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62DD" w:rsidRPr="004B31E6" w:rsidRDefault="000962DD" w:rsidP="000962DD">
      <w:pPr>
        <w:rPr>
          <w:b/>
        </w:rPr>
      </w:pPr>
      <w:r w:rsidRPr="004B31E6">
        <w:rPr>
          <w:b/>
        </w:rPr>
        <w:t>Title: Hospital outcomes of older people with cognitive impairment: an integrative review</w:t>
      </w:r>
    </w:p>
    <w:p w:rsidR="000962DD" w:rsidRDefault="000962DD" w:rsidP="000962DD">
      <w:pPr>
        <w:rPr>
          <w:b/>
        </w:rPr>
      </w:pPr>
      <w:r>
        <w:rPr>
          <w:b/>
        </w:rPr>
        <w:t xml:space="preserve">Running </w:t>
      </w:r>
      <w:r w:rsidR="00F248E0">
        <w:rPr>
          <w:b/>
        </w:rPr>
        <w:t>title</w:t>
      </w:r>
      <w:r>
        <w:rPr>
          <w:b/>
        </w:rPr>
        <w:t xml:space="preserve">: </w:t>
      </w:r>
      <w:r w:rsidRPr="00D42C05">
        <w:rPr>
          <w:b/>
        </w:rPr>
        <w:t>Hospital outcomes in cognitively impaired patients</w:t>
      </w:r>
    </w:p>
    <w:p w:rsidR="00F248E0" w:rsidRDefault="00F248E0" w:rsidP="000962DD">
      <w:pPr>
        <w:rPr>
          <w:b/>
        </w:rPr>
      </w:pPr>
    </w:p>
    <w:p w:rsidR="000962DD" w:rsidRPr="004B31E6" w:rsidRDefault="000962DD" w:rsidP="000962DD">
      <w:r w:rsidRPr="004B31E6">
        <w:rPr>
          <w:b/>
        </w:rPr>
        <w:t xml:space="preserve">Authors: </w:t>
      </w:r>
      <w:bookmarkStart w:id="0" w:name="_GoBack"/>
      <w:r w:rsidRPr="004B31E6">
        <w:t>Carole Fogg</w:t>
      </w:r>
      <w:r w:rsidRPr="004B31E6">
        <w:rPr>
          <w:vertAlign w:val="superscript"/>
        </w:rPr>
        <w:t>1,2,3</w:t>
      </w:r>
      <w:r w:rsidRPr="004B31E6">
        <w:t>, Peter Griffiths</w:t>
      </w:r>
      <w:r w:rsidRPr="004B31E6">
        <w:rPr>
          <w:vertAlign w:val="superscript"/>
        </w:rPr>
        <w:t>2,4</w:t>
      </w:r>
      <w:r w:rsidRPr="004B31E6">
        <w:t>, Paul Meredith</w:t>
      </w:r>
      <w:r w:rsidRPr="004B31E6">
        <w:rPr>
          <w:vertAlign w:val="superscript"/>
        </w:rPr>
        <w:t>1,2</w:t>
      </w:r>
      <w:r w:rsidRPr="004B31E6">
        <w:t>, Jackie Bridges</w:t>
      </w:r>
      <w:r w:rsidRPr="004B31E6">
        <w:rPr>
          <w:vertAlign w:val="superscript"/>
        </w:rPr>
        <w:t>2</w:t>
      </w:r>
      <w:bookmarkEnd w:id="0"/>
      <w:r w:rsidRPr="004B31E6">
        <w:rPr>
          <w:vertAlign w:val="superscript"/>
        </w:rPr>
        <w:t>,4</w:t>
      </w:r>
    </w:p>
    <w:p w:rsidR="000962DD" w:rsidRPr="004B31E6" w:rsidRDefault="000962DD" w:rsidP="000962DD">
      <w:r w:rsidRPr="004B31E6">
        <w:rPr>
          <w:vertAlign w:val="superscript"/>
        </w:rPr>
        <w:t>1</w:t>
      </w:r>
      <w:r w:rsidRPr="004B31E6">
        <w:t xml:space="preserve"> </w:t>
      </w:r>
      <w:r w:rsidR="00F248E0">
        <w:t xml:space="preserve">Research and Innovation, </w:t>
      </w:r>
      <w:r w:rsidRPr="004B31E6">
        <w:t>Portsmouth Hospitals NHS Trust</w:t>
      </w:r>
    </w:p>
    <w:p w:rsidR="000962DD" w:rsidRPr="004B31E6" w:rsidRDefault="000962DD" w:rsidP="000962DD">
      <w:r w:rsidRPr="004B31E6">
        <w:rPr>
          <w:vertAlign w:val="superscript"/>
        </w:rPr>
        <w:t>2</w:t>
      </w:r>
      <w:r w:rsidRPr="004B31E6">
        <w:t xml:space="preserve"> National Institute of Health Research Collaboration for Leadership in Applied Health Research and Care, Wessex</w:t>
      </w:r>
    </w:p>
    <w:p w:rsidR="000962DD" w:rsidRPr="004B31E6" w:rsidRDefault="000962DD" w:rsidP="000962DD">
      <w:r w:rsidRPr="004B31E6">
        <w:rPr>
          <w:vertAlign w:val="superscript"/>
        </w:rPr>
        <w:t>3</w:t>
      </w:r>
      <w:r w:rsidRPr="004B31E6">
        <w:t xml:space="preserve"> </w:t>
      </w:r>
      <w:r w:rsidR="00F248E0">
        <w:t xml:space="preserve">School of Health Sciences and Social Work, Faculty of Science, </w:t>
      </w:r>
      <w:r w:rsidRPr="004B31E6">
        <w:t>University of Portsmouth</w:t>
      </w:r>
    </w:p>
    <w:p w:rsidR="000962DD" w:rsidRDefault="000962DD" w:rsidP="000962DD">
      <w:r w:rsidRPr="004B31E6">
        <w:rPr>
          <w:vertAlign w:val="superscript"/>
        </w:rPr>
        <w:t>4</w:t>
      </w:r>
      <w:r w:rsidRPr="004B31E6">
        <w:t xml:space="preserve"> </w:t>
      </w:r>
      <w:r w:rsidR="00F248E0">
        <w:t xml:space="preserve">Faculty of Health Sciences, </w:t>
      </w:r>
      <w:r w:rsidRPr="004B31E6">
        <w:t>University of Southampton</w:t>
      </w:r>
    </w:p>
    <w:p w:rsidR="000B7BA6" w:rsidRDefault="000B7BA6" w:rsidP="000962DD">
      <w:pPr>
        <w:spacing w:before="100" w:beforeAutospacing="1" w:after="100" w:afterAutospacing="1" w:line="240" w:lineRule="auto"/>
        <w:rPr>
          <w:b/>
        </w:rPr>
      </w:pPr>
    </w:p>
    <w:p w:rsidR="00F248E0" w:rsidRPr="00F248E0" w:rsidRDefault="00F248E0" w:rsidP="000962DD">
      <w:pPr>
        <w:spacing w:before="100" w:beforeAutospacing="1" w:after="100" w:afterAutospacing="1" w:line="240" w:lineRule="auto"/>
      </w:pPr>
      <w:r>
        <w:rPr>
          <w:b/>
        </w:rPr>
        <w:t>Corresponding author:</w:t>
      </w:r>
      <w:r>
        <w:t xml:space="preserve"> Carole Fogg, Research and Innovation, Queen Alexandra Hospital, Cosham, Hampshire. PO6 3LY   </w:t>
      </w:r>
      <w:hyperlink r:id="rId8" w:history="1">
        <w:r w:rsidRPr="00EC6D6F">
          <w:rPr>
            <w:rStyle w:val="Hyperlink"/>
          </w:rPr>
          <w:t>carole.fogg@port.ac.uk</w:t>
        </w:r>
      </w:hyperlink>
      <w:r>
        <w:t xml:space="preserve"> </w:t>
      </w:r>
    </w:p>
    <w:p w:rsidR="000962DD" w:rsidRDefault="000962DD" w:rsidP="000962DD">
      <w:pPr>
        <w:spacing w:before="100" w:beforeAutospacing="1" w:after="100" w:afterAutospacing="1" w:line="240" w:lineRule="auto"/>
        <w:rPr>
          <w:rFonts w:eastAsia="Times New Roman" w:cs="Times New Roman"/>
          <w:lang w:eastAsia="en-GB"/>
        </w:rPr>
      </w:pPr>
      <w:r>
        <w:rPr>
          <w:b/>
        </w:rPr>
        <w:t xml:space="preserve">Word count: </w:t>
      </w:r>
      <w:r w:rsidR="005501CA">
        <w:rPr>
          <w:rFonts w:eastAsia="Times New Roman" w:cs="Times New Roman"/>
          <w:lang w:eastAsia="en-GB"/>
        </w:rPr>
        <w:t>4,491</w:t>
      </w:r>
    </w:p>
    <w:p w:rsidR="00F248E0" w:rsidRDefault="00F248E0" w:rsidP="000962DD">
      <w:pPr>
        <w:spacing w:before="100" w:beforeAutospacing="1" w:after="100" w:afterAutospacing="1" w:line="240" w:lineRule="auto"/>
        <w:rPr>
          <w:rFonts w:eastAsia="Times New Roman" w:cs="Times New Roman"/>
          <w:lang w:eastAsia="en-GB"/>
        </w:rPr>
      </w:pPr>
    </w:p>
    <w:p w:rsidR="000B7BA6" w:rsidRPr="004B31E6" w:rsidRDefault="000B7BA6" w:rsidP="000B7BA6">
      <w:pPr>
        <w:rPr>
          <w:b/>
        </w:rPr>
      </w:pPr>
      <w:r w:rsidRPr="004B31E6">
        <w:rPr>
          <w:b/>
        </w:rPr>
        <w:t>ACKNOWLEDGEMENTS</w:t>
      </w:r>
    </w:p>
    <w:p w:rsidR="000B7BA6" w:rsidRPr="00F248E0" w:rsidRDefault="000B7BA6" w:rsidP="000B7BA6">
      <w:r w:rsidRPr="004B31E6">
        <w:t xml:space="preserve">The authors would like to thank Mrs Fran Lamusse </w:t>
      </w:r>
      <w:r>
        <w:t xml:space="preserve">and Mr Fari Mashumba of Portsmouth </w:t>
      </w:r>
      <w:r w:rsidR="007F5D73">
        <w:t>NHS</w:t>
      </w:r>
      <w:r>
        <w:t xml:space="preserve"> library services </w:t>
      </w:r>
      <w:r w:rsidRPr="004B31E6">
        <w:t xml:space="preserve">for </w:t>
      </w:r>
      <w:r>
        <w:t>their</w:t>
      </w:r>
      <w:r w:rsidRPr="004B31E6">
        <w:t xml:space="preserve"> guidance with the literature search</w:t>
      </w:r>
      <w:r>
        <w:t xml:space="preserve"> and assistance with retrieving articles</w:t>
      </w:r>
      <w:r w:rsidRPr="004B31E6">
        <w:t>.</w:t>
      </w:r>
      <w:r w:rsidR="00F248E0">
        <w:t xml:space="preserve"> </w:t>
      </w:r>
      <w:r>
        <w:rPr>
          <w:rFonts w:ascii="Calibri" w:hAnsi="Calibri"/>
        </w:rPr>
        <w:t xml:space="preserve">This work was supported by the National Institute of Health Research (NIHR) Wessex Collaboration for Leadership in Applied Health Research and Care (CLAHRC) Fellow programme, and the Portsmouth Hospitals NHS Trust Research and Innovation department. </w:t>
      </w:r>
    </w:p>
    <w:p w:rsidR="000B7BA6" w:rsidRPr="00453230" w:rsidRDefault="000B7BA6" w:rsidP="000B7BA6">
      <w:pPr>
        <w:rPr>
          <w:rFonts w:ascii="Calibri" w:hAnsi="Calibri"/>
          <w:b/>
        </w:rPr>
      </w:pPr>
      <w:r>
        <w:rPr>
          <w:rFonts w:ascii="Calibri" w:hAnsi="Calibri"/>
          <w:b/>
        </w:rPr>
        <w:t>DISCLAIMER</w:t>
      </w:r>
    </w:p>
    <w:p w:rsidR="000B7BA6" w:rsidRPr="003D4A5F" w:rsidRDefault="000B7BA6" w:rsidP="000B7BA6">
      <w:r>
        <w:rPr>
          <w:rFonts w:cs="Arial"/>
          <w:color w:val="000000"/>
        </w:rPr>
        <w:t xml:space="preserve">The research </w:t>
      </w:r>
      <w:r w:rsidRPr="003D4A5F">
        <w:rPr>
          <w:rFonts w:cs="Arial"/>
          <w:color w:val="000000"/>
        </w:rPr>
        <w:t>was supported by</w:t>
      </w:r>
      <w:r>
        <w:rPr>
          <w:rFonts w:cs="Arial"/>
          <w:color w:val="000000"/>
        </w:rPr>
        <w:t xml:space="preserve"> </w:t>
      </w:r>
      <w:r w:rsidRPr="003D4A5F">
        <w:rPr>
          <w:rFonts w:cs="Arial"/>
          <w:color w:val="000000"/>
        </w:rPr>
        <w:t>the National Institute for Health Research (NIHR) Collaboration for Leadership in Applied Health Research and Care</w:t>
      </w:r>
      <w:r w:rsidR="00E42B73">
        <w:rPr>
          <w:rFonts w:cs="Arial"/>
          <w:color w:val="000000"/>
        </w:rPr>
        <w:t xml:space="preserve"> (CLAHRC)</w:t>
      </w:r>
      <w:r w:rsidRPr="003D4A5F">
        <w:rPr>
          <w:rFonts w:cs="Arial"/>
          <w:color w:val="000000"/>
        </w:rPr>
        <w:t xml:space="preserve"> </w:t>
      </w:r>
      <w:r w:rsidR="00E42B73">
        <w:rPr>
          <w:rFonts w:cs="Arial"/>
          <w:color w:val="000000"/>
        </w:rPr>
        <w:t>Wessex,</w:t>
      </w:r>
      <w:r>
        <w:rPr>
          <w:rFonts w:cs="Arial"/>
          <w:color w:val="000000"/>
        </w:rPr>
        <w:t xml:space="preserve"> </w:t>
      </w:r>
      <w:r w:rsidR="00E42B73">
        <w:rPr>
          <w:rFonts w:cs="Arial"/>
          <w:color w:val="000000"/>
        </w:rPr>
        <w:t>and</w:t>
      </w:r>
      <w:r w:rsidRPr="003D4A5F">
        <w:rPr>
          <w:rFonts w:cs="Arial"/>
          <w:color w:val="000000"/>
        </w:rPr>
        <w:t xml:space="preserve"> </w:t>
      </w:r>
      <w:r>
        <w:rPr>
          <w:rFonts w:cs="Arial"/>
          <w:color w:val="000000"/>
        </w:rPr>
        <w:t>Portsmouth Hospitals Trust</w:t>
      </w:r>
      <w:r w:rsidRPr="003D4A5F">
        <w:rPr>
          <w:rFonts w:cs="Arial"/>
          <w:color w:val="000000"/>
        </w:rPr>
        <w:t>. The views ex</w:t>
      </w:r>
      <w:r>
        <w:rPr>
          <w:rFonts w:cs="Arial"/>
          <w:color w:val="000000"/>
        </w:rPr>
        <w:t>pressed are those of the authors</w:t>
      </w:r>
      <w:r w:rsidRPr="003D4A5F">
        <w:rPr>
          <w:rFonts w:cs="Arial"/>
          <w:color w:val="000000"/>
        </w:rPr>
        <w:t xml:space="preserve"> and not necessarily those of the NHS, the NIHR or the Department of Health</w:t>
      </w:r>
      <w:r w:rsidR="00A31754">
        <w:rPr>
          <w:rFonts w:cs="Arial"/>
          <w:color w:val="000000"/>
        </w:rPr>
        <w:t xml:space="preserve"> and Social Care</w:t>
      </w:r>
      <w:r w:rsidRPr="003D4A5F">
        <w:rPr>
          <w:rFonts w:cs="Arial"/>
          <w:color w:val="000000"/>
        </w:rPr>
        <w:t xml:space="preserve">. </w:t>
      </w:r>
    </w:p>
    <w:p w:rsidR="000B7BA6" w:rsidRPr="004B31E6" w:rsidRDefault="000B7BA6" w:rsidP="000962DD">
      <w:pPr>
        <w:spacing w:before="100" w:beforeAutospacing="1" w:after="100" w:afterAutospacing="1" w:line="240" w:lineRule="auto"/>
        <w:rPr>
          <w:rFonts w:eastAsia="Times New Roman" w:cs="Times New Roman"/>
          <w:lang w:eastAsia="en-GB"/>
        </w:rPr>
      </w:pPr>
    </w:p>
    <w:p w:rsidR="000962DD" w:rsidRDefault="000962DD">
      <w:pPr>
        <w:rPr>
          <w:b/>
        </w:rPr>
      </w:pPr>
    </w:p>
    <w:p w:rsidR="00F248E0" w:rsidRDefault="00F248E0">
      <w:pPr>
        <w:rPr>
          <w:b/>
        </w:rPr>
      </w:pPr>
      <w:r>
        <w:rPr>
          <w:b/>
        </w:rPr>
        <w:br w:type="page"/>
      </w:r>
    </w:p>
    <w:p w:rsidR="004B31E6" w:rsidRPr="004B31E6" w:rsidRDefault="004B31E6" w:rsidP="00480867">
      <w:pPr>
        <w:spacing w:before="100" w:beforeAutospacing="1" w:after="100" w:afterAutospacing="1" w:line="240" w:lineRule="auto"/>
        <w:rPr>
          <w:rFonts w:eastAsia="Times New Roman" w:cs="Times New Roman"/>
          <w:b/>
          <w:lang w:eastAsia="en-GB"/>
        </w:rPr>
      </w:pPr>
      <w:r w:rsidRPr="004B31E6">
        <w:rPr>
          <w:rFonts w:eastAsia="Times New Roman" w:cs="Times New Roman"/>
          <w:b/>
          <w:lang w:eastAsia="en-GB"/>
        </w:rPr>
        <w:lastRenderedPageBreak/>
        <w:t>ABSTRACT</w:t>
      </w:r>
      <w:r w:rsidR="00DB6234">
        <w:rPr>
          <w:rFonts w:eastAsia="Times New Roman" w:cs="Times New Roman"/>
          <w:b/>
          <w:lang w:eastAsia="en-GB"/>
        </w:rPr>
        <w:t xml:space="preserve"> </w:t>
      </w:r>
    </w:p>
    <w:p w:rsidR="00A40188" w:rsidRDefault="00971C9D" w:rsidP="00480867">
      <w:pPr>
        <w:spacing w:before="100" w:beforeAutospacing="1" w:after="100" w:afterAutospacing="1" w:line="240" w:lineRule="auto"/>
        <w:rPr>
          <w:rFonts w:eastAsia="Times New Roman" w:cs="Times New Roman"/>
          <w:b/>
          <w:lang w:eastAsia="en-GB"/>
        </w:rPr>
      </w:pPr>
      <w:r w:rsidRPr="00704392">
        <w:rPr>
          <w:rFonts w:eastAsia="Times New Roman" w:cs="Times New Roman"/>
          <w:b/>
          <w:lang w:eastAsia="en-GB"/>
        </w:rPr>
        <w:t>Objectives</w:t>
      </w:r>
    </w:p>
    <w:p w:rsidR="00704392" w:rsidRPr="00704392" w:rsidRDefault="00D645F4" w:rsidP="00480867">
      <w:pPr>
        <w:spacing w:before="100" w:beforeAutospacing="1" w:after="100" w:afterAutospacing="1" w:line="240" w:lineRule="auto"/>
        <w:rPr>
          <w:rFonts w:eastAsia="Times New Roman" w:cs="Times New Roman"/>
          <w:lang w:eastAsia="en-GB"/>
        </w:rPr>
      </w:pPr>
      <w:r>
        <w:t>T</w:t>
      </w:r>
      <w:r w:rsidR="00704392" w:rsidRPr="004B31E6">
        <w:t xml:space="preserve">o summarise existing knowledge </w:t>
      </w:r>
      <w:r w:rsidR="00990316">
        <w:t>of</w:t>
      </w:r>
      <w:r w:rsidR="00704392" w:rsidRPr="004B31E6">
        <w:t xml:space="preserve"> outcomes of older </w:t>
      </w:r>
      <w:r>
        <w:t xml:space="preserve">hospital </w:t>
      </w:r>
      <w:r w:rsidR="00704392" w:rsidRPr="004B31E6">
        <w:t>patients with c</w:t>
      </w:r>
      <w:r>
        <w:t>ognitive impairment, including the type</w:t>
      </w:r>
      <w:r w:rsidR="001C5508">
        <w:t xml:space="preserve"> and </w:t>
      </w:r>
      <w:r>
        <w:t>frequency of</w:t>
      </w:r>
      <w:r w:rsidR="00704392" w:rsidRPr="004B31E6">
        <w:t xml:space="preserve"> outcomes </w:t>
      </w:r>
      <w:r>
        <w:t>reported</w:t>
      </w:r>
      <w:r w:rsidR="00704392" w:rsidRPr="004B31E6">
        <w:t>,</w:t>
      </w:r>
      <w:r>
        <w:t xml:space="preserve"> and </w:t>
      </w:r>
      <w:r w:rsidR="00704392" w:rsidRPr="004B31E6">
        <w:t xml:space="preserve">the additional risk </w:t>
      </w:r>
      <w:r w:rsidR="001C5508">
        <w:t>experienced by</w:t>
      </w:r>
      <w:r w:rsidR="00704392" w:rsidRPr="004B31E6">
        <w:t xml:space="preserve"> </w:t>
      </w:r>
      <w:r w:rsidR="009D7C36">
        <w:t>this patient group</w:t>
      </w:r>
      <w:r w:rsidR="00704392" w:rsidRPr="004B31E6">
        <w:t xml:space="preserve">. </w:t>
      </w:r>
    </w:p>
    <w:p w:rsidR="00A40188" w:rsidRDefault="00971C9D" w:rsidP="00480867">
      <w:pPr>
        <w:spacing w:before="100" w:beforeAutospacing="1" w:after="100" w:afterAutospacing="1" w:line="240" w:lineRule="auto"/>
        <w:rPr>
          <w:rFonts w:eastAsia="Times New Roman" w:cs="Times New Roman"/>
          <w:b/>
          <w:lang w:eastAsia="en-GB"/>
        </w:rPr>
      </w:pPr>
      <w:r w:rsidRPr="00704392">
        <w:rPr>
          <w:rFonts w:eastAsia="Times New Roman" w:cs="Times New Roman"/>
          <w:b/>
          <w:lang w:eastAsia="en-GB"/>
        </w:rPr>
        <w:t>Methods</w:t>
      </w:r>
    </w:p>
    <w:p w:rsidR="00990316" w:rsidRPr="00990316" w:rsidRDefault="00F248E0" w:rsidP="00480867">
      <w:pPr>
        <w:spacing w:before="100" w:beforeAutospacing="1" w:after="100" w:afterAutospacing="1" w:line="240" w:lineRule="auto"/>
        <w:rPr>
          <w:rFonts w:eastAsia="Times New Roman" w:cs="Times New Roman"/>
          <w:lang w:eastAsia="en-GB"/>
        </w:rPr>
      </w:pPr>
      <w:r>
        <w:rPr>
          <w:rFonts w:eastAsia="Times New Roman" w:cs="Times New Roman"/>
          <w:lang w:eastAsia="en-GB"/>
        </w:rPr>
        <w:t xml:space="preserve">Integrative literature </w:t>
      </w:r>
      <w:r w:rsidRPr="00704392">
        <w:rPr>
          <w:rFonts w:eastAsia="Times New Roman" w:cs="Times New Roman"/>
          <w:lang w:eastAsia="en-GB"/>
        </w:rPr>
        <w:t>review.</w:t>
      </w:r>
      <w:r>
        <w:rPr>
          <w:rFonts w:eastAsia="Times New Roman" w:cs="Times New Roman"/>
          <w:lang w:eastAsia="en-GB"/>
        </w:rPr>
        <w:t xml:space="preserve"> </w:t>
      </w:r>
      <w:r w:rsidR="006F31C0">
        <w:rPr>
          <w:rFonts w:eastAsia="Times New Roman" w:cs="Times New Roman"/>
          <w:lang w:eastAsia="en-GB"/>
        </w:rPr>
        <w:t>Healthcare</w:t>
      </w:r>
      <w:r w:rsidR="00990316">
        <w:rPr>
          <w:rFonts w:eastAsia="Times New Roman" w:cs="Times New Roman"/>
          <w:lang w:eastAsia="en-GB"/>
        </w:rPr>
        <w:t xml:space="preserve"> literature databases, reports and policy documents on key websites</w:t>
      </w:r>
      <w:r w:rsidR="009D7C36">
        <w:rPr>
          <w:rFonts w:eastAsia="Times New Roman" w:cs="Times New Roman"/>
          <w:lang w:eastAsia="en-GB"/>
        </w:rPr>
        <w:t xml:space="preserve"> were systematically searched</w:t>
      </w:r>
      <w:r w:rsidR="00990316">
        <w:rPr>
          <w:rFonts w:eastAsia="Times New Roman" w:cs="Times New Roman"/>
          <w:lang w:eastAsia="en-GB"/>
        </w:rPr>
        <w:t xml:space="preserve">. </w:t>
      </w:r>
      <w:r w:rsidR="006F31C0">
        <w:rPr>
          <w:rFonts w:eastAsia="Times New Roman" w:cs="Times New Roman"/>
          <w:lang w:eastAsia="en-GB"/>
        </w:rPr>
        <w:t>Papers</w:t>
      </w:r>
      <w:r w:rsidR="009D7C36">
        <w:rPr>
          <w:rFonts w:eastAsia="Times New Roman" w:cs="Times New Roman"/>
          <w:lang w:eastAsia="en-GB"/>
        </w:rPr>
        <w:t xml:space="preserve"> </w:t>
      </w:r>
      <w:r w:rsidR="00B12C7C">
        <w:rPr>
          <w:rFonts w:eastAsia="Times New Roman" w:cs="Times New Roman"/>
          <w:lang w:eastAsia="en-GB"/>
        </w:rPr>
        <w:t>describing</w:t>
      </w:r>
      <w:r w:rsidR="009D7C36">
        <w:rPr>
          <w:rFonts w:eastAsia="Times New Roman" w:cs="Times New Roman"/>
          <w:lang w:eastAsia="en-GB"/>
        </w:rPr>
        <w:t xml:space="preserve"> the</w:t>
      </w:r>
      <w:r w:rsidR="00C974F1">
        <w:rPr>
          <w:rFonts w:eastAsia="Times New Roman" w:cs="Times New Roman"/>
          <w:lang w:eastAsia="en-GB"/>
        </w:rPr>
        <w:t xml:space="preserve"> outcomes of older people with cognitive impairment </w:t>
      </w:r>
      <w:r w:rsidR="003672A9">
        <w:rPr>
          <w:rFonts w:eastAsia="Times New Roman" w:cs="Times New Roman"/>
          <w:lang w:eastAsia="en-GB"/>
        </w:rPr>
        <w:t>during</w:t>
      </w:r>
      <w:r w:rsidR="00C974F1">
        <w:rPr>
          <w:rFonts w:eastAsia="Times New Roman" w:cs="Times New Roman"/>
          <w:lang w:eastAsia="en-GB"/>
        </w:rPr>
        <w:t xml:space="preserve"> hospital</w:t>
      </w:r>
      <w:r w:rsidR="00B12C7C">
        <w:rPr>
          <w:rFonts w:eastAsia="Times New Roman" w:cs="Times New Roman"/>
          <w:lang w:eastAsia="en-GB"/>
        </w:rPr>
        <w:t xml:space="preserve">isation </w:t>
      </w:r>
      <w:r w:rsidR="003672A9">
        <w:rPr>
          <w:rFonts w:eastAsia="Times New Roman" w:cs="Times New Roman"/>
          <w:lang w:eastAsia="en-GB"/>
        </w:rPr>
        <w:t>and at discharge</w:t>
      </w:r>
      <w:r w:rsidR="008D5F94" w:rsidRPr="008D5F94">
        <w:rPr>
          <w:rFonts w:eastAsia="Times New Roman" w:cs="Times New Roman"/>
          <w:lang w:eastAsia="en-GB"/>
        </w:rPr>
        <w:t xml:space="preserve"> </w:t>
      </w:r>
      <w:r w:rsidR="008D5F94">
        <w:rPr>
          <w:rFonts w:eastAsia="Times New Roman" w:cs="Times New Roman"/>
          <w:lang w:eastAsia="en-GB"/>
        </w:rPr>
        <w:t xml:space="preserve">were </w:t>
      </w:r>
      <w:r w:rsidR="006F31C0">
        <w:rPr>
          <w:rFonts w:eastAsia="Times New Roman" w:cs="Times New Roman"/>
          <w:lang w:eastAsia="en-GB"/>
        </w:rPr>
        <w:t>analysed and summarised using integrative methods</w:t>
      </w:r>
      <w:r w:rsidR="00C974F1">
        <w:rPr>
          <w:rFonts w:eastAsia="Times New Roman" w:cs="Times New Roman"/>
          <w:lang w:eastAsia="en-GB"/>
        </w:rPr>
        <w:t>.</w:t>
      </w:r>
    </w:p>
    <w:p w:rsidR="00A40188" w:rsidRDefault="00971C9D" w:rsidP="00480867">
      <w:pPr>
        <w:spacing w:before="100" w:beforeAutospacing="1" w:after="100" w:afterAutospacing="1" w:line="240" w:lineRule="auto"/>
        <w:rPr>
          <w:rFonts w:eastAsia="Times New Roman" w:cs="Times New Roman"/>
          <w:b/>
          <w:lang w:eastAsia="en-GB"/>
        </w:rPr>
      </w:pPr>
      <w:r w:rsidRPr="00704392">
        <w:rPr>
          <w:rFonts w:eastAsia="Times New Roman" w:cs="Times New Roman"/>
          <w:b/>
          <w:lang w:eastAsia="en-GB"/>
        </w:rPr>
        <w:t>Results</w:t>
      </w:r>
    </w:p>
    <w:p w:rsidR="00990316" w:rsidRPr="00990316" w:rsidRDefault="00540B17" w:rsidP="00480867">
      <w:pPr>
        <w:spacing w:before="100" w:beforeAutospacing="1" w:after="100" w:afterAutospacing="1" w:line="240" w:lineRule="auto"/>
        <w:rPr>
          <w:rFonts w:eastAsia="Times New Roman" w:cs="Times New Roman"/>
          <w:lang w:eastAsia="en-GB"/>
        </w:rPr>
      </w:pPr>
      <w:r>
        <w:rPr>
          <w:rFonts w:eastAsia="Times New Roman" w:cs="Times New Roman"/>
          <w:lang w:eastAsia="en-GB"/>
        </w:rPr>
        <w:t>10</w:t>
      </w:r>
      <w:r w:rsidR="00D049DD">
        <w:rPr>
          <w:rFonts w:eastAsia="Times New Roman" w:cs="Times New Roman"/>
          <w:lang w:eastAsia="en-GB"/>
        </w:rPr>
        <w:t>4</w:t>
      </w:r>
      <w:r w:rsidR="00526FF2">
        <w:rPr>
          <w:rFonts w:eastAsia="Times New Roman" w:cs="Times New Roman"/>
          <w:lang w:eastAsia="en-GB"/>
        </w:rPr>
        <w:t xml:space="preserve"> </w:t>
      </w:r>
      <w:r w:rsidR="00A676F6">
        <w:rPr>
          <w:rFonts w:eastAsia="Times New Roman" w:cs="Times New Roman"/>
          <w:lang w:eastAsia="en-GB"/>
        </w:rPr>
        <w:t>articles</w:t>
      </w:r>
      <w:r w:rsidR="00526FF2">
        <w:rPr>
          <w:rFonts w:eastAsia="Times New Roman" w:cs="Times New Roman"/>
          <w:lang w:eastAsia="en-GB"/>
        </w:rPr>
        <w:t xml:space="preserve"> were included. A range of outcomes were identified, </w:t>
      </w:r>
      <w:r w:rsidR="001C5508">
        <w:rPr>
          <w:rFonts w:eastAsia="Times New Roman" w:cs="Times New Roman"/>
          <w:lang w:eastAsia="en-GB"/>
        </w:rPr>
        <w:t>including</w:t>
      </w:r>
      <w:r w:rsidR="00526FF2">
        <w:rPr>
          <w:rFonts w:eastAsia="Times New Roman" w:cs="Times New Roman"/>
          <w:lang w:eastAsia="en-GB"/>
        </w:rPr>
        <w:t xml:space="preserve"> </w:t>
      </w:r>
      <w:r w:rsidR="00267C61">
        <w:rPr>
          <w:rFonts w:eastAsia="Times New Roman" w:cs="Times New Roman"/>
          <w:lang w:eastAsia="en-GB"/>
        </w:rPr>
        <w:t xml:space="preserve">those occurring during </w:t>
      </w:r>
      <w:r w:rsidR="001C5508">
        <w:rPr>
          <w:rFonts w:eastAsia="Times New Roman" w:cs="Times New Roman"/>
          <w:lang w:eastAsia="en-GB"/>
        </w:rPr>
        <w:t>hospitalisation</w:t>
      </w:r>
      <w:r w:rsidR="00267C61">
        <w:rPr>
          <w:rFonts w:eastAsia="Times New Roman" w:cs="Times New Roman"/>
          <w:lang w:eastAsia="en-GB"/>
        </w:rPr>
        <w:t xml:space="preserve"> and at discharge</w:t>
      </w:r>
      <w:r w:rsidR="00526FF2">
        <w:rPr>
          <w:rFonts w:eastAsia="Times New Roman" w:cs="Times New Roman"/>
          <w:lang w:eastAsia="en-GB"/>
        </w:rPr>
        <w:t xml:space="preserve">. Older people with </w:t>
      </w:r>
      <w:r w:rsidR="008D5F94">
        <w:rPr>
          <w:rFonts w:eastAsia="Times New Roman" w:cs="Times New Roman"/>
          <w:lang w:eastAsia="en-GB"/>
        </w:rPr>
        <w:t xml:space="preserve">a </w:t>
      </w:r>
      <w:r w:rsidR="00526FF2">
        <w:rPr>
          <w:rFonts w:eastAsia="Times New Roman" w:cs="Times New Roman"/>
          <w:lang w:eastAsia="en-GB"/>
        </w:rPr>
        <w:t>de</w:t>
      </w:r>
      <w:r w:rsidR="008D5F94">
        <w:rPr>
          <w:rFonts w:eastAsia="Times New Roman" w:cs="Times New Roman"/>
          <w:lang w:eastAsia="en-GB"/>
        </w:rPr>
        <w:t>mentia diagnosis</w:t>
      </w:r>
      <w:r w:rsidR="00526FF2">
        <w:rPr>
          <w:rFonts w:eastAsia="Times New Roman" w:cs="Times New Roman"/>
          <w:lang w:eastAsia="en-GB"/>
        </w:rPr>
        <w:t xml:space="preserve"> were at higher risk from </w:t>
      </w:r>
      <w:r w:rsidR="0050485C">
        <w:rPr>
          <w:rFonts w:eastAsia="Times New Roman" w:cs="Times New Roman"/>
          <w:lang w:eastAsia="en-GB"/>
        </w:rPr>
        <w:t xml:space="preserve">death in hospital, </w:t>
      </w:r>
      <w:r w:rsidR="00526FF2">
        <w:rPr>
          <w:rFonts w:eastAsia="Times New Roman" w:cs="Times New Roman"/>
          <w:lang w:eastAsia="en-GB"/>
        </w:rPr>
        <w:t>nursing home admission</w:t>
      </w:r>
      <w:r w:rsidR="001C5508">
        <w:rPr>
          <w:rFonts w:eastAsia="Times New Roman" w:cs="Times New Roman"/>
          <w:lang w:eastAsia="en-GB"/>
        </w:rPr>
        <w:t>,</w:t>
      </w:r>
      <w:r w:rsidR="00526FF2">
        <w:rPr>
          <w:rFonts w:eastAsia="Times New Roman" w:cs="Times New Roman"/>
          <w:lang w:eastAsia="en-GB"/>
        </w:rPr>
        <w:t xml:space="preserve"> </w:t>
      </w:r>
      <w:r w:rsidR="0050485C">
        <w:rPr>
          <w:rFonts w:eastAsia="Times New Roman" w:cs="Times New Roman"/>
          <w:lang w:eastAsia="en-GB"/>
        </w:rPr>
        <w:t>long lengths of stay</w:t>
      </w:r>
      <w:r w:rsidR="001C5508">
        <w:rPr>
          <w:rFonts w:eastAsia="Times New Roman" w:cs="Times New Roman"/>
          <w:lang w:eastAsia="en-GB"/>
        </w:rPr>
        <w:t xml:space="preserve">, as well as </w:t>
      </w:r>
      <w:r w:rsidR="00526FF2">
        <w:rPr>
          <w:rFonts w:eastAsia="Times New Roman" w:cs="Times New Roman"/>
          <w:lang w:eastAsia="en-GB"/>
        </w:rPr>
        <w:t>intermediate outcomes such as delirium, falls, dehydration, reduction in nutrition</w:t>
      </w:r>
      <w:r w:rsidR="0050485C">
        <w:rPr>
          <w:rFonts w:eastAsia="Times New Roman" w:cs="Times New Roman"/>
          <w:lang w:eastAsia="en-GB"/>
        </w:rPr>
        <w:t>al status,</w:t>
      </w:r>
      <w:r w:rsidR="00526FF2">
        <w:rPr>
          <w:rFonts w:eastAsia="Times New Roman" w:cs="Times New Roman"/>
          <w:lang w:eastAsia="en-GB"/>
        </w:rPr>
        <w:t xml:space="preserve"> </w:t>
      </w:r>
      <w:r w:rsidR="0072275F">
        <w:rPr>
          <w:rFonts w:eastAsia="Times New Roman" w:cs="Times New Roman"/>
          <w:lang w:eastAsia="en-GB"/>
        </w:rPr>
        <w:t xml:space="preserve">decline in </w:t>
      </w:r>
      <w:r w:rsidR="00526FF2">
        <w:rPr>
          <w:rFonts w:eastAsia="Times New Roman" w:cs="Times New Roman"/>
          <w:lang w:eastAsia="en-GB"/>
        </w:rPr>
        <w:t>physical and cognitive function</w:t>
      </w:r>
      <w:r w:rsidR="0050485C">
        <w:rPr>
          <w:rFonts w:eastAsia="Times New Roman" w:cs="Times New Roman"/>
          <w:lang w:eastAsia="en-GB"/>
        </w:rPr>
        <w:t xml:space="preserve">, and new infections in hospital. </w:t>
      </w:r>
      <w:r w:rsidR="00345215">
        <w:rPr>
          <w:rFonts w:eastAsia="Times New Roman" w:cs="Times New Roman"/>
          <w:lang w:eastAsia="en-GB"/>
        </w:rPr>
        <w:t>Fewer studies examined</w:t>
      </w:r>
      <w:r w:rsidR="001C5508">
        <w:rPr>
          <w:rFonts w:eastAsia="Times New Roman" w:cs="Times New Roman"/>
          <w:lang w:eastAsia="en-GB"/>
        </w:rPr>
        <w:t xml:space="preserve"> the relationship of all-cause cog</w:t>
      </w:r>
      <w:r w:rsidR="00345215">
        <w:rPr>
          <w:rFonts w:eastAsia="Times New Roman" w:cs="Times New Roman"/>
          <w:lang w:eastAsia="en-GB"/>
        </w:rPr>
        <w:t>nitive impairment with outcomes</w:t>
      </w:r>
      <w:r w:rsidR="001C5508">
        <w:rPr>
          <w:rFonts w:eastAsia="Times New Roman" w:cs="Times New Roman"/>
          <w:lang w:eastAsia="en-GB"/>
        </w:rPr>
        <w:t>. Patient and carer</w:t>
      </w:r>
      <w:r w:rsidR="0050485C">
        <w:rPr>
          <w:rFonts w:eastAsia="Times New Roman" w:cs="Times New Roman"/>
          <w:lang w:eastAsia="en-GB"/>
        </w:rPr>
        <w:t xml:space="preserve"> experiences of hospital admission were </w:t>
      </w:r>
      <w:r w:rsidR="003672A9">
        <w:rPr>
          <w:rFonts w:eastAsia="Times New Roman" w:cs="Times New Roman"/>
          <w:lang w:eastAsia="en-GB"/>
        </w:rPr>
        <w:t>often poor</w:t>
      </w:r>
      <w:r w:rsidR="0050485C">
        <w:rPr>
          <w:rFonts w:eastAsia="Times New Roman" w:cs="Times New Roman"/>
          <w:lang w:eastAsia="en-GB"/>
        </w:rPr>
        <w:t xml:space="preserve">. </w:t>
      </w:r>
      <w:r w:rsidR="00E159CD">
        <w:rPr>
          <w:rFonts w:eastAsia="Times New Roman" w:cs="Times New Roman"/>
          <w:lang w:eastAsia="en-GB"/>
        </w:rPr>
        <w:t xml:space="preserve">Few </w:t>
      </w:r>
      <w:r w:rsidR="006F31C0">
        <w:rPr>
          <w:rFonts w:eastAsia="Times New Roman" w:cs="Times New Roman"/>
          <w:lang w:eastAsia="en-GB"/>
        </w:rPr>
        <w:t>studies</w:t>
      </w:r>
      <w:r w:rsidR="00E159CD">
        <w:rPr>
          <w:rFonts w:eastAsia="Times New Roman" w:cs="Times New Roman"/>
          <w:lang w:eastAsia="en-GB"/>
        </w:rPr>
        <w:t xml:space="preserve"> </w:t>
      </w:r>
      <w:r w:rsidR="001C5508">
        <w:rPr>
          <w:rFonts w:eastAsia="Times New Roman" w:cs="Times New Roman"/>
          <w:lang w:eastAsia="en-GB"/>
        </w:rPr>
        <w:t>collected data relating to</w:t>
      </w:r>
      <w:r w:rsidR="00E159CD">
        <w:rPr>
          <w:rFonts w:eastAsia="Times New Roman" w:cs="Times New Roman"/>
          <w:lang w:eastAsia="en-GB"/>
        </w:rPr>
        <w:t xml:space="preserve"> hospital environment, </w:t>
      </w:r>
      <w:r w:rsidR="007F5D73">
        <w:rPr>
          <w:rFonts w:eastAsia="Times New Roman" w:cs="Times New Roman"/>
          <w:lang w:eastAsia="en-GB"/>
        </w:rPr>
        <w:t>.g.</w:t>
      </w:r>
      <w:r w:rsidR="00E159CD">
        <w:rPr>
          <w:rFonts w:eastAsia="Times New Roman" w:cs="Times New Roman"/>
          <w:lang w:eastAsia="en-GB"/>
        </w:rPr>
        <w:t xml:space="preserve"> ward type</w:t>
      </w:r>
      <w:r w:rsidR="001C5508">
        <w:rPr>
          <w:rFonts w:eastAsia="Times New Roman" w:cs="Times New Roman"/>
          <w:lang w:eastAsia="en-GB"/>
        </w:rPr>
        <w:t xml:space="preserve"> or</w:t>
      </w:r>
      <w:r w:rsidR="00E159CD">
        <w:rPr>
          <w:rFonts w:eastAsia="Times New Roman" w:cs="Times New Roman"/>
          <w:lang w:eastAsia="en-GB"/>
        </w:rPr>
        <w:t xml:space="preserve"> staffing levels</w:t>
      </w:r>
      <w:r w:rsidR="001C5508">
        <w:rPr>
          <w:rFonts w:eastAsia="Times New Roman" w:cs="Times New Roman"/>
          <w:lang w:eastAsia="en-GB"/>
        </w:rPr>
        <w:t>, and acuity of illness was rarely described</w:t>
      </w:r>
      <w:r w:rsidR="00E159CD">
        <w:rPr>
          <w:rFonts w:eastAsia="Times New Roman" w:cs="Times New Roman"/>
          <w:lang w:eastAsia="en-GB"/>
        </w:rPr>
        <w:t xml:space="preserve">. </w:t>
      </w:r>
    </w:p>
    <w:p w:rsidR="00A40188" w:rsidRPr="00704392" w:rsidRDefault="00971C9D" w:rsidP="00480867">
      <w:pPr>
        <w:spacing w:before="100" w:beforeAutospacing="1" w:after="100" w:afterAutospacing="1" w:line="240" w:lineRule="auto"/>
        <w:rPr>
          <w:rFonts w:eastAsia="Times New Roman" w:cs="Times New Roman"/>
          <w:b/>
          <w:lang w:eastAsia="en-GB"/>
        </w:rPr>
      </w:pPr>
      <w:r w:rsidRPr="00704392">
        <w:rPr>
          <w:rFonts w:eastAsia="Times New Roman" w:cs="Times New Roman"/>
          <w:b/>
          <w:lang w:eastAsia="en-GB"/>
        </w:rPr>
        <w:t>Conclusions</w:t>
      </w:r>
    </w:p>
    <w:p w:rsidR="00990316" w:rsidRPr="00990316" w:rsidRDefault="0050485C" w:rsidP="00480867">
      <w:pPr>
        <w:spacing w:before="100" w:beforeAutospacing="1" w:after="100" w:afterAutospacing="1" w:line="240" w:lineRule="auto"/>
        <w:rPr>
          <w:rFonts w:eastAsia="Times New Roman" w:cs="Times New Roman"/>
          <w:lang w:eastAsia="en-GB"/>
        </w:rPr>
      </w:pPr>
      <w:r>
        <w:rPr>
          <w:rFonts w:eastAsia="Times New Roman" w:cs="Times New Roman"/>
          <w:lang w:eastAsia="en-GB"/>
        </w:rPr>
        <w:t xml:space="preserve">Older people with cognitive impairment have a higher risk of </w:t>
      </w:r>
      <w:r w:rsidR="006A1E5D">
        <w:rPr>
          <w:rFonts w:eastAsia="Times New Roman" w:cs="Times New Roman"/>
          <w:lang w:eastAsia="en-GB"/>
        </w:rPr>
        <w:t xml:space="preserve">a variety of </w:t>
      </w:r>
      <w:r>
        <w:rPr>
          <w:rFonts w:eastAsia="Times New Roman" w:cs="Times New Roman"/>
          <w:lang w:eastAsia="en-GB"/>
        </w:rPr>
        <w:t>negative outcomes in hospital.</w:t>
      </w:r>
      <w:r w:rsidR="008D5F94">
        <w:rPr>
          <w:rFonts w:eastAsia="Times New Roman" w:cs="Times New Roman"/>
          <w:lang w:eastAsia="en-GB"/>
        </w:rPr>
        <w:t xml:space="preserve"> </w:t>
      </w:r>
      <w:r w:rsidR="007F5D73">
        <w:rPr>
          <w:rFonts w:eastAsia="Times New Roman" w:cs="Times New Roman"/>
          <w:lang w:eastAsia="en-GB"/>
        </w:rPr>
        <w:t>P</w:t>
      </w:r>
      <w:r w:rsidR="00345215">
        <w:rPr>
          <w:rFonts w:eastAsia="Times New Roman" w:cs="Times New Roman"/>
          <w:lang w:eastAsia="en-GB"/>
        </w:rPr>
        <w:t>revalent</w:t>
      </w:r>
      <w:r w:rsidR="00876092">
        <w:rPr>
          <w:rFonts w:eastAsia="Times New Roman" w:cs="Times New Roman"/>
          <w:lang w:eastAsia="en-GB"/>
        </w:rPr>
        <w:t xml:space="preserve"> </w:t>
      </w:r>
      <w:r w:rsidR="00345215">
        <w:rPr>
          <w:rFonts w:eastAsia="Times New Roman" w:cs="Times New Roman"/>
          <w:lang w:eastAsia="en-GB"/>
        </w:rPr>
        <w:t>intermediate outcomes</w:t>
      </w:r>
      <w:r w:rsidR="007F5D73">
        <w:rPr>
          <w:rFonts w:eastAsia="Times New Roman" w:cs="Times New Roman"/>
          <w:lang w:eastAsia="en-GB"/>
        </w:rPr>
        <w:t xml:space="preserve"> suggest changes in care processes are required to ensure maintenance of </w:t>
      </w:r>
      <w:r w:rsidR="00345215">
        <w:rPr>
          <w:rFonts w:eastAsia="Times New Roman" w:cs="Times New Roman"/>
          <w:lang w:eastAsia="en-GB"/>
        </w:rPr>
        <w:t xml:space="preserve">fundamental care </w:t>
      </w:r>
      <w:r w:rsidR="007F5D73">
        <w:rPr>
          <w:rFonts w:eastAsia="Times New Roman" w:cs="Times New Roman"/>
          <w:lang w:eastAsia="en-GB"/>
        </w:rPr>
        <w:t xml:space="preserve">provision and greater attention to </w:t>
      </w:r>
      <w:r w:rsidR="00345215">
        <w:rPr>
          <w:rFonts w:eastAsia="Times New Roman" w:cs="Times New Roman"/>
          <w:lang w:eastAsia="en-GB"/>
        </w:rPr>
        <w:t>patient safety</w:t>
      </w:r>
      <w:r w:rsidR="007F5D73">
        <w:rPr>
          <w:rFonts w:eastAsia="Times New Roman" w:cs="Times New Roman"/>
          <w:lang w:eastAsia="en-GB"/>
        </w:rPr>
        <w:t xml:space="preserve"> in this vulnerable group</w:t>
      </w:r>
      <w:r w:rsidR="00061727">
        <w:rPr>
          <w:rFonts w:eastAsia="Times New Roman" w:cs="Times New Roman"/>
          <w:lang w:eastAsia="en-GB"/>
        </w:rPr>
        <w:t>.</w:t>
      </w:r>
      <w:r w:rsidR="008D5F94">
        <w:rPr>
          <w:rFonts w:eastAsia="Times New Roman" w:cs="Times New Roman"/>
          <w:lang w:eastAsia="en-GB"/>
        </w:rPr>
        <w:t xml:space="preserve"> </w:t>
      </w:r>
      <w:r w:rsidR="00061727">
        <w:rPr>
          <w:rFonts w:eastAsia="Times New Roman" w:cs="Times New Roman"/>
          <w:lang w:eastAsia="en-GB"/>
        </w:rPr>
        <w:t>M</w:t>
      </w:r>
      <w:r w:rsidR="00876092">
        <w:rPr>
          <w:rFonts w:eastAsia="Times New Roman" w:cs="Times New Roman"/>
          <w:lang w:eastAsia="en-GB"/>
        </w:rPr>
        <w:t xml:space="preserve">ore research </w:t>
      </w:r>
      <w:r w:rsidR="00061727">
        <w:rPr>
          <w:rFonts w:eastAsia="Times New Roman" w:cs="Times New Roman"/>
          <w:lang w:eastAsia="en-GB"/>
        </w:rPr>
        <w:t xml:space="preserve">is required </w:t>
      </w:r>
      <w:r w:rsidR="008D5F94">
        <w:rPr>
          <w:rFonts w:eastAsia="Times New Roman" w:cs="Times New Roman"/>
          <w:lang w:eastAsia="en-GB"/>
        </w:rPr>
        <w:t>to understand</w:t>
      </w:r>
      <w:r w:rsidR="007F5D73">
        <w:rPr>
          <w:rFonts w:eastAsia="Times New Roman" w:cs="Times New Roman"/>
          <w:lang w:eastAsia="en-GB"/>
        </w:rPr>
        <w:t xml:space="preserve"> the most appropriate ways of doing this, and how changes in these care processes are best implemented </w:t>
      </w:r>
      <w:r w:rsidR="00061727">
        <w:rPr>
          <w:rFonts w:eastAsia="Times New Roman" w:cs="Times New Roman"/>
          <w:lang w:eastAsia="en-GB"/>
        </w:rPr>
        <w:t>to improve hospital outcomes</w:t>
      </w:r>
      <w:r w:rsidR="00876092">
        <w:rPr>
          <w:rFonts w:eastAsia="Times New Roman" w:cs="Times New Roman"/>
          <w:lang w:eastAsia="en-GB"/>
        </w:rPr>
        <w:t>.</w:t>
      </w:r>
    </w:p>
    <w:p w:rsidR="00F248E0" w:rsidRDefault="00F248E0">
      <w:pPr>
        <w:rPr>
          <w:rFonts w:eastAsia="Times New Roman" w:cs="Times New Roman"/>
          <w:b/>
          <w:lang w:eastAsia="en-GB"/>
        </w:rPr>
      </w:pPr>
      <w:r>
        <w:rPr>
          <w:rFonts w:eastAsia="Times New Roman" w:cs="Times New Roman"/>
          <w:b/>
          <w:lang w:eastAsia="en-GB"/>
        </w:rPr>
        <w:br w:type="page"/>
      </w:r>
    </w:p>
    <w:p w:rsidR="003672A9" w:rsidRDefault="00A40188" w:rsidP="003672A9">
      <w:pPr>
        <w:spacing w:before="100" w:beforeAutospacing="1" w:after="100" w:afterAutospacing="1" w:line="240" w:lineRule="auto"/>
        <w:rPr>
          <w:rFonts w:eastAsia="Times New Roman" w:cs="Times New Roman"/>
          <w:lang w:eastAsia="en-GB"/>
        </w:rPr>
      </w:pPr>
      <w:r w:rsidRPr="00A40188">
        <w:rPr>
          <w:rFonts w:eastAsia="Times New Roman" w:cs="Times New Roman"/>
          <w:b/>
          <w:lang w:eastAsia="en-GB"/>
        </w:rPr>
        <w:lastRenderedPageBreak/>
        <w:t>Keywords:</w:t>
      </w:r>
      <w:r>
        <w:rPr>
          <w:rFonts w:eastAsia="Times New Roman" w:cs="Times New Roman"/>
          <w:lang w:eastAsia="en-GB"/>
        </w:rPr>
        <w:t xml:space="preserve"> Cognitive </w:t>
      </w:r>
      <w:r w:rsidR="00061727">
        <w:rPr>
          <w:rFonts w:eastAsia="Times New Roman" w:cs="Times New Roman"/>
          <w:lang w:eastAsia="en-GB"/>
        </w:rPr>
        <w:t>dysfunction</w:t>
      </w:r>
      <w:r>
        <w:rPr>
          <w:rFonts w:eastAsia="Times New Roman" w:cs="Times New Roman"/>
          <w:lang w:eastAsia="en-GB"/>
        </w:rPr>
        <w:t xml:space="preserve">, dementia, </w:t>
      </w:r>
      <w:r w:rsidR="006A1E5D">
        <w:rPr>
          <w:rFonts w:eastAsia="Times New Roman" w:cs="Times New Roman"/>
          <w:lang w:eastAsia="en-GB"/>
        </w:rPr>
        <w:t>patient admission,</w:t>
      </w:r>
      <w:r w:rsidR="00061727">
        <w:rPr>
          <w:rFonts w:eastAsia="Times New Roman" w:cs="Times New Roman"/>
          <w:lang w:eastAsia="en-GB"/>
        </w:rPr>
        <w:t xml:space="preserve"> </w:t>
      </w:r>
      <w:r w:rsidR="00D0663E">
        <w:rPr>
          <w:rFonts w:eastAsia="Times New Roman" w:cs="Times New Roman"/>
          <w:lang w:eastAsia="en-GB"/>
        </w:rPr>
        <w:t xml:space="preserve">older people, </w:t>
      </w:r>
      <w:r w:rsidR="00061727">
        <w:rPr>
          <w:rFonts w:eastAsia="Times New Roman" w:cs="Times New Roman"/>
          <w:lang w:eastAsia="en-GB"/>
        </w:rPr>
        <w:t>outcomes</w:t>
      </w:r>
      <w:r w:rsidR="006A1E5D">
        <w:rPr>
          <w:rFonts w:eastAsia="Times New Roman" w:cs="Times New Roman"/>
          <w:lang w:eastAsia="en-GB"/>
        </w:rPr>
        <w:t>,</w:t>
      </w:r>
      <w:r w:rsidR="00990316">
        <w:rPr>
          <w:rFonts w:eastAsia="Times New Roman" w:cs="Times New Roman"/>
          <w:lang w:eastAsia="en-GB"/>
        </w:rPr>
        <w:t xml:space="preserve"> </w:t>
      </w:r>
      <w:r w:rsidR="006A1E5D">
        <w:rPr>
          <w:rFonts w:eastAsia="Times New Roman" w:cs="Times New Roman"/>
          <w:lang w:eastAsia="en-GB"/>
        </w:rPr>
        <w:t>integrative review</w:t>
      </w:r>
    </w:p>
    <w:p w:rsidR="006F31C0" w:rsidRDefault="00F248E0">
      <w:pPr>
        <w:rPr>
          <w:rFonts w:eastAsia="Times New Roman" w:cs="Times New Roman"/>
          <w:lang w:eastAsia="en-GB"/>
        </w:rPr>
      </w:pPr>
      <w:r>
        <w:rPr>
          <w:rFonts w:eastAsia="Times New Roman" w:cs="Times New Roman"/>
          <w:b/>
          <w:lang w:eastAsia="en-GB"/>
        </w:rPr>
        <w:t>Keypoints:</w:t>
      </w:r>
    </w:p>
    <w:p w:rsidR="00447921" w:rsidRPr="00F248E0" w:rsidRDefault="00447921" w:rsidP="00267C61">
      <w:pPr>
        <w:pStyle w:val="ListParagraph"/>
        <w:numPr>
          <w:ilvl w:val="0"/>
          <w:numId w:val="38"/>
        </w:numPr>
        <w:spacing w:before="100" w:beforeAutospacing="1" w:after="100" w:afterAutospacing="1"/>
        <w:rPr>
          <w:rFonts w:eastAsia="Times New Roman" w:cs="Times New Roman"/>
          <w:b/>
          <w:lang w:eastAsia="en-GB"/>
        </w:rPr>
      </w:pPr>
      <w:r>
        <w:t>P</w:t>
      </w:r>
      <w:r w:rsidR="00F02935">
        <w:t xml:space="preserve">eople with cognitive impairment </w:t>
      </w:r>
      <w:r w:rsidRPr="004B31E6">
        <w:t xml:space="preserve">have higher </w:t>
      </w:r>
      <w:r w:rsidR="00F02935">
        <w:t>hospital mortality, a</w:t>
      </w:r>
      <w:r w:rsidRPr="004B31E6">
        <w:t xml:space="preserve"> </w:t>
      </w:r>
      <w:r w:rsidR="00F02935" w:rsidRPr="004B31E6">
        <w:t>higher incidence of delirium</w:t>
      </w:r>
      <w:r w:rsidR="00F02935">
        <w:t xml:space="preserve"> and</w:t>
      </w:r>
      <w:r w:rsidR="00F02935" w:rsidRPr="004B31E6">
        <w:t xml:space="preserve"> </w:t>
      </w:r>
      <w:r w:rsidRPr="004B31E6">
        <w:t>longer hospital stays</w:t>
      </w:r>
      <w:r w:rsidR="00F02935">
        <w:t xml:space="preserve"> </w:t>
      </w:r>
      <w:r w:rsidRPr="004B31E6">
        <w:t xml:space="preserve">than patients with no cognitive </w:t>
      </w:r>
      <w:r>
        <w:t>impairment</w:t>
      </w:r>
      <w:r w:rsidRPr="004B31E6">
        <w:t>.</w:t>
      </w:r>
      <w:r w:rsidR="00F248E0">
        <w:t xml:space="preserve"> In addition, i</w:t>
      </w:r>
      <w:r>
        <w:t xml:space="preserve">ntermediate outcomes such as </w:t>
      </w:r>
      <w:r w:rsidRPr="00F248E0">
        <w:rPr>
          <w:rFonts w:eastAsia="Times New Roman" w:cs="Times New Roman"/>
          <w:lang w:eastAsia="en-GB"/>
        </w:rPr>
        <w:t xml:space="preserve">dehydration, reduction in nutritional status, </w:t>
      </w:r>
      <w:r w:rsidR="00F02935" w:rsidRPr="00F248E0">
        <w:rPr>
          <w:rFonts w:eastAsia="Times New Roman" w:cs="Times New Roman"/>
          <w:lang w:eastAsia="en-GB"/>
        </w:rPr>
        <w:t xml:space="preserve">pain, </w:t>
      </w:r>
      <w:r w:rsidR="0072275F" w:rsidRPr="00F248E0">
        <w:rPr>
          <w:rFonts w:eastAsia="Times New Roman" w:cs="Times New Roman"/>
          <w:lang w:eastAsia="en-GB"/>
        </w:rPr>
        <w:t xml:space="preserve">decline in </w:t>
      </w:r>
      <w:r w:rsidRPr="00F248E0">
        <w:rPr>
          <w:rFonts w:eastAsia="Times New Roman" w:cs="Times New Roman"/>
          <w:lang w:eastAsia="en-GB"/>
        </w:rPr>
        <w:t>physical and cognitive function, and new infections in hospital may contribute to poorer final hospital outcomes</w:t>
      </w:r>
      <w:r w:rsidR="0072275F" w:rsidRPr="00F248E0">
        <w:rPr>
          <w:rFonts w:eastAsia="Times New Roman" w:cs="Times New Roman"/>
          <w:lang w:eastAsia="en-GB"/>
        </w:rPr>
        <w:t>, but have been less well described</w:t>
      </w:r>
      <w:r w:rsidR="00DB766F" w:rsidRPr="00F248E0">
        <w:rPr>
          <w:rFonts w:eastAsia="Times New Roman" w:cs="Times New Roman"/>
          <w:lang w:eastAsia="en-GB"/>
        </w:rPr>
        <w:t xml:space="preserve"> than in patients with </w:t>
      </w:r>
      <w:r w:rsidR="006F31C0" w:rsidRPr="00F248E0">
        <w:rPr>
          <w:rFonts w:eastAsia="Times New Roman" w:cs="Times New Roman"/>
          <w:lang w:eastAsia="en-GB"/>
        </w:rPr>
        <w:t xml:space="preserve">a formal </w:t>
      </w:r>
      <w:r w:rsidR="00DB766F" w:rsidRPr="00F248E0">
        <w:rPr>
          <w:rFonts w:eastAsia="Times New Roman" w:cs="Times New Roman"/>
          <w:lang w:eastAsia="en-GB"/>
        </w:rPr>
        <w:t>dementia</w:t>
      </w:r>
      <w:r w:rsidR="006F31C0" w:rsidRPr="00F248E0">
        <w:rPr>
          <w:rFonts w:eastAsia="Times New Roman" w:cs="Times New Roman"/>
          <w:lang w:eastAsia="en-GB"/>
        </w:rPr>
        <w:t xml:space="preserve"> diagnosis</w:t>
      </w:r>
      <w:r w:rsidRPr="00F248E0">
        <w:rPr>
          <w:rFonts w:eastAsia="Times New Roman" w:cs="Times New Roman"/>
          <w:lang w:eastAsia="en-GB"/>
        </w:rPr>
        <w:t>.</w:t>
      </w:r>
    </w:p>
    <w:p w:rsidR="00F76D1B" w:rsidRPr="00F248E0" w:rsidRDefault="0072275F" w:rsidP="00267C61">
      <w:pPr>
        <w:pStyle w:val="ListParagraph"/>
        <w:numPr>
          <w:ilvl w:val="0"/>
          <w:numId w:val="39"/>
        </w:numPr>
        <w:spacing w:before="100" w:beforeAutospacing="1" w:after="100" w:afterAutospacing="1"/>
        <w:rPr>
          <w:rFonts w:eastAsia="Times New Roman" w:cs="Times New Roman"/>
          <w:b/>
          <w:lang w:eastAsia="en-GB"/>
        </w:rPr>
      </w:pPr>
      <w:r w:rsidRPr="00F248E0">
        <w:rPr>
          <w:rFonts w:eastAsia="Times New Roman" w:cs="Times New Roman"/>
          <w:lang w:eastAsia="en-GB"/>
        </w:rPr>
        <w:t xml:space="preserve">It is important to identify whether older people in hospital have cognitive impairment or </w:t>
      </w:r>
      <w:r w:rsidR="00F76D1B" w:rsidRPr="00F248E0">
        <w:rPr>
          <w:rFonts w:eastAsia="Times New Roman" w:cs="Times New Roman"/>
          <w:lang w:eastAsia="en-GB"/>
        </w:rPr>
        <w:t xml:space="preserve">an existing diagnosis of </w:t>
      </w:r>
      <w:r w:rsidRPr="00F248E0">
        <w:rPr>
          <w:rFonts w:eastAsia="Times New Roman" w:cs="Times New Roman"/>
          <w:lang w:eastAsia="en-GB"/>
        </w:rPr>
        <w:t xml:space="preserve">dementia, to be aware of their increased susceptibility </w:t>
      </w:r>
      <w:r w:rsidR="006F31C0" w:rsidRPr="00F248E0">
        <w:rPr>
          <w:rFonts w:eastAsia="Times New Roman" w:cs="Times New Roman"/>
          <w:lang w:eastAsia="en-GB"/>
        </w:rPr>
        <w:t>to</w:t>
      </w:r>
      <w:r w:rsidRPr="00F248E0">
        <w:rPr>
          <w:rFonts w:eastAsia="Times New Roman" w:cs="Times New Roman"/>
          <w:lang w:eastAsia="en-GB"/>
        </w:rPr>
        <w:t xml:space="preserve"> adverse events in the hospital environment</w:t>
      </w:r>
      <w:r w:rsidR="00F248E0" w:rsidRPr="00F248E0">
        <w:rPr>
          <w:rFonts w:eastAsia="Times New Roman" w:cs="Times New Roman"/>
          <w:lang w:eastAsia="en-GB"/>
        </w:rPr>
        <w:t xml:space="preserve">, and to provide appropriate </w:t>
      </w:r>
      <w:r w:rsidR="00F248E0">
        <w:rPr>
          <w:rFonts w:eastAsia="Times New Roman" w:cs="Times New Roman"/>
          <w:lang w:eastAsia="en-GB"/>
        </w:rPr>
        <w:t>s</w:t>
      </w:r>
      <w:r w:rsidRPr="00F248E0">
        <w:rPr>
          <w:rFonts w:eastAsia="Times New Roman" w:cs="Times New Roman"/>
          <w:lang w:eastAsia="en-GB"/>
        </w:rPr>
        <w:t>urveil</w:t>
      </w:r>
      <w:r w:rsidR="00DB766F" w:rsidRPr="00F248E0">
        <w:rPr>
          <w:rFonts w:eastAsia="Times New Roman" w:cs="Times New Roman"/>
          <w:lang w:eastAsia="en-GB"/>
        </w:rPr>
        <w:t xml:space="preserve">lance for intermediate outcomes </w:t>
      </w:r>
      <w:r w:rsidRPr="00F248E0">
        <w:rPr>
          <w:rFonts w:eastAsia="Times New Roman" w:cs="Times New Roman"/>
          <w:lang w:eastAsia="en-GB"/>
        </w:rPr>
        <w:t xml:space="preserve">to prompt </w:t>
      </w:r>
      <w:r w:rsidR="00277B76" w:rsidRPr="00F248E0">
        <w:rPr>
          <w:rFonts w:eastAsia="Times New Roman" w:cs="Times New Roman"/>
          <w:lang w:eastAsia="en-GB"/>
        </w:rPr>
        <w:t xml:space="preserve">preventative </w:t>
      </w:r>
      <w:r w:rsidRPr="00F248E0">
        <w:rPr>
          <w:rFonts w:eastAsia="Times New Roman" w:cs="Times New Roman"/>
          <w:lang w:eastAsia="en-GB"/>
        </w:rPr>
        <w:t>action</w:t>
      </w:r>
      <w:r w:rsidR="00F76D1B" w:rsidRPr="00F248E0">
        <w:rPr>
          <w:rFonts w:eastAsia="Times New Roman" w:cs="Times New Roman"/>
          <w:lang w:eastAsia="en-GB"/>
        </w:rPr>
        <w:t xml:space="preserve">. </w:t>
      </w:r>
    </w:p>
    <w:p w:rsidR="00E159CD" w:rsidRDefault="00DB766F" w:rsidP="00267C61">
      <w:pPr>
        <w:pStyle w:val="ListParagraph"/>
        <w:numPr>
          <w:ilvl w:val="0"/>
          <w:numId w:val="30"/>
        </w:numPr>
      </w:pPr>
      <w:r>
        <w:t>Further</w:t>
      </w:r>
      <w:r w:rsidR="00E159CD">
        <w:t xml:space="preserve"> studies </w:t>
      </w:r>
      <w:r>
        <w:t>of</w:t>
      </w:r>
      <w:r w:rsidR="00E159CD">
        <w:t xml:space="preserve"> outcomes for people with cognitive imp</w:t>
      </w:r>
      <w:r>
        <w:t>airment in hospital</w:t>
      </w:r>
      <w:r w:rsidR="00E159CD">
        <w:t xml:space="preserve"> should </w:t>
      </w:r>
      <w:r w:rsidR="00371D9C">
        <w:t>consider</w:t>
      </w:r>
      <w:r w:rsidR="00E159CD">
        <w:t xml:space="preserve"> the </w:t>
      </w:r>
      <w:r>
        <w:t xml:space="preserve">care </w:t>
      </w:r>
      <w:r w:rsidR="00E159CD">
        <w:t>environment, such as ward type</w:t>
      </w:r>
      <w:r>
        <w:t>, staffing</w:t>
      </w:r>
      <w:r w:rsidR="00E159CD">
        <w:t xml:space="preserve"> </w:t>
      </w:r>
      <w:r>
        <w:t xml:space="preserve">and episodes of </w:t>
      </w:r>
      <w:r w:rsidR="006F31C0">
        <w:t>being located outside their designated ward (‘outlying’)</w:t>
      </w:r>
      <w:r w:rsidR="00E159CD">
        <w:t>, as these</w:t>
      </w:r>
      <w:r>
        <w:t xml:space="preserve"> factors</w:t>
      </w:r>
      <w:r w:rsidR="00E159CD">
        <w:t xml:space="preserve"> may also influence outcomes.</w:t>
      </w:r>
    </w:p>
    <w:p w:rsidR="00150428" w:rsidRDefault="00436EB2" w:rsidP="00267C61">
      <w:pPr>
        <w:pStyle w:val="ListParagraph"/>
        <w:numPr>
          <w:ilvl w:val="0"/>
          <w:numId w:val="30"/>
        </w:numPr>
      </w:pPr>
      <w:r>
        <w:t>D</w:t>
      </w:r>
      <w:r w:rsidR="004F35E8" w:rsidRPr="004B31E6">
        <w:t>evelop</w:t>
      </w:r>
      <w:r>
        <w:t>ment and use of</w:t>
      </w:r>
      <w:r w:rsidR="004F35E8" w:rsidRPr="004B31E6">
        <w:t xml:space="preserve"> core outcome sets for people with cognitive impairment is essential to fully understand and describe the patient journey </w:t>
      </w:r>
      <w:r w:rsidR="00150428">
        <w:t xml:space="preserve">both to evaluate day-to-day care, and </w:t>
      </w:r>
      <w:r w:rsidR="00711C60">
        <w:t xml:space="preserve">for use </w:t>
      </w:r>
      <w:r w:rsidR="00150428">
        <w:t>in observational or interventional research.</w:t>
      </w:r>
      <w:r w:rsidR="004F35E8" w:rsidRPr="004B31E6">
        <w:t xml:space="preserve"> </w:t>
      </w:r>
    </w:p>
    <w:p w:rsidR="00F248E0" w:rsidRDefault="00F248E0" w:rsidP="00A407B0">
      <w:pPr>
        <w:rPr>
          <w:rFonts w:eastAsia="Times New Roman" w:cs="Times New Roman"/>
          <w:i/>
          <w:lang w:eastAsia="en-GB"/>
        </w:rPr>
      </w:pPr>
    </w:p>
    <w:p w:rsidR="005601CD" w:rsidRPr="00F248E0" w:rsidRDefault="00F248E0" w:rsidP="00A407B0">
      <w:pPr>
        <w:rPr>
          <w:rFonts w:eastAsia="Times New Roman" w:cs="Times New Roman"/>
          <w:lang w:eastAsia="en-GB"/>
        </w:rPr>
      </w:pPr>
      <w:r>
        <w:rPr>
          <w:b/>
        </w:rPr>
        <w:t>1</w:t>
      </w:r>
      <w:r>
        <w:rPr>
          <w:b/>
        </w:rPr>
        <w:tab/>
      </w:r>
      <w:r w:rsidR="00D055FD" w:rsidRPr="004B31E6">
        <w:rPr>
          <w:b/>
        </w:rPr>
        <w:t>INTRODUCTION</w:t>
      </w:r>
    </w:p>
    <w:p w:rsidR="00831D53" w:rsidRPr="004B31E6" w:rsidRDefault="00C77620" w:rsidP="00A407B0">
      <w:r w:rsidRPr="004B31E6">
        <w:t>Between 25%-40%</w:t>
      </w:r>
      <w:r w:rsidR="00596E2D" w:rsidRPr="004B31E6">
        <w:t xml:space="preserve"> of older people admitted to acute hosp</w:t>
      </w:r>
      <w:r w:rsidRPr="004B31E6">
        <w:t>itals have</w:t>
      </w:r>
      <w:r w:rsidR="006D20FC">
        <w:t xml:space="preserve"> </w:t>
      </w:r>
      <w:r w:rsidR="00371D9C">
        <w:t>been diag</w:t>
      </w:r>
      <w:r w:rsidR="00EC3CBD">
        <w:t>nosed with</w:t>
      </w:r>
      <w:r w:rsidR="00371D9C">
        <w:t xml:space="preserve"> dementia, </w:t>
      </w:r>
      <w:r w:rsidR="00EC3CBD">
        <w:t xml:space="preserve">(e.g. Alzheimer’s disease, dementia syndrome according to Diagnostic and Statistical Manual of Mental Disorders (DSM) IV etc), </w:t>
      </w:r>
      <w:r w:rsidR="00371D9C">
        <w:t xml:space="preserve">or have evident </w:t>
      </w:r>
      <w:r w:rsidR="006D20FC">
        <w:t>cognitive impairment</w:t>
      </w:r>
      <w:r w:rsidR="00A76322">
        <w:t xml:space="preserve"> </w:t>
      </w:r>
      <w:r w:rsidR="005940F3">
        <w:t xml:space="preserve">due to </w:t>
      </w:r>
      <w:r w:rsidR="00A76322">
        <w:t>undiagnosed dementia or another cause</w:t>
      </w:r>
      <w:r w:rsidRPr="004B31E6">
        <w:t xml:space="preserve">. </w:t>
      </w:r>
      <w:r w:rsidR="00885122" w:rsidRPr="004B31E6">
        <w:fldChar w:fldCharType="begin">
          <w:fldData xml:space="preserve">PEVuZE5vdGU+PENpdGU+PEF1dGhvcj5NdWthZGFtPC9BdXRob3I+PFllYXI+MjAxMTwvWWVhcj48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</w:fldData>
        </w:fldChar>
      </w:r>
      <w:r w:rsidR="00086080">
        <w:instrText xml:space="preserve"> ADDIN EN.CITE </w:instrText>
      </w:r>
      <w:r w:rsidR="00086080">
        <w:fldChar w:fldCharType="begin">
          <w:fldData xml:space="preserve">PEVuZE5vdGU+PENpdGU+PEF1dGhvcj5NdWthZGFtPC9BdXRob3I+PFllYXI+MjAxMTwvWWVhcj48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</w:fldData>
        </w:fldChar>
      </w:r>
      <w:r w:rsidR="00086080">
        <w:instrText xml:space="preserve"> ADDIN EN.CITE.DATA </w:instrText>
      </w:r>
      <w:r w:rsidR="00086080">
        <w:fldChar w:fldCharType="end"/>
      </w:r>
      <w:r w:rsidR="00885122" w:rsidRPr="004B31E6">
        <w:fldChar w:fldCharType="separate"/>
      </w:r>
      <w:r w:rsidR="00086080">
        <w:rPr>
          <w:noProof/>
        </w:rPr>
        <w:t>[</w:t>
      </w:r>
      <w:hyperlink w:anchor="_ENREF_1" w:tooltip="Mukadam, 2011 #713" w:history="1">
        <w:r w:rsidR="003964A4">
          <w:rPr>
            <w:noProof/>
          </w:rPr>
          <w:t>1</w:t>
        </w:r>
      </w:hyperlink>
      <w:r w:rsidR="00086080">
        <w:rPr>
          <w:noProof/>
        </w:rPr>
        <w:t xml:space="preserve">, </w:t>
      </w:r>
      <w:hyperlink w:anchor="_ENREF_2" w:tooltip="Siddiqi, 2006 #692" w:history="1">
        <w:r w:rsidR="003964A4">
          <w:rPr>
            <w:noProof/>
          </w:rPr>
          <w:t>2</w:t>
        </w:r>
      </w:hyperlink>
      <w:r w:rsidR="00086080">
        <w:rPr>
          <w:noProof/>
        </w:rPr>
        <w:t>]</w:t>
      </w:r>
      <w:r w:rsidR="00885122" w:rsidRPr="004B31E6">
        <w:fldChar w:fldCharType="end"/>
      </w:r>
      <w:r w:rsidR="00885122" w:rsidRPr="004B31E6">
        <w:t xml:space="preserve"> </w:t>
      </w:r>
      <w:r w:rsidR="00992CA1">
        <w:t>P</w:t>
      </w:r>
      <w:r w:rsidR="00992CA1" w:rsidRPr="004B31E6">
        <w:t xml:space="preserve">eople with dementia </w:t>
      </w:r>
      <w:r w:rsidR="00992CA1">
        <w:t>occupy a</w:t>
      </w:r>
      <w:r w:rsidRPr="004B31E6">
        <w:t>pproximately 25% of hospital beds in the UK</w:t>
      </w:r>
      <w:r w:rsidR="009F72DB">
        <w:t>, stay up to six times longer than other older patients</w:t>
      </w:r>
      <w:r w:rsidR="003E10D0">
        <w:t>,</w:t>
      </w:r>
      <w:r w:rsidR="00992CA1">
        <w:t xml:space="preserve"> and have </w:t>
      </w:r>
      <w:r w:rsidR="00992CA1" w:rsidRPr="004B31E6">
        <w:t>a greater risk of dying in hospital</w:t>
      </w:r>
      <w:r w:rsidR="005940F3">
        <w:t>; however</w:t>
      </w:r>
      <w:r w:rsidR="003E10D0">
        <w:t xml:space="preserve"> outcomes </w:t>
      </w:r>
      <w:r w:rsidR="005940F3">
        <w:t>for</w:t>
      </w:r>
      <w:r w:rsidR="003E10D0">
        <w:t xml:space="preserve"> people with any cause of cognitive impairment </w:t>
      </w:r>
      <w:r w:rsidR="00485B82">
        <w:t xml:space="preserve">(CI) </w:t>
      </w:r>
      <w:r w:rsidR="003E10D0">
        <w:t>are less well described</w:t>
      </w:r>
      <w:r w:rsidR="00992CA1">
        <w:t>.</w:t>
      </w:r>
      <w:r w:rsidRPr="004B31E6">
        <w:t xml:space="preserve"> </w:t>
      </w:r>
      <w:r w:rsidR="00365FB6">
        <w:fldChar w:fldCharType="begin">
          <w:fldData xml:space="preserve">PEVuZE5vdGU+PENpdGU+PEF1dGhvcj5VSzwvQXV0aG9yPjxZZWFyPjIwMTY8L1llYXI+PFJlY051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</w:fldData>
        </w:fldChar>
      </w:r>
      <w:r w:rsidR="00086080">
        <w:instrText xml:space="preserve"> ADDIN EN.CITE </w:instrText>
      </w:r>
      <w:r w:rsidR="00086080">
        <w:fldChar w:fldCharType="begin">
          <w:fldData xml:space="preserve">PEVuZE5vdGU+PENpdGU+PEF1dGhvcj5VSzwvQXV0aG9yPjxZZWFyPjIwMTY8L1llYXI+PFJlY051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</w:fldData>
        </w:fldChar>
      </w:r>
      <w:r w:rsidR="00086080">
        <w:instrText xml:space="preserve"> ADDIN EN.CITE.DATA </w:instrText>
      </w:r>
      <w:r w:rsidR="00086080">
        <w:fldChar w:fldCharType="end"/>
      </w:r>
      <w:r w:rsidR="00365FB6">
        <w:fldChar w:fldCharType="separate"/>
      </w:r>
      <w:r w:rsidR="00086080">
        <w:rPr>
          <w:noProof/>
        </w:rPr>
        <w:t>[</w:t>
      </w:r>
      <w:hyperlink w:anchor="_ENREF_3" w:tooltip="Alzheimer's UK, 2016 #2130" w:history="1">
        <w:r w:rsidR="003964A4">
          <w:rPr>
            <w:noProof/>
          </w:rPr>
          <w:t>3</w:t>
        </w:r>
      </w:hyperlink>
      <w:r w:rsidR="00086080">
        <w:rPr>
          <w:noProof/>
        </w:rPr>
        <w:t xml:space="preserve">, </w:t>
      </w:r>
      <w:hyperlink w:anchor="_ENREF_4" w:tooltip="Briggs, 2017 #495" w:history="1">
        <w:r w:rsidR="003964A4">
          <w:rPr>
            <w:noProof/>
          </w:rPr>
          <w:t>4</w:t>
        </w:r>
      </w:hyperlink>
      <w:r w:rsidR="00086080">
        <w:rPr>
          <w:noProof/>
        </w:rPr>
        <w:t>]</w:t>
      </w:r>
      <w:r w:rsidR="00365FB6">
        <w:fldChar w:fldCharType="end"/>
      </w:r>
      <w:r w:rsidR="00365FB6">
        <w:t xml:space="preserve"> </w:t>
      </w:r>
      <w:r w:rsidR="005940F3">
        <w:t>Poor</w:t>
      </w:r>
      <w:r w:rsidR="000F1E32">
        <w:t xml:space="preserve"> hospital outcomes, </w:t>
      </w:r>
      <w:r w:rsidR="00485B82">
        <w:t>e.g.</w:t>
      </w:r>
      <w:r w:rsidR="000F1E32">
        <w:t xml:space="preserve"> d</w:t>
      </w:r>
      <w:r w:rsidR="00BD67CA" w:rsidRPr="004B31E6">
        <w:t xml:space="preserve">eath </w:t>
      </w:r>
      <w:r w:rsidR="000F1E32">
        <w:t>or new discharge to a residential home, may</w:t>
      </w:r>
      <w:r w:rsidR="005940F3">
        <w:t xml:space="preserve"> occur </w:t>
      </w:r>
      <w:r w:rsidR="00485B82">
        <w:t>following</w:t>
      </w:r>
      <w:r w:rsidR="00BD67CA" w:rsidRPr="004B31E6">
        <w:t xml:space="preserve"> a series </w:t>
      </w:r>
      <w:r w:rsidR="00485B82">
        <w:t xml:space="preserve">of </w:t>
      </w:r>
      <w:r w:rsidR="000F1E32">
        <w:t xml:space="preserve">less </w:t>
      </w:r>
      <w:r w:rsidRPr="004B31E6">
        <w:t>frequently reported</w:t>
      </w:r>
      <w:r w:rsidR="00BD67CA" w:rsidRPr="004B31E6">
        <w:t xml:space="preserve"> outcomes</w:t>
      </w:r>
      <w:r w:rsidR="00485B82">
        <w:t xml:space="preserve"> </w:t>
      </w:r>
      <w:r w:rsidR="00BD67CA" w:rsidRPr="004B31E6">
        <w:t>which patients with</w:t>
      </w:r>
      <w:r w:rsidR="003E10D0" w:rsidRPr="003E10D0">
        <w:t xml:space="preserve"> </w:t>
      </w:r>
      <w:r w:rsidR="00485B82">
        <w:t>CI</w:t>
      </w:r>
      <w:r w:rsidR="0095643E">
        <w:t xml:space="preserve"> </w:t>
      </w:r>
      <w:r w:rsidR="003E10D0">
        <w:t>may be</w:t>
      </w:r>
      <w:r w:rsidR="00BD67CA" w:rsidRPr="004B31E6">
        <w:t xml:space="preserve"> more </w:t>
      </w:r>
      <w:r w:rsidR="00485B82">
        <w:t>likely to experience</w:t>
      </w:r>
      <w:r w:rsidR="00BD67CA" w:rsidRPr="004B31E6">
        <w:t xml:space="preserve"> in hospital. These intermediate outcomes may be an appropriate focus of attention</w:t>
      </w:r>
      <w:r w:rsidRPr="004B31E6">
        <w:t xml:space="preserve"> to target </w:t>
      </w:r>
      <w:r w:rsidR="003F6D9F">
        <w:t xml:space="preserve">nursing and other </w:t>
      </w:r>
      <w:r w:rsidRPr="004B31E6">
        <w:t>care</w:t>
      </w:r>
      <w:r w:rsidR="003F6D9F">
        <w:t xml:space="preserve"> and treatment</w:t>
      </w:r>
      <w:r w:rsidR="004B6ECF" w:rsidRPr="004B31E6">
        <w:t xml:space="preserve">, as, to </w:t>
      </w:r>
      <w:r w:rsidRPr="004B31E6">
        <w:t xml:space="preserve">reduce </w:t>
      </w:r>
      <w:r w:rsidR="000F1E32">
        <w:t>these outcomes</w:t>
      </w:r>
      <w:r w:rsidR="004B6ECF" w:rsidRPr="004B31E6">
        <w:t>,</w:t>
      </w:r>
      <w:r w:rsidR="00BD67CA" w:rsidRPr="004B31E6">
        <w:t xml:space="preserve"> we must </w:t>
      </w:r>
      <w:r w:rsidR="004B6ECF" w:rsidRPr="004B31E6">
        <w:t xml:space="preserve">first </w:t>
      </w:r>
      <w:r w:rsidR="00BD67CA" w:rsidRPr="004B31E6">
        <w:t xml:space="preserve">understand how </w:t>
      </w:r>
      <w:r w:rsidR="000F1E32">
        <w:t xml:space="preserve">and why </w:t>
      </w:r>
      <w:r w:rsidR="00BD67CA" w:rsidRPr="004B31E6">
        <w:t>the</w:t>
      </w:r>
      <w:r w:rsidRPr="004B31E6">
        <w:t>se</w:t>
      </w:r>
      <w:r w:rsidR="00BD67CA" w:rsidRPr="004B31E6">
        <w:t xml:space="preserve"> </w:t>
      </w:r>
      <w:r w:rsidRPr="004B31E6">
        <w:t>p</w:t>
      </w:r>
      <w:r w:rsidR="000F1E32">
        <w:t>atients deteriorate in hospital</w:t>
      </w:r>
      <w:r w:rsidRPr="004B31E6">
        <w:t xml:space="preserve"> and </w:t>
      </w:r>
      <w:r w:rsidR="009D680B" w:rsidRPr="004B31E6">
        <w:t xml:space="preserve">identify </w:t>
      </w:r>
      <w:r w:rsidRPr="004B31E6">
        <w:t>the specific risk factors</w:t>
      </w:r>
      <w:r w:rsidR="0095643E">
        <w:t xml:space="preserve"> at patient and hospital level.</w:t>
      </w:r>
      <w:r w:rsidR="000F1E32">
        <w:t xml:space="preserve"> </w:t>
      </w:r>
      <w:r w:rsidR="009D680B" w:rsidRPr="004B31E6">
        <w:t>Knowing</w:t>
      </w:r>
      <w:r w:rsidRPr="004B31E6">
        <w:t xml:space="preserve"> how </w:t>
      </w:r>
      <w:r w:rsidR="00BD67CA" w:rsidRPr="004B31E6">
        <w:t xml:space="preserve">day-to-day clinical </w:t>
      </w:r>
      <w:r w:rsidR="009D680B" w:rsidRPr="004B31E6">
        <w:t xml:space="preserve">and </w:t>
      </w:r>
      <w:r w:rsidR="00262232">
        <w:t>wellbeing</w:t>
      </w:r>
      <w:r w:rsidR="009D680B" w:rsidRPr="004B31E6">
        <w:t xml:space="preserve"> </w:t>
      </w:r>
      <w:r w:rsidR="00BD67CA" w:rsidRPr="004B31E6">
        <w:t xml:space="preserve">outcomes for </w:t>
      </w:r>
      <w:r w:rsidR="009D680B" w:rsidRPr="004B31E6">
        <w:t>patients</w:t>
      </w:r>
      <w:r w:rsidR="00BD67CA" w:rsidRPr="004B31E6">
        <w:t xml:space="preserve"> with </w:t>
      </w:r>
      <w:r w:rsidR="00485B82">
        <w:t>CI</w:t>
      </w:r>
      <w:r w:rsidR="009D680B" w:rsidRPr="004B31E6">
        <w:t xml:space="preserve"> </w:t>
      </w:r>
      <w:r w:rsidR="00BD67CA" w:rsidRPr="004B31E6">
        <w:t xml:space="preserve">differ from </w:t>
      </w:r>
      <w:r w:rsidR="009D680B" w:rsidRPr="004B31E6">
        <w:t>those</w:t>
      </w:r>
      <w:r w:rsidR="004B6ECF" w:rsidRPr="004B31E6">
        <w:t xml:space="preserve"> with no </w:t>
      </w:r>
      <w:r w:rsidR="00485B82">
        <w:t>CI</w:t>
      </w:r>
      <w:r w:rsidR="009D680B" w:rsidRPr="004B31E6">
        <w:t xml:space="preserve"> during hospitalisation could help us identify specific areas of prevention or care which could improve the journey</w:t>
      </w:r>
      <w:r w:rsidR="0095643E">
        <w:t>, and therefore the</w:t>
      </w:r>
      <w:r w:rsidR="009D680B" w:rsidRPr="004B31E6">
        <w:t xml:space="preserve"> final outcome</w:t>
      </w:r>
      <w:r w:rsidR="0095643E">
        <w:t>,</w:t>
      </w:r>
      <w:r w:rsidR="009D680B" w:rsidRPr="004B31E6">
        <w:t xml:space="preserve"> for these patients</w:t>
      </w:r>
      <w:r w:rsidR="004B6ECF" w:rsidRPr="004B31E6">
        <w:t xml:space="preserve">. </w:t>
      </w:r>
    </w:p>
    <w:p w:rsidR="00831D53" w:rsidRPr="004B31E6" w:rsidRDefault="0028046E" w:rsidP="00A407B0">
      <w:r>
        <w:t>D</w:t>
      </w:r>
      <w:r w:rsidR="005601CD" w:rsidRPr="004B31E6">
        <w:t xml:space="preserve">ementia </w:t>
      </w:r>
      <w:r w:rsidR="003F761B" w:rsidRPr="004B31E6">
        <w:t>is</w:t>
      </w:r>
      <w:r w:rsidR="005601CD" w:rsidRPr="004B31E6">
        <w:t xml:space="preserve"> </w:t>
      </w:r>
      <w:r w:rsidR="00BD67CA" w:rsidRPr="004B31E6">
        <w:t xml:space="preserve">significantly </w:t>
      </w:r>
      <w:r w:rsidR="00642E4A" w:rsidRPr="004B31E6">
        <w:t>underdiagnosed</w:t>
      </w:r>
      <w:r w:rsidR="003F761B" w:rsidRPr="004B31E6">
        <w:t xml:space="preserve"> in the community, and delirium and </w:t>
      </w:r>
      <w:r w:rsidR="00485B82">
        <w:t>CI</w:t>
      </w:r>
      <w:r w:rsidR="003F761B" w:rsidRPr="004B31E6">
        <w:t xml:space="preserve"> often pass undetected in hospital</w:t>
      </w:r>
      <w:r w:rsidR="00BD67CA" w:rsidRPr="004B31E6">
        <w:t>.</w:t>
      </w:r>
      <w:r w:rsidR="00642E4A" w:rsidRPr="004B31E6">
        <w:t xml:space="preserve"> </w:t>
      </w:r>
      <w:r w:rsidR="003F761B" w:rsidRPr="004B31E6">
        <w:fldChar w:fldCharType="begin">
          <w:fldData xml:space="preserve">PEVuZE5vdGU+PENpdGU+PEF1dGhvcj5TYW1wc29uPC9BdXRob3I+PFllYXI+MjAwOTwvWWVhcj48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NjEtNjwvcGFnZXM+PHZvbHVtZT4xOTU8L3ZvbHVtZT48bnVtYmVy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ZvbHVtZT4zPC92b2x1bWU+PG51bWJlcj4xPC9udW1iZXI+PGVkaXRpb24+
MjAxMy8wMS8xMDwvZWRpdGlvbj48ZGF0ZXM+PHllYXI+MjAxMzwveWVhcj48L2RhdGVzPjxpc2Ju
PjIwNDQtNjA1NSAoRWxlY3Ryb25pYyk8L2lzYm4+PGFjY2Vzc2lvbi1udW0+MjMyOTkxMTA8L2Fj
Y2Vzc2lvbi1udW0+PHVybHM+PC91cmxzPjxjdXN0b20yPlBNQzM1NDkyMzA8L2N1c3RvbTI+PGVs
ZWN0cm9uaWMtcmVzb3VyY2UtbnVtPjEwLjExMzYvYm1qb3Blbi0yMDEyLTAwMTc3MjwvZWxlY3Ry
b25pYy1yZXNvdXJjZS1udW0+PHJlbW90ZS1kYXRhYmFzZS1wcm92aWRlcj5OTE08L3JlbW90ZS1k
YXRhYmFzZS1wcm92aWRlcj48bGFuZ3VhZ2U+ZW5nPC9sYW5ndWFnZT48L3JlY29yZD48L0NpdGU+
PC9FbmROb3RlPgB=
</w:fldData>
        </w:fldChar>
      </w:r>
      <w:r w:rsidR="00086080">
        <w:instrText xml:space="preserve"> ADDIN EN.CITE </w:instrText>
      </w:r>
      <w:r w:rsidR="00086080">
        <w:fldChar w:fldCharType="begin">
          <w:fldData xml:space="preserve">PEVuZE5vdGU+PENpdGU+PEF1dGhvcj5TYW1wc29uPC9BdXRob3I+PFllYXI+MjAwOTwvWWVhcj48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NjEtNjwvcGFnZXM+PHZvbHVtZT4xOTU8L3ZvbHVtZT48bnVtYmVy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ZvbHVtZT4zPC92b2x1bWU+PG51bWJlcj4xPC9udW1iZXI+PGVkaXRpb24+
MjAxMy8wMS8xMDwvZWRpdGlvbj48ZGF0ZXM+PHllYXI+MjAxMzwveWVhcj48L2RhdGVzPjxpc2Ju
PjIwNDQtNjA1NSAoRWxlY3Ryb25pYyk8L2lzYm4+PGFjY2Vzc2lvbi1udW0+MjMyOTkxMTA8L2Fj
Y2Vzc2lvbi1udW0+PHVybHM+PC91cmxzPjxjdXN0b20yPlBNQzM1NDkyMzA8L2N1c3RvbTI+PGVs
ZWN0cm9uaWMtcmVzb3VyY2UtbnVtPjEwLjExMzYvYm1qb3Blbi0yMDEyLTAwMTc3MjwvZWxlY3Ry
b25pYy1yZXNvdXJjZS1udW0+PHJlbW90ZS1kYXRhYmFzZS1wcm92aWRlcj5OTE08L3JlbW90ZS1k
YXRhYmFzZS1wcm92aWRlcj48bGFuZ3VhZ2U+ZW5nPC9sYW5ndWFnZT48L3JlY29yZD48L0NpdGU+
PC9FbmROb3RlPgB=
</w:fldData>
        </w:fldChar>
      </w:r>
      <w:r w:rsidR="00086080">
        <w:instrText xml:space="preserve"> ADDIN EN.CITE.DATA </w:instrText>
      </w:r>
      <w:r w:rsidR="00086080">
        <w:fldChar w:fldCharType="end"/>
      </w:r>
      <w:r w:rsidR="003F761B" w:rsidRPr="004B31E6">
        <w:fldChar w:fldCharType="separate"/>
      </w:r>
      <w:r w:rsidR="00086080">
        <w:rPr>
          <w:noProof/>
        </w:rPr>
        <w:t>[</w:t>
      </w:r>
      <w:hyperlink w:anchor="_ENREF_5" w:tooltip="Sampson, 2009 #135" w:history="1">
        <w:r w:rsidR="003964A4">
          <w:rPr>
            <w:noProof/>
          </w:rPr>
          <w:t>5</w:t>
        </w:r>
      </w:hyperlink>
      <w:r w:rsidR="00086080">
        <w:rPr>
          <w:noProof/>
        </w:rPr>
        <w:t xml:space="preserve">, </w:t>
      </w:r>
      <w:hyperlink w:anchor="_ENREF_6" w:tooltip="Ryan, 2013 #14" w:history="1">
        <w:r w:rsidR="003964A4">
          <w:rPr>
            <w:noProof/>
          </w:rPr>
          <w:t>6</w:t>
        </w:r>
      </w:hyperlink>
      <w:r w:rsidR="00086080">
        <w:rPr>
          <w:noProof/>
        </w:rPr>
        <w:t>]</w:t>
      </w:r>
      <w:r w:rsidR="003F761B" w:rsidRPr="004B31E6">
        <w:fldChar w:fldCharType="end"/>
      </w:r>
      <w:r w:rsidR="00BD67CA" w:rsidRPr="004B31E6">
        <w:t xml:space="preserve"> </w:t>
      </w:r>
      <w:r w:rsidR="000F1E32">
        <w:t>A</w:t>
      </w:r>
      <w:r w:rsidR="00050C4B" w:rsidRPr="004B31E6">
        <w:t xml:space="preserve"> full diagnostic </w:t>
      </w:r>
      <w:r w:rsidR="00BD67CA" w:rsidRPr="004B31E6">
        <w:t xml:space="preserve">assessment for dementia </w:t>
      </w:r>
      <w:r w:rsidR="002C4527">
        <w:t>during</w:t>
      </w:r>
      <w:r w:rsidR="00BD67CA" w:rsidRPr="004B31E6">
        <w:t xml:space="preserve"> an acute </w:t>
      </w:r>
      <w:r w:rsidR="002C4527" w:rsidRPr="004B31E6">
        <w:t xml:space="preserve">hospital </w:t>
      </w:r>
      <w:r w:rsidR="00BD67CA" w:rsidRPr="004B31E6">
        <w:t>admission for all older people</w:t>
      </w:r>
      <w:r w:rsidR="000F1E32">
        <w:t xml:space="preserve"> </w:t>
      </w:r>
      <w:r w:rsidR="006D20FC">
        <w:t xml:space="preserve">is neither appropriate </w:t>
      </w:r>
      <w:r w:rsidR="000F1E32">
        <w:t>n</w:t>
      </w:r>
      <w:r w:rsidR="006D20FC">
        <w:t>or feasible</w:t>
      </w:r>
      <w:r w:rsidR="000F1E32">
        <w:t xml:space="preserve">. </w:t>
      </w:r>
      <w:r>
        <w:t>However,</w:t>
      </w:r>
      <w:r w:rsidR="006D20FC">
        <w:t xml:space="preserve"> </w:t>
      </w:r>
      <w:r w:rsidR="009D2F80" w:rsidRPr="004B31E6">
        <w:t xml:space="preserve">simple cognition screening tests </w:t>
      </w:r>
      <w:r>
        <w:t>can</w:t>
      </w:r>
      <w:r w:rsidR="006D20FC">
        <w:t xml:space="preserve"> be used to detect</w:t>
      </w:r>
      <w:r w:rsidR="009D2F80" w:rsidRPr="004B31E6">
        <w:t xml:space="preserve"> </w:t>
      </w:r>
      <w:r w:rsidR="00485B82">
        <w:t>CI</w:t>
      </w:r>
      <w:r w:rsidR="006D20FC">
        <w:t xml:space="preserve">, </w:t>
      </w:r>
      <w:r w:rsidR="00485B82">
        <w:t>e.g.</w:t>
      </w:r>
      <w:r w:rsidR="00831D53" w:rsidRPr="004B31E6">
        <w:t xml:space="preserve"> the Abbreviated Mental Test Score for cognitive function or the Confusion Assessment Method</w:t>
      </w:r>
      <w:r w:rsidR="00BD67CA" w:rsidRPr="004B31E6">
        <w:t xml:space="preserve"> </w:t>
      </w:r>
      <w:r w:rsidR="00831D53" w:rsidRPr="004B31E6">
        <w:t xml:space="preserve">for delirium. </w:t>
      </w:r>
      <w:r w:rsidR="009D2F80" w:rsidRPr="004B31E6">
        <w:fldChar w:fldCharType="begin">
          <w:fldData xml:space="preserve">PEVuZE5vdGU+PENpdGU+PEF1dGhvcj5Ib2RraW5zb248L0F1dGhvcj48WWVhcj4xOTcyPC9ZZWFy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TQxLTg8L3BhZ2VzPjx2b2x1bWU+MTEz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</w:fldData>
        </w:fldChar>
      </w:r>
      <w:r w:rsidR="00086080">
        <w:instrText xml:space="preserve"> ADDIN EN.CITE </w:instrText>
      </w:r>
      <w:r w:rsidR="00086080">
        <w:fldChar w:fldCharType="begin">
          <w:fldData xml:space="preserve">PEVuZE5vdGU+PENpdGU+PEF1dGhvcj5Ib2RraW5zb248L0F1dGhvcj48WWVhcj4xOTcyPC9ZZWFy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TQxLTg8L3BhZ2VzPjx2b2x1bWU+MTEz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</w:fldData>
        </w:fldChar>
      </w:r>
      <w:r w:rsidR="00086080">
        <w:instrText xml:space="preserve"> ADDIN EN.CITE.DATA </w:instrText>
      </w:r>
      <w:r w:rsidR="00086080">
        <w:fldChar w:fldCharType="end"/>
      </w:r>
      <w:r w:rsidR="009D2F80" w:rsidRPr="004B31E6">
        <w:fldChar w:fldCharType="separate"/>
      </w:r>
      <w:r w:rsidR="00086080">
        <w:rPr>
          <w:noProof/>
        </w:rPr>
        <w:t>[</w:t>
      </w:r>
      <w:hyperlink w:anchor="_ENREF_7" w:tooltip="Hodkinson, 1972 #693" w:history="1">
        <w:r w:rsidR="003964A4">
          <w:rPr>
            <w:noProof/>
          </w:rPr>
          <w:t>7-9</w:t>
        </w:r>
      </w:hyperlink>
      <w:r w:rsidR="00086080">
        <w:rPr>
          <w:noProof/>
        </w:rPr>
        <w:t>]</w:t>
      </w:r>
      <w:r w:rsidR="009D2F80" w:rsidRPr="004B31E6">
        <w:fldChar w:fldCharType="end"/>
      </w:r>
      <w:r w:rsidR="00BD67CA" w:rsidRPr="004B31E6">
        <w:t xml:space="preserve"> </w:t>
      </w:r>
      <w:r w:rsidR="00485B82">
        <w:t>S</w:t>
      </w:r>
      <w:r w:rsidR="000777DF">
        <w:t xml:space="preserve">tudies of </w:t>
      </w:r>
      <w:r w:rsidR="002C4527">
        <w:t xml:space="preserve">acutely hospitalised older people </w:t>
      </w:r>
      <w:r w:rsidR="000777DF">
        <w:t>using systematic</w:t>
      </w:r>
      <w:r w:rsidR="002C4527">
        <w:t>ally applied</w:t>
      </w:r>
      <w:r w:rsidR="000777DF">
        <w:t xml:space="preserve"> screening </w:t>
      </w:r>
      <w:r w:rsidR="002C4527">
        <w:t xml:space="preserve">tests </w:t>
      </w:r>
      <w:r w:rsidR="000777DF">
        <w:t xml:space="preserve">for </w:t>
      </w:r>
      <w:r w:rsidR="002C4527">
        <w:t>CI</w:t>
      </w:r>
      <w:r w:rsidR="000777DF">
        <w:t xml:space="preserve"> have highlighted </w:t>
      </w:r>
      <w:r w:rsidR="002C4527">
        <w:t xml:space="preserve">that </w:t>
      </w:r>
      <w:r w:rsidR="000777DF">
        <w:t xml:space="preserve">a significant </w:t>
      </w:r>
      <w:r w:rsidR="000777DF">
        <w:lastRenderedPageBreak/>
        <w:t xml:space="preserve">proportion do not have a dementia diagnosis, but </w:t>
      </w:r>
      <w:r w:rsidR="002C4527">
        <w:t>patients with CI experience rates of hospital outcomes</w:t>
      </w:r>
      <w:r w:rsidR="006F31C0">
        <w:t>,</w:t>
      </w:r>
      <w:r w:rsidR="002C4527">
        <w:t xml:space="preserve"> </w:t>
      </w:r>
      <w:r w:rsidR="002C2820">
        <w:t>e.g.</w:t>
      </w:r>
      <w:r w:rsidR="002C4527">
        <w:t xml:space="preserve"> mortality</w:t>
      </w:r>
      <w:r w:rsidR="006F31C0">
        <w:t xml:space="preserve">, </w:t>
      </w:r>
      <w:r w:rsidR="002C4527">
        <w:t xml:space="preserve">more similar </w:t>
      </w:r>
      <w:r w:rsidR="000777DF">
        <w:t xml:space="preserve">to </w:t>
      </w:r>
      <w:r w:rsidR="002C4527">
        <w:t xml:space="preserve">those of </w:t>
      </w:r>
      <w:r w:rsidR="000777DF">
        <w:t xml:space="preserve">patients with dementia than patients with no </w:t>
      </w:r>
      <w:r w:rsidR="002C4527">
        <w:t>CI</w:t>
      </w:r>
      <w:r w:rsidR="000777DF">
        <w:t xml:space="preserve">. </w:t>
      </w:r>
      <w:r w:rsidR="000777DF">
        <w:fldChar w:fldCharType="begin">
          <w:fldData xml:space="preserve">PEVuZE5vdGU+PENpdGU+PEF1dGhvcj5Gb2dnPC9BdXRob3I+PFllYXI+MjAxNzwvWWVhcj48UmVj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</w:fldData>
        </w:fldChar>
      </w:r>
      <w:r w:rsidR="00086080">
        <w:instrText xml:space="preserve"> ADDIN EN.CITE </w:instrText>
      </w:r>
      <w:r w:rsidR="00086080">
        <w:fldChar w:fldCharType="begin">
          <w:fldData xml:space="preserve">PEVuZE5vdGU+PENpdGU+PEF1dGhvcj5Gb2dnPC9BdXRob3I+PFllYXI+MjAxNzwvWWVhcj48UmVj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</w:fldData>
        </w:fldChar>
      </w:r>
      <w:r w:rsidR="00086080">
        <w:instrText xml:space="preserve"> ADDIN EN.CITE.DATA </w:instrText>
      </w:r>
      <w:r w:rsidR="00086080">
        <w:fldChar w:fldCharType="end"/>
      </w:r>
      <w:r w:rsidR="000777DF">
        <w:fldChar w:fldCharType="separate"/>
      </w:r>
      <w:r w:rsidR="00086080">
        <w:rPr>
          <w:noProof/>
        </w:rPr>
        <w:t>[</w:t>
      </w:r>
      <w:hyperlink w:anchor="_ENREF_10" w:tooltip="Fogg, 2017 #314" w:history="1">
        <w:r w:rsidR="003964A4">
          <w:rPr>
            <w:noProof/>
          </w:rPr>
          <w:t>10</w:t>
        </w:r>
      </w:hyperlink>
      <w:r w:rsidR="00086080">
        <w:rPr>
          <w:noProof/>
        </w:rPr>
        <w:t xml:space="preserve">, </w:t>
      </w:r>
      <w:hyperlink w:anchor="_ENREF_11" w:tooltip="Reynish, 2017 #2146" w:history="1">
        <w:r w:rsidR="003964A4">
          <w:rPr>
            <w:noProof/>
          </w:rPr>
          <w:t>11</w:t>
        </w:r>
      </w:hyperlink>
      <w:r w:rsidR="00086080">
        <w:rPr>
          <w:noProof/>
        </w:rPr>
        <w:t>]</w:t>
      </w:r>
      <w:r w:rsidR="000777DF">
        <w:fldChar w:fldCharType="end"/>
      </w:r>
      <w:r w:rsidR="000777DF">
        <w:t xml:space="preserve"> </w:t>
      </w:r>
      <w:r w:rsidR="002C2820">
        <w:t>G</w:t>
      </w:r>
      <w:r w:rsidR="002C4527">
        <w:t>reater u</w:t>
      </w:r>
      <w:r w:rsidR="00BD67CA" w:rsidRPr="004B31E6">
        <w:t>nderstanding</w:t>
      </w:r>
      <w:r w:rsidR="002C4527">
        <w:t xml:space="preserve"> of</w:t>
      </w:r>
      <w:r w:rsidR="00BD67CA" w:rsidRPr="004B31E6">
        <w:t xml:space="preserve"> the outcomes of older people with various causes of </w:t>
      </w:r>
      <w:r w:rsidR="00485B82">
        <w:t>CI</w:t>
      </w:r>
      <w:r w:rsidR="00BD67CA" w:rsidRPr="004B31E6">
        <w:t xml:space="preserve"> should inform how we can improve care for the whole population at risk.</w:t>
      </w:r>
      <w:r w:rsidR="007428C1">
        <w:t xml:space="preserve"> There are currently no published reviews in this area.</w:t>
      </w:r>
    </w:p>
    <w:p w:rsidR="002506EC" w:rsidRPr="004B31E6" w:rsidRDefault="002506EC" w:rsidP="00A407B0">
      <w:r w:rsidRPr="004B31E6">
        <w:t xml:space="preserve">This review aims to summarise existing </w:t>
      </w:r>
      <w:r w:rsidR="00AB0380">
        <w:t xml:space="preserve">available </w:t>
      </w:r>
      <w:r w:rsidR="00724B93">
        <w:t>evidence</w:t>
      </w:r>
      <w:r w:rsidR="00724B93" w:rsidRPr="004B31E6">
        <w:t xml:space="preserve"> </w:t>
      </w:r>
      <w:r w:rsidRPr="004B31E6">
        <w:t>about the outcomes of older patients with cognitive impairment admitted to hospital. Specifically, to establish which outcomes have been investigated</w:t>
      </w:r>
      <w:r w:rsidR="006F31C0">
        <w:t>,</w:t>
      </w:r>
      <w:r w:rsidR="002C4527">
        <w:t xml:space="preserve"> </w:t>
      </w:r>
      <w:r w:rsidR="00EF0D81" w:rsidRPr="004B31E6">
        <w:t>the additional risk</w:t>
      </w:r>
      <w:r w:rsidR="005E2A8F" w:rsidRPr="004B31E6">
        <w:t xml:space="preserve"> of outcomes</w:t>
      </w:r>
      <w:r w:rsidR="00EF0D81" w:rsidRPr="004B31E6">
        <w:t xml:space="preserve"> </w:t>
      </w:r>
      <w:r w:rsidR="00181968">
        <w:t xml:space="preserve">in people with </w:t>
      </w:r>
      <w:r w:rsidR="00485B82">
        <w:t>CI</w:t>
      </w:r>
      <w:r w:rsidR="00181968">
        <w:t xml:space="preserve">, </w:t>
      </w:r>
      <w:r w:rsidRPr="004B31E6">
        <w:t xml:space="preserve">and factors </w:t>
      </w:r>
      <w:r w:rsidR="006F31C0">
        <w:t>that may influence outcomes</w:t>
      </w:r>
      <w:r w:rsidRPr="004B31E6">
        <w:t xml:space="preserve">. </w:t>
      </w:r>
    </w:p>
    <w:p w:rsidR="00797A3A" w:rsidRPr="004B31E6" w:rsidRDefault="00797A3A" w:rsidP="00A407B0"/>
    <w:p w:rsidR="00234C12" w:rsidRDefault="006E07A5" w:rsidP="00A407B0">
      <w:pPr>
        <w:rPr>
          <w:b/>
        </w:rPr>
      </w:pPr>
      <w:r>
        <w:rPr>
          <w:b/>
        </w:rPr>
        <w:t>2</w:t>
      </w:r>
      <w:r>
        <w:rPr>
          <w:b/>
        </w:rPr>
        <w:tab/>
      </w:r>
      <w:r w:rsidR="00234C12" w:rsidRPr="004B31E6">
        <w:rPr>
          <w:b/>
        </w:rPr>
        <w:t>METHODS</w:t>
      </w:r>
    </w:p>
    <w:p w:rsidR="0048273A" w:rsidRPr="0084215E" w:rsidRDefault="0048273A" w:rsidP="0048273A">
      <w:pPr>
        <w:rPr>
          <w:b/>
        </w:rPr>
      </w:pPr>
      <w:r w:rsidRPr="0084215E">
        <w:rPr>
          <w:b/>
        </w:rPr>
        <w:t>2.1</w:t>
      </w:r>
      <w:r w:rsidRPr="0084215E">
        <w:rPr>
          <w:b/>
        </w:rPr>
        <w:tab/>
      </w:r>
      <w:r>
        <w:rPr>
          <w:b/>
        </w:rPr>
        <w:t>Integrative review method</w:t>
      </w:r>
    </w:p>
    <w:p w:rsidR="00AE3576" w:rsidRDefault="00245AA2" w:rsidP="00A407B0">
      <w:r>
        <w:t>I</w:t>
      </w:r>
      <w:r w:rsidR="00AE3576" w:rsidRPr="004B31E6">
        <w:t>ntegrative review methodology</w:t>
      </w:r>
      <w:r w:rsidR="00854670">
        <w:t xml:space="preserve"> </w:t>
      </w:r>
      <w:r w:rsidR="0098693A">
        <w:t>enable</w:t>
      </w:r>
      <w:r>
        <w:t>s</w:t>
      </w:r>
      <w:r w:rsidR="0098693A">
        <w:t xml:space="preserve"> inclusion of a broad </w:t>
      </w:r>
      <w:r w:rsidR="00780D6F">
        <w:t>range</w:t>
      </w:r>
      <w:r w:rsidR="0098693A">
        <w:t xml:space="preserve"> of study designs</w:t>
      </w:r>
      <w:r w:rsidR="00780D6F">
        <w:t xml:space="preserve"> </w:t>
      </w:r>
      <w:r w:rsidR="00BE688C">
        <w:t>and non-research literature, e.g. audits and theoretical perspectives</w:t>
      </w:r>
      <w:r w:rsidR="009802FA">
        <w:t xml:space="preserve">. </w:t>
      </w:r>
      <w:r w:rsidR="00BE688C" w:rsidRPr="004B31E6">
        <w:fldChar w:fldCharType="begin"/>
      </w:r>
      <w:r w:rsidR="00BE688C">
        <w:instrText xml:space="preserve"> ADDIN EN.CITE &lt;EndNote&gt;&lt;Cite&gt;&lt;Author&gt;Torraco&lt;/Author&gt;&lt;Year&gt;2005&lt;/Year&gt;&lt;RecNum&gt;736&lt;/RecNum&gt;&lt;DisplayText&gt;[12, 13]&lt;/DisplayText&gt;&lt;record&gt;&lt;rec-number&gt;736&lt;/rec-number&gt;&lt;foreign-keys&gt;&lt;key app="EN" db-id="0zpzrevtzfzvfeed0d7pxpeer5zaxet0zrpv"&gt;736&lt;/key&gt;&lt;/foreign-keys&gt;&lt;ref-type name="Journal Article"&gt;17&lt;/ref-type&gt;&lt;contributors&gt;&lt;authors&gt;&lt;author&gt;Torraco, RJ&lt;/author&gt;&lt;/authors&gt;&lt;/contributors&gt;&lt;titles&gt;&lt;title&gt;Writing integrative literature reviews: guidelines and examples&lt;/title&gt;&lt;secondary-title&gt;Hum Resour Dev Rev&lt;/secondary-title&gt;&lt;/titles&gt;&lt;periodical&gt;&lt;full-title&gt;Hum Resour Dev Rev&lt;/full-title&gt;&lt;/periodical&gt;&lt;pages&gt;11&lt;/pages&gt;&lt;volume&gt;4&lt;/volume&gt;&lt;number&gt;3&lt;/number&gt;&lt;section&gt;356&lt;/section&gt;&lt;dates&gt;&lt;year&gt;2005&lt;/year&gt;&lt;/dates&gt;&lt;urls&gt;&lt;/urls&gt;&lt;/record&gt;&lt;/Cite&gt;&lt;Cite&gt;&lt;Author&gt;Whittemore&lt;/Author&gt;&lt;Year&gt;2005&lt;/Year&gt;&lt;RecNum&gt;737&lt;/RecNum&gt;&lt;record&gt;&lt;rec-number&gt;737&lt;/rec-number&gt;&lt;foreign-keys&gt;&lt;key app="EN" db-id="0zpzrevtzfzvfeed0d7pxpeer5zaxet0zrpv"&gt;737&lt;/key&gt;&lt;/foreign-keys&gt;&lt;ref-type name="Journal Article"&gt;17&lt;/ref-type&gt;&lt;contributors&gt;&lt;authors&gt;&lt;author&gt;Whittemore, R; Knafl K&lt;/author&gt;&lt;/authors&gt;&lt;/contributors&gt;&lt;titles&gt;&lt;title&gt;The integrative review: updated methodology&lt;/title&gt;&lt;secondary-title&gt;Journal of Advanced Nursing&lt;/secondary-title&gt;&lt;/titles&gt;&lt;periodical&gt;&lt;full-title&gt;Journal of Advanced Nursing&lt;/full-title&gt;&lt;/periodical&gt;&lt;pages&gt;8&lt;/pages&gt;&lt;volume&gt;52&lt;/volume&gt;&lt;number&gt;5&lt;/number&gt;&lt;section&gt;546&lt;/section&gt;&lt;dates&gt;&lt;year&gt;2005&lt;/year&gt;&lt;/dates&gt;&lt;urls&gt;&lt;/urls&gt;&lt;/record&gt;&lt;/Cite&gt;&lt;/EndNote&gt;</w:instrText>
      </w:r>
      <w:r w:rsidR="00BE688C" w:rsidRPr="004B31E6">
        <w:fldChar w:fldCharType="separate"/>
      </w:r>
      <w:r w:rsidR="00BE688C">
        <w:rPr>
          <w:noProof/>
        </w:rPr>
        <w:t>[</w:t>
      </w:r>
      <w:hyperlink w:anchor="_ENREF_12" w:tooltip="Torraco, 2005 #736" w:history="1">
        <w:r w:rsidR="003964A4">
          <w:rPr>
            <w:noProof/>
          </w:rPr>
          <w:t>12</w:t>
        </w:r>
      </w:hyperlink>
      <w:r w:rsidR="00BE688C">
        <w:rPr>
          <w:noProof/>
        </w:rPr>
        <w:t xml:space="preserve">, </w:t>
      </w:r>
      <w:hyperlink w:anchor="_ENREF_13" w:tooltip="Whittemore, 2005 #737" w:history="1">
        <w:r w:rsidR="003964A4">
          <w:rPr>
            <w:noProof/>
          </w:rPr>
          <w:t>13</w:t>
        </w:r>
      </w:hyperlink>
      <w:r w:rsidR="00BE688C">
        <w:rPr>
          <w:noProof/>
        </w:rPr>
        <w:t>]</w:t>
      </w:r>
      <w:r w:rsidR="00BE688C" w:rsidRPr="004B31E6">
        <w:fldChar w:fldCharType="end"/>
      </w:r>
      <w:r w:rsidR="00BE688C">
        <w:t xml:space="preserve"> </w:t>
      </w:r>
      <w:r w:rsidR="009802FA">
        <w:t>The</w:t>
      </w:r>
      <w:r>
        <w:t xml:space="preserve"> method </w:t>
      </w:r>
      <w:r w:rsidR="00446998">
        <w:t>summarises</w:t>
      </w:r>
      <w:r>
        <w:t xml:space="preserve"> findings </w:t>
      </w:r>
      <w:r w:rsidR="00446998">
        <w:t>with</w:t>
      </w:r>
      <w:r>
        <w:t xml:space="preserve"> mixed narrative a</w:t>
      </w:r>
      <w:r w:rsidR="00446998">
        <w:t xml:space="preserve">nd tabular presentation, identifies </w:t>
      </w:r>
      <w:r>
        <w:t>common theme</w:t>
      </w:r>
      <w:r w:rsidR="00446998">
        <w:t>s in study results and highlights</w:t>
      </w:r>
      <w:r>
        <w:t xml:space="preserve"> inconsistencies, without numerical synthesis.</w:t>
      </w:r>
      <w:r w:rsidR="0098693A">
        <w:t xml:space="preserve">  </w:t>
      </w:r>
    </w:p>
    <w:p w:rsidR="0087458D" w:rsidRPr="0084215E" w:rsidRDefault="006F31C0" w:rsidP="00A407B0">
      <w:pPr>
        <w:rPr>
          <w:b/>
        </w:rPr>
      </w:pPr>
      <w:r w:rsidRPr="0084215E">
        <w:rPr>
          <w:b/>
        </w:rPr>
        <w:t>2.</w:t>
      </w:r>
      <w:r w:rsidR="0048273A">
        <w:rPr>
          <w:b/>
        </w:rPr>
        <w:t>2</w:t>
      </w:r>
      <w:r w:rsidR="006E07A5" w:rsidRPr="0084215E">
        <w:rPr>
          <w:b/>
        </w:rPr>
        <w:tab/>
      </w:r>
      <w:r w:rsidRPr="0084215E">
        <w:rPr>
          <w:b/>
        </w:rPr>
        <w:t>Data sources and search strategy</w:t>
      </w:r>
    </w:p>
    <w:p w:rsidR="003B6BBE" w:rsidRPr="004B31E6" w:rsidRDefault="0087458D" w:rsidP="00A407B0">
      <w:pPr>
        <w:spacing w:after="0"/>
      </w:pPr>
      <w:r w:rsidRPr="004B31E6">
        <w:t>MEDLINE</w:t>
      </w:r>
      <w:r w:rsidR="00234C12" w:rsidRPr="004B31E6">
        <w:t xml:space="preserve">, </w:t>
      </w:r>
      <w:r w:rsidR="00262D7E">
        <w:t>Cumulative Index to Nursing and Allied Health Literature (CINAHL)</w:t>
      </w:r>
      <w:r w:rsidR="00234C12" w:rsidRPr="004B31E6">
        <w:t xml:space="preserve">, </w:t>
      </w:r>
      <w:r w:rsidRPr="004B31E6">
        <w:t>Psyc</w:t>
      </w:r>
      <w:r w:rsidR="00050C4B" w:rsidRPr="004B31E6">
        <w:t>INFO</w:t>
      </w:r>
      <w:r w:rsidR="009F72DB">
        <w:t xml:space="preserve"> and</w:t>
      </w:r>
      <w:r w:rsidR="00234C12" w:rsidRPr="004B31E6">
        <w:t xml:space="preserve"> EMBASE</w:t>
      </w:r>
      <w:r w:rsidR="0051119F">
        <w:t>, AgeInfo and the Cochrane Library</w:t>
      </w:r>
      <w:r w:rsidR="00277B76">
        <w:t xml:space="preserve"> were searched</w:t>
      </w:r>
      <w:r w:rsidR="00320D1D">
        <w:t>.</w:t>
      </w:r>
      <w:r w:rsidR="00323470">
        <w:t xml:space="preserve"> </w:t>
      </w:r>
      <w:r w:rsidR="00277B76">
        <w:t>T</w:t>
      </w:r>
      <w:r w:rsidR="009F72DB" w:rsidRPr="004B31E6">
        <w:t xml:space="preserve">erms </w:t>
      </w:r>
      <w:r w:rsidR="00D07FFC">
        <w:t xml:space="preserve">used </w:t>
      </w:r>
      <w:r w:rsidR="00B40878">
        <w:t xml:space="preserve">(e.g. medical subject headings) </w:t>
      </w:r>
      <w:r w:rsidR="009F72DB" w:rsidRPr="004B31E6">
        <w:t>to describe the population included: (1) demographic group: “Aged, hospitalised”, “aged hospital patient”, aged, geriatric, senior; (2) clinical group: “cognition disorders”, dementia, “Alzheimer’s disease”, “cognitive impairment”, “cogniti* impair*”, “</w:t>
      </w:r>
      <w:r w:rsidR="009F72DB" w:rsidRPr="004B31E6">
        <w:rPr>
          <w:rFonts w:eastAsia="Times New Roman" w:cs="Times New Roman"/>
          <w:lang w:eastAsia="en-GB"/>
        </w:rPr>
        <w:t>cognitive defect”</w:t>
      </w:r>
      <w:r w:rsidR="009F72DB" w:rsidRPr="004B31E6">
        <w:t xml:space="preserve"> “delirium/dementia/amnes</w:t>
      </w:r>
      <w:r w:rsidR="00CC33E2">
        <w:t>t</w:t>
      </w:r>
      <w:r w:rsidR="009F72DB" w:rsidRPr="004B31E6">
        <w:t>ic</w:t>
      </w:r>
      <w:r w:rsidR="00CC33E2">
        <w:t>, cognitive</w:t>
      </w:r>
      <w:r w:rsidR="009F72DB" w:rsidRPr="004B31E6">
        <w:t xml:space="preserve"> disorders”, “frontotemporal dementia”, “dementia vascular”, “dementia, multi-infarction”, “Lewy body dementia”, “dementia, senile”</w:t>
      </w:r>
      <w:r w:rsidR="00CC33E2">
        <w:t>;</w:t>
      </w:r>
      <w:r w:rsidR="009F72DB" w:rsidRPr="004B31E6">
        <w:t xml:space="preserve"> (3) health service use group: “hospital admission”, hospital*. </w:t>
      </w:r>
      <w:r w:rsidR="00B40878">
        <w:t xml:space="preserve">(See supplementary material). </w:t>
      </w:r>
      <w:r w:rsidR="00BA285C" w:rsidRPr="004B31E6">
        <w:t>Additional evidence was retrieved by reviewing</w:t>
      </w:r>
      <w:r w:rsidR="00234C12" w:rsidRPr="004B31E6">
        <w:t xml:space="preserve"> reference lists</w:t>
      </w:r>
      <w:r w:rsidR="00602FDC">
        <w:t>,</w:t>
      </w:r>
      <w:r w:rsidR="00BA285C" w:rsidRPr="004B31E6">
        <w:t xml:space="preserve"> forward citation searches</w:t>
      </w:r>
      <w:r w:rsidR="00602FDC">
        <w:t xml:space="preserve"> and searching w</w:t>
      </w:r>
      <w:r w:rsidR="009F72DB" w:rsidRPr="004B31E6">
        <w:t xml:space="preserve">ebsites of organisations focussing on the care of older people, </w:t>
      </w:r>
      <w:r w:rsidR="00602FDC">
        <w:t>e.g.</w:t>
      </w:r>
      <w:r w:rsidR="009F72DB" w:rsidRPr="004B31E6">
        <w:t xml:space="preserve"> Age UK, British Geriatrics Society, Royal College of Nursing, Alzheimer’s Society, Alzheimer’s UK.</w:t>
      </w:r>
    </w:p>
    <w:p w:rsidR="003B6BBE" w:rsidRPr="006C6D22" w:rsidRDefault="003B6BBE" w:rsidP="00A407B0">
      <w:pPr>
        <w:spacing w:after="0"/>
        <w:rPr>
          <w:b/>
        </w:rPr>
      </w:pPr>
    </w:p>
    <w:p w:rsidR="003B6BBE" w:rsidRPr="0084215E" w:rsidRDefault="00EC6390" w:rsidP="00A407B0">
      <w:pPr>
        <w:spacing w:after="0"/>
        <w:rPr>
          <w:b/>
        </w:rPr>
      </w:pPr>
      <w:r w:rsidRPr="0084215E">
        <w:rPr>
          <w:b/>
        </w:rPr>
        <w:t>2.</w:t>
      </w:r>
      <w:r w:rsidR="0048273A">
        <w:rPr>
          <w:b/>
        </w:rPr>
        <w:t>3</w:t>
      </w:r>
      <w:r w:rsidR="006E07A5" w:rsidRPr="0084215E">
        <w:rPr>
          <w:b/>
        </w:rPr>
        <w:tab/>
      </w:r>
      <w:r w:rsidR="00BA285C" w:rsidRPr="0084215E">
        <w:rPr>
          <w:b/>
        </w:rPr>
        <w:t>Criteria for inclusion of evidence</w:t>
      </w:r>
    </w:p>
    <w:p w:rsidR="00BF2921" w:rsidRDefault="00F73E7E" w:rsidP="00A407B0">
      <w:pPr>
        <w:spacing w:after="0"/>
      </w:pPr>
      <w:r>
        <w:t xml:space="preserve">Studies included were those which investigated: </w:t>
      </w:r>
      <w:r w:rsidRPr="004B31E6">
        <w:t xml:space="preserve"> </w:t>
      </w:r>
      <w:r>
        <w:t xml:space="preserve">(i) </w:t>
      </w:r>
      <w:r w:rsidRPr="004B31E6">
        <w:t xml:space="preserve">outcomes of older people </w:t>
      </w:r>
      <w:r w:rsidR="00F92695">
        <w:t xml:space="preserve">with </w:t>
      </w:r>
      <w:r>
        <w:t xml:space="preserve">CI </w:t>
      </w:r>
      <w:r w:rsidRPr="004B31E6">
        <w:t>with a hospital admission as a main purpose of the study</w:t>
      </w:r>
      <w:r w:rsidR="005F1799">
        <w:t>,</w:t>
      </w:r>
      <w:r>
        <w:t xml:space="preserve"> or (ii) </w:t>
      </w:r>
      <w:r w:rsidRPr="004B31E6">
        <w:t xml:space="preserve">the contribution of </w:t>
      </w:r>
      <w:r>
        <w:t>CI</w:t>
      </w:r>
      <w:r w:rsidRPr="004B31E6">
        <w:t xml:space="preserve"> to a</w:t>
      </w:r>
      <w:r w:rsidR="00602FDC">
        <w:t>n</w:t>
      </w:r>
      <w:r w:rsidRPr="004B31E6">
        <w:t xml:space="preserve"> outcome of interest related to hospitalisation, including other disease outcomes</w:t>
      </w:r>
      <w:r w:rsidR="00602FDC">
        <w:t>,</w:t>
      </w:r>
      <w:r w:rsidRPr="004B31E6">
        <w:t xml:space="preserve"> surgical or medical treatments</w:t>
      </w:r>
      <w:r w:rsidR="005F1799">
        <w:t>,</w:t>
      </w:r>
      <w:r>
        <w:t xml:space="preserve"> or (iii) </w:t>
      </w:r>
      <w:r w:rsidRPr="004B31E6">
        <w:t>ou</w:t>
      </w:r>
      <w:r>
        <w:t xml:space="preserve">tcomes of people with CI in Intensive Care Units </w:t>
      </w:r>
      <w:r w:rsidR="00602FDC">
        <w:t>during</w:t>
      </w:r>
      <w:r w:rsidR="005F1799">
        <w:t xml:space="preserve"> hospital admission;</w:t>
      </w:r>
      <w:r>
        <w:t xml:space="preserve"> where the outcomes occurred during hospitalisati</w:t>
      </w:r>
      <w:r w:rsidR="005F1799">
        <w:t>on or at discharge</w:t>
      </w:r>
      <w:r w:rsidR="008332DF">
        <w:t>. The search was limited to articles</w:t>
      </w:r>
      <w:r w:rsidR="005F1799">
        <w:t xml:space="preserve"> </w:t>
      </w:r>
      <w:r>
        <w:t>published in the last 20 years (since 1997)</w:t>
      </w:r>
      <w:r w:rsidR="008332DF">
        <w:t xml:space="preserve"> </w:t>
      </w:r>
      <w:r w:rsidR="00BF2921">
        <w:t xml:space="preserve">as these </w:t>
      </w:r>
      <w:r w:rsidR="00245AA2">
        <w:t>will</w:t>
      </w:r>
      <w:r w:rsidR="00BF2921">
        <w:t xml:space="preserve"> reflect contemporary service provision</w:t>
      </w:r>
      <w:r w:rsidR="00245AA2">
        <w:t>,</w:t>
      </w:r>
      <w:r w:rsidR="00BF2921">
        <w:t xml:space="preserve"> care practices, and </w:t>
      </w:r>
      <w:r w:rsidR="00245AA2">
        <w:t>up-to-date</w:t>
      </w:r>
      <w:r w:rsidR="00BF2921">
        <w:t xml:space="preserve"> methods of detecting dementia</w:t>
      </w:r>
      <w:r w:rsidR="00245AA2">
        <w:t>/CI</w:t>
      </w:r>
      <w:r>
        <w:t xml:space="preserve">. Studies which reported on outcomes of </w:t>
      </w:r>
      <w:r w:rsidRPr="004B31E6">
        <w:t xml:space="preserve">Emergency Department </w:t>
      </w:r>
      <w:r>
        <w:t>visits</w:t>
      </w:r>
      <w:r w:rsidRPr="004B31E6">
        <w:t xml:space="preserve"> only</w:t>
      </w:r>
      <w:r>
        <w:t>, elective surgical patients, patients with delirium with no evidence of prior CI</w:t>
      </w:r>
      <w:r w:rsidR="005F1799">
        <w:t>,</w:t>
      </w:r>
      <w:r>
        <w:t xml:space="preserve"> and those taking place within specialised psychogeriatric units were excluded.</w:t>
      </w:r>
    </w:p>
    <w:p w:rsidR="00BF2921" w:rsidRDefault="00BF2921" w:rsidP="00A407B0">
      <w:pPr>
        <w:spacing w:after="0"/>
      </w:pPr>
    </w:p>
    <w:p w:rsidR="00323470" w:rsidRPr="0084215E" w:rsidRDefault="00EC6390" w:rsidP="00323470">
      <w:pPr>
        <w:spacing w:after="0"/>
      </w:pPr>
      <w:r w:rsidRPr="0084215E">
        <w:rPr>
          <w:b/>
        </w:rPr>
        <w:t>2.</w:t>
      </w:r>
      <w:r w:rsidR="0048273A">
        <w:rPr>
          <w:b/>
        </w:rPr>
        <w:t>4</w:t>
      </w:r>
      <w:r w:rsidR="006E07A5" w:rsidRPr="0084215E">
        <w:rPr>
          <w:b/>
        </w:rPr>
        <w:tab/>
      </w:r>
      <w:r w:rsidR="00323470" w:rsidRPr="0084215E">
        <w:rPr>
          <w:b/>
        </w:rPr>
        <w:t>Evaluation of evidence</w:t>
      </w:r>
    </w:p>
    <w:p w:rsidR="00323470" w:rsidRPr="004B31E6" w:rsidRDefault="00323470" w:rsidP="00323470">
      <w:pPr>
        <w:spacing w:after="0"/>
      </w:pPr>
      <w:r w:rsidRPr="004B31E6">
        <w:t xml:space="preserve">Titles and abstracts were screened for review aims. Full texts were obtained for potentially relevant articles, and screened </w:t>
      </w:r>
      <w:r>
        <w:t xml:space="preserve">against </w:t>
      </w:r>
      <w:r w:rsidR="009220F3">
        <w:t>eligibility</w:t>
      </w:r>
      <w:r>
        <w:t xml:space="preserve"> criteria</w:t>
      </w:r>
      <w:r w:rsidRPr="004B31E6">
        <w:t xml:space="preserve">. </w:t>
      </w:r>
      <w:r w:rsidR="004E14D4" w:rsidRPr="004E14D4">
        <w:t>Screening and data extraction was undertaken by a single reviewer</w:t>
      </w:r>
      <w:r w:rsidR="00245AA2">
        <w:t>, and</w:t>
      </w:r>
      <w:r w:rsidR="004E14D4" w:rsidRPr="004E14D4">
        <w:t xml:space="preserve"> decisions checked with a second reviewer in case of uncertainty. The relevance of all included studies was verified by three reviewers.</w:t>
      </w:r>
      <w:r w:rsidR="004E14D4">
        <w:rPr>
          <w:i/>
        </w:rPr>
        <w:t xml:space="preserve"> </w:t>
      </w:r>
      <w:r w:rsidR="00164F50">
        <w:t xml:space="preserve">As one of the purposes of this review was to understand which outcomes are being measured for this population in hospital, no formal quality </w:t>
      </w:r>
      <w:r w:rsidR="002B490D">
        <w:t>assessment</w:t>
      </w:r>
      <w:r w:rsidR="00164F50">
        <w:t xml:space="preserve"> was performed to maintain inclusivity. Methodologica</w:t>
      </w:r>
      <w:r w:rsidR="009220F3">
        <w:t>l issues,</w:t>
      </w:r>
      <w:r w:rsidR="00164F50">
        <w:t xml:space="preserve"> </w:t>
      </w:r>
      <w:r w:rsidR="00C32AE9">
        <w:t>e.g.</w:t>
      </w:r>
      <w:r w:rsidR="00164F50">
        <w:t xml:space="preserve"> the </w:t>
      </w:r>
      <w:r w:rsidR="009220F3">
        <w:t xml:space="preserve">potential for bias, </w:t>
      </w:r>
      <w:r w:rsidR="00164F50">
        <w:t xml:space="preserve">are indicated in text or tables where appropriate. </w:t>
      </w:r>
    </w:p>
    <w:p w:rsidR="0087458D" w:rsidRPr="004B31E6" w:rsidRDefault="0087458D" w:rsidP="00A407B0"/>
    <w:p w:rsidR="001B3C7B" w:rsidRPr="004B31E6" w:rsidRDefault="006E07A5" w:rsidP="00A407B0">
      <w:pPr>
        <w:rPr>
          <w:b/>
        </w:rPr>
      </w:pPr>
      <w:r>
        <w:rPr>
          <w:b/>
        </w:rPr>
        <w:t>3</w:t>
      </w:r>
      <w:r>
        <w:rPr>
          <w:b/>
        </w:rPr>
        <w:tab/>
      </w:r>
      <w:r w:rsidR="001B3C7B" w:rsidRPr="004B31E6">
        <w:rPr>
          <w:b/>
        </w:rPr>
        <w:t>RESULTS</w:t>
      </w:r>
    </w:p>
    <w:p w:rsidR="0030701A" w:rsidRDefault="00AC36F6" w:rsidP="00E82E2F">
      <w:pPr>
        <w:spacing w:after="0"/>
      </w:pPr>
      <w:r>
        <w:t>1,3</w:t>
      </w:r>
      <w:r w:rsidR="00B00FE9">
        <w:t>62</w:t>
      </w:r>
      <w:r w:rsidR="006E07A5">
        <w:t xml:space="preserve"> records</w:t>
      </w:r>
      <w:r w:rsidR="002D74ED">
        <w:t xml:space="preserve"> were</w:t>
      </w:r>
      <w:r w:rsidR="006E07A5">
        <w:t xml:space="preserve"> identified</w:t>
      </w:r>
      <w:r w:rsidR="002D74ED">
        <w:t xml:space="preserve"> from database searches</w:t>
      </w:r>
      <w:r w:rsidR="00E575DB">
        <w:t>,reference lists and website searches</w:t>
      </w:r>
      <w:r w:rsidR="00B00FE9">
        <w:t xml:space="preserve">. </w:t>
      </w:r>
      <w:r>
        <w:t xml:space="preserve">Following review of abstracts and full papers against eligibility criteria, </w:t>
      </w:r>
      <w:r w:rsidR="006E07A5">
        <w:t xml:space="preserve">, </w:t>
      </w:r>
      <w:r w:rsidR="00540B17">
        <w:t>10</w:t>
      </w:r>
      <w:r w:rsidR="001862EC">
        <w:t>4</w:t>
      </w:r>
      <w:r w:rsidR="006E07A5">
        <w:t xml:space="preserve"> </w:t>
      </w:r>
      <w:r>
        <w:t>articles were</w:t>
      </w:r>
      <w:r w:rsidR="006E07A5">
        <w:t xml:space="preserve"> included in the review</w:t>
      </w:r>
      <w:r w:rsidR="00446998">
        <w:t xml:space="preserve"> (Figure 1)</w:t>
      </w:r>
      <w:r w:rsidR="006E07A5">
        <w:t xml:space="preserve">. </w:t>
      </w:r>
      <w:r w:rsidR="00245AA2">
        <w:t>T</w:t>
      </w:r>
      <w:r w:rsidR="0030701A">
        <w:t>he median number of participants was 4</w:t>
      </w:r>
      <w:r w:rsidR="00BE1DBA">
        <w:t>98</w:t>
      </w:r>
      <w:r w:rsidR="0030701A">
        <w:t xml:space="preserve"> (range 4-3,000,000)</w:t>
      </w:r>
      <w:r w:rsidR="00245AA2">
        <w:t>, mostly of</w:t>
      </w:r>
      <w:r w:rsidR="0030701A">
        <w:t xml:space="preserve"> people aged </w:t>
      </w:r>
      <w:r w:rsidR="00446998">
        <w:t>≥</w:t>
      </w:r>
      <w:r w:rsidR="0030701A">
        <w:t xml:space="preserve">50. </w:t>
      </w:r>
      <w:r w:rsidR="00245AA2">
        <w:t>P</w:t>
      </w:r>
      <w:r w:rsidR="0030701A">
        <w:t xml:space="preserve">articipants </w:t>
      </w:r>
      <w:r w:rsidR="00446998">
        <w:t xml:space="preserve">cohorts included general </w:t>
      </w:r>
      <w:r w:rsidR="0030701A">
        <w:t>inpa</w:t>
      </w:r>
      <w:r w:rsidR="00446998">
        <w:t xml:space="preserve">tients, </w:t>
      </w:r>
      <w:r w:rsidR="0030701A">
        <w:t xml:space="preserve">specific </w:t>
      </w:r>
      <w:r w:rsidR="00245AA2">
        <w:t>conditions e.g.</w:t>
      </w:r>
      <w:r w:rsidR="00446998">
        <w:t xml:space="preserve"> heart failure or</w:t>
      </w:r>
      <w:r w:rsidR="0030701A">
        <w:t xml:space="preserve"> fractures</w:t>
      </w:r>
      <w:r w:rsidR="00446998">
        <w:t>,</w:t>
      </w:r>
      <w:r w:rsidR="0030701A">
        <w:t xml:space="preserve"> </w:t>
      </w:r>
      <w:r w:rsidR="00245AA2">
        <w:t>, or with</w:t>
      </w:r>
      <w:r w:rsidR="0030701A">
        <w:t xml:space="preserve"> specific clinical interventions, e.g. catheterisation. </w:t>
      </w:r>
      <w:r w:rsidR="00245AA2">
        <w:t>CI</w:t>
      </w:r>
      <w:r w:rsidR="0030701A">
        <w:t xml:space="preserve"> was defined in </w:t>
      </w:r>
      <w:r w:rsidR="00446998">
        <w:t>several</w:t>
      </w:r>
      <w:r w:rsidR="0030701A">
        <w:t xml:space="preserve"> ways, </w:t>
      </w:r>
      <w:r w:rsidR="00446998">
        <w:t>e.g.</w:t>
      </w:r>
      <w:r w:rsidR="0030701A">
        <w:t xml:space="preserve"> </w:t>
      </w:r>
      <w:r w:rsidR="00446998">
        <w:t xml:space="preserve">of </w:t>
      </w:r>
      <w:r w:rsidR="0030701A">
        <w:t>dementia</w:t>
      </w:r>
      <w:r w:rsidR="00446998">
        <w:t xml:space="preserve"> diagnosis</w:t>
      </w:r>
      <w:r w:rsidR="0030701A">
        <w:t xml:space="preserve">, cognitive spectrum disorder (delirium, dementia or Abbreviated Mental Test (AMT) &lt;8), or </w:t>
      </w:r>
      <w:r w:rsidR="00446998">
        <w:t>other</w:t>
      </w:r>
      <w:r w:rsidR="00245AA2">
        <w:t xml:space="preserve"> assessments</w:t>
      </w:r>
      <w:r w:rsidR="0030701A">
        <w:t xml:space="preserve"> </w:t>
      </w:r>
      <w:r w:rsidR="00245AA2">
        <w:t>e.g.</w:t>
      </w:r>
      <w:r w:rsidR="0030701A">
        <w:t xml:space="preserve"> </w:t>
      </w:r>
      <w:r w:rsidR="00446998">
        <w:t>S</w:t>
      </w:r>
      <w:r w:rsidR="0030701A">
        <w:t xml:space="preserve">hort Blessed Test (SBT). </w:t>
      </w:r>
    </w:p>
    <w:p w:rsidR="00BF7D3D" w:rsidRDefault="00BF7D3D" w:rsidP="00E82E2F">
      <w:pPr>
        <w:spacing w:after="0"/>
      </w:pPr>
    </w:p>
    <w:p w:rsidR="00D4324C" w:rsidRDefault="0030701A" w:rsidP="00E82E2F">
      <w:pPr>
        <w:spacing w:after="0"/>
      </w:pPr>
      <w:r>
        <w:t xml:space="preserve">The </w:t>
      </w:r>
      <w:r w:rsidR="00822A5B">
        <w:t>a</w:t>
      </w:r>
      <w:r w:rsidR="00262D7E">
        <w:t>rticles</w:t>
      </w:r>
      <w:r w:rsidR="00822A5B">
        <w:t xml:space="preserve"> encompass</w:t>
      </w:r>
      <w:r w:rsidR="00262D7E">
        <w:t xml:space="preserve"> </w:t>
      </w:r>
      <w:r w:rsidR="006F5640" w:rsidRPr="004B31E6">
        <w:t xml:space="preserve">a range of </w:t>
      </w:r>
      <w:r w:rsidR="00B61D49">
        <w:t>methodologies</w:t>
      </w:r>
      <w:r w:rsidR="006F5640" w:rsidRPr="004B31E6">
        <w:t xml:space="preserve">, </w:t>
      </w:r>
      <w:r w:rsidR="00C32AE9">
        <w:t>e.g.</w:t>
      </w:r>
      <w:r w:rsidR="006F5640" w:rsidRPr="004B31E6">
        <w:t xml:space="preserve"> </w:t>
      </w:r>
      <w:r w:rsidR="00262F89">
        <w:t xml:space="preserve">observational studies comparing </w:t>
      </w:r>
      <w:r w:rsidR="006F5640" w:rsidRPr="004B31E6">
        <w:t>patients with</w:t>
      </w:r>
      <w:r w:rsidR="00C32AE9">
        <w:t>/</w:t>
      </w:r>
      <w:r w:rsidR="00FD332B">
        <w:t xml:space="preserve">without </w:t>
      </w:r>
      <w:r w:rsidR="00B61D49">
        <w:t>CI</w:t>
      </w:r>
      <w:r w:rsidR="006F5640" w:rsidRPr="004B31E6">
        <w:t xml:space="preserve">; studies </w:t>
      </w:r>
      <w:r w:rsidR="00262D7E">
        <w:t xml:space="preserve">in which cognitive status or dementia </w:t>
      </w:r>
      <w:r w:rsidR="00B61D49">
        <w:t xml:space="preserve">were evaluated as </w:t>
      </w:r>
      <w:r w:rsidR="00262D7E">
        <w:t>risk factor</w:t>
      </w:r>
      <w:r w:rsidR="00B61D49">
        <w:t>s</w:t>
      </w:r>
      <w:r w:rsidR="006F5640" w:rsidRPr="004B31E6">
        <w:t xml:space="preserve"> for </w:t>
      </w:r>
      <w:r w:rsidR="00262D7E">
        <w:t xml:space="preserve">specific </w:t>
      </w:r>
      <w:r w:rsidR="006F5640" w:rsidRPr="004B31E6">
        <w:t>outcomes</w:t>
      </w:r>
      <w:r w:rsidR="008D0401">
        <w:t xml:space="preserve">; </w:t>
      </w:r>
      <w:r w:rsidR="006F5640" w:rsidRPr="004B31E6">
        <w:t>qualitative studies</w:t>
      </w:r>
      <w:r w:rsidR="00B61D49">
        <w:t xml:space="preserve"> and audits</w:t>
      </w:r>
      <w:r w:rsidR="006A69A2">
        <w:t xml:space="preserve">. </w:t>
      </w:r>
      <w:r w:rsidR="00E82E2F">
        <w:t>A variety of outcomes were explored, mostly in patients with dementia compared to those witho</w:t>
      </w:r>
      <w:r w:rsidR="00C32AE9">
        <w:t xml:space="preserve">ut, but also in patients with </w:t>
      </w:r>
      <w:r w:rsidR="00E82E2F">
        <w:t xml:space="preserve">measurable </w:t>
      </w:r>
      <w:r w:rsidR="00C32AE9">
        <w:t>CI</w:t>
      </w:r>
      <w:r w:rsidR="00E82E2F">
        <w:t xml:space="preserve"> regardless of diagnosis. Associations between CI and outcomes were </w:t>
      </w:r>
      <w:r w:rsidR="00722AB4">
        <w:t xml:space="preserve">assessed </w:t>
      </w:r>
      <w:r w:rsidR="00E82E2F">
        <w:t xml:space="preserve">using a variety of covariates, reflecting the study context and data sources available. </w:t>
      </w:r>
      <w:r w:rsidR="00446998">
        <w:t>Articles with more than one outcome are presented in the appropriate tables.</w:t>
      </w:r>
    </w:p>
    <w:p w:rsidR="004B1635" w:rsidRDefault="004B1635" w:rsidP="004B1635">
      <w:pPr>
        <w:rPr>
          <w:rFonts w:cs="ProximaNova-Semibold"/>
          <w:b/>
          <w:color w:val="000000"/>
        </w:rPr>
      </w:pPr>
    </w:p>
    <w:p w:rsidR="009728BC" w:rsidRPr="004B31E6" w:rsidRDefault="00046956" w:rsidP="004B1635">
      <w:pPr>
        <w:rPr>
          <w:b/>
        </w:rPr>
      </w:pPr>
      <w:r>
        <w:rPr>
          <w:b/>
        </w:rPr>
        <w:t>3.1</w:t>
      </w:r>
      <w:r>
        <w:rPr>
          <w:b/>
        </w:rPr>
        <w:tab/>
      </w:r>
      <w:r w:rsidR="0084215E">
        <w:rPr>
          <w:b/>
        </w:rPr>
        <w:t xml:space="preserve">Clinical and patient-centred outcomes during hospitalisation </w:t>
      </w:r>
    </w:p>
    <w:p w:rsidR="000D4A26" w:rsidRDefault="000D4A26" w:rsidP="00B95FB1">
      <w:pPr>
        <w:spacing w:after="0"/>
        <w:rPr>
          <w:b/>
        </w:rPr>
      </w:pPr>
    </w:p>
    <w:p w:rsidR="00B95FB1" w:rsidRPr="0084215E" w:rsidRDefault="00046956" w:rsidP="00B95FB1">
      <w:pPr>
        <w:spacing w:after="0"/>
        <w:rPr>
          <w:b/>
          <w:i/>
        </w:rPr>
      </w:pPr>
      <w:r w:rsidRPr="0084215E">
        <w:rPr>
          <w:b/>
          <w:i/>
        </w:rPr>
        <w:t>3.1.1</w:t>
      </w:r>
      <w:r w:rsidRPr="0084215E">
        <w:rPr>
          <w:b/>
          <w:i/>
        </w:rPr>
        <w:tab/>
      </w:r>
      <w:r w:rsidR="003B1B48" w:rsidRPr="0084215E">
        <w:rPr>
          <w:b/>
          <w:i/>
        </w:rPr>
        <w:t xml:space="preserve">Patients’ </w:t>
      </w:r>
      <w:r w:rsidR="0004717F" w:rsidRPr="0084215E">
        <w:rPr>
          <w:b/>
          <w:i/>
        </w:rPr>
        <w:t>experiences of hospital admission</w:t>
      </w:r>
    </w:p>
    <w:p w:rsidR="00046956" w:rsidRDefault="00B95FB1" w:rsidP="00046956">
      <w:pPr>
        <w:spacing w:after="0"/>
      </w:pPr>
      <w:r w:rsidRPr="004B31E6">
        <w:t>An integrative review summarising 24 papers on patient and carer experience concluded people with demen</w:t>
      </w:r>
      <w:r w:rsidR="007D22F8">
        <w:t>tia are</w:t>
      </w:r>
      <w:r w:rsidR="0004717F">
        <w:t xml:space="preserve"> stigmatised </w:t>
      </w:r>
      <w:r w:rsidR="00F91A5B">
        <w:t>in hospitals</w:t>
      </w:r>
      <w:r w:rsidR="00DD4221">
        <w:t>,</w:t>
      </w:r>
      <w:r w:rsidR="00F91A5B">
        <w:t xml:space="preserve"> and </w:t>
      </w:r>
      <w:r w:rsidRPr="004B31E6">
        <w:t>acute care needs and tasks are pri</w:t>
      </w:r>
      <w:r w:rsidR="00F91A5B">
        <w:t>oritised over personalised care</w:t>
      </w:r>
      <w:r w:rsidR="00945A25">
        <w:t xml:space="preserve">. </w:t>
      </w:r>
      <w:r w:rsidR="00E472BF">
        <w:fldChar w:fldCharType="begin"/>
      </w:r>
      <w:r w:rsidR="00086080">
        <w:instrText xml:space="preserve"> ADDIN EN.CITE &lt;EndNote&gt;&lt;Cite&gt;&lt;Author&gt;Digby&lt;/Author&gt;&lt;Year&gt;2016&lt;/Year&gt;&lt;RecNum&gt;599&lt;/RecNum&gt;&lt;DisplayText&gt;[14]&lt;/DisplayText&gt;&lt;record&gt;&lt;rec-number&gt;599&lt;/rec-number&gt;&lt;foreign-keys&gt;&lt;key app="EN" db-id="0zpzrevtzfzvfeed0d7pxpeer5zaxet0zrpv"&gt;599&lt;/key&gt;&lt;/foreign-keys&gt;&lt;ref-type name="Journal Article"&gt;17&lt;/ref-type&gt;&lt;contributors&gt;&lt;authors&gt;&lt;author&gt;Digby, Robin&lt;/author&gt;&lt;author&gt;Lee, Susan&lt;/author&gt;&lt;author&gt;Williams, Allison&lt;/author&gt;&lt;/authors&gt;&lt;/contributors&gt;&lt;auth-address&gt;Monash University, PO Box 190, Sorrento, VIC 3943.&amp;#xD;Nursing and Midwifery, Monash University, Peninsula Campus, PO Box 527, Frankston, VIC 3199, Australia.&amp;#xD;Monash Nursing Academy, Monash University, Clayton Campus, Room 323, 35 Rainforest Walk, Wellington Road, Clayton, VIC 3168, Australia.&lt;/auth-address&gt;&lt;titles&gt;&lt;title&gt;The experience of people with dementia and nurses in hospital: an integrative review&lt;/title&gt;&lt;secondary-title&gt;Journal Of Clinical Nursing&lt;/secondary-title&gt;&lt;/titles&gt;&lt;periodical&gt;&lt;full-title&gt;J Clin Nurs&lt;/full-title&gt;&lt;abbr-1&gt;Journal of clinical nursing&lt;/abbr-1&gt;&lt;/periodical&gt;&lt;keywords&gt;&lt;keyword&gt;Dementia&lt;/keyword&gt;&lt;keyword&gt;care experience&lt;/keyword&gt;&lt;keyword&gt;hospitals&lt;/keyword&gt;&lt;keyword&gt;integrative literature review&lt;/keyword&gt;&lt;keyword&gt;nurses&lt;/keyword&gt;&lt;/keywords&gt;&lt;dates&gt;&lt;year&gt;2016&lt;/year&gt;&lt;/dates&gt;&lt;pub-location&gt;England&lt;/pub-location&gt;&lt;publisher&gt;Blackwell Scientific Publications&lt;/publisher&gt;&lt;isbn&gt;1365-2702&lt;/isbn&gt;&lt;accession-num&gt;27322590&lt;/accession-num&gt;&lt;urls&gt;&lt;related-urls&gt;&lt;url&gt;http://search.ebscohost.com/login.aspx?direct=true&amp;amp;db=cmedm&amp;amp;AN=27322590&amp;amp;site=eds-live&lt;/url&gt;&lt;/related-urls&gt;&lt;/urls&gt;&lt;electronic-resource-num&gt;10.1111/jocn.13429&lt;/electronic-resource-num&gt;&lt;remote-database-name&gt;cmedm&lt;/remote-database-name&gt;&lt;remote-database-provider&gt;EBSCOhost&lt;/remote-database-provider&gt;&lt;/record&gt;&lt;/Cite&gt;&lt;/EndNote&gt;</w:instrText>
      </w:r>
      <w:r w:rsidR="00E472BF">
        <w:fldChar w:fldCharType="separate"/>
      </w:r>
      <w:r w:rsidR="00086080">
        <w:rPr>
          <w:noProof/>
        </w:rPr>
        <w:t>[</w:t>
      </w:r>
      <w:hyperlink w:anchor="_ENREF_14" w:tooltip="Digby, 2016 #599" w:history="1">
        <w:r w:rsidR="003964A4">
          <w:rPr>
            <w:noProof/>
          </w:rPr>
          <w:t>14</w:t>
        </w:r>
      </w:hyperlink>
      <w:r w:rsidR="00086080">
        <w:rPr>
          <w:noProof/>
        </w:rPr>
        <w:t>]</w:t>
      </w:r>
      <w:r w:rsidR="00E472BF">
        <w:fldChar w:fldCharType="end"/>
      </w:r>
      <w:r w:rsidR="00E472BF">
        <w:t xml:space="preserve"> </w:t>
      </w:r>
      <w:r w:rsidR="007C0AFF">
        <w:t>(</w:t>
      </w:r>
      <w:r w:rsidR="007C0AFF" w:rsidRPr="007C45DC">
        <w:t>Table 1)</w:t>
      </w:r>
      <w:r w:rsidR="007C0AFF">
        <w:t xml:space="preserve"> </w:t>
      </w:r>
      <w:r w:rsidR="00DD4221">
        <w:t>The UK</w:t>
      </w:r>
      <w:r w:rsidR="00D53543">
        <w:t xml:space="preserve"> National Audit of Dementia Care</w:t>
      </w:r>
      <w:r w:rsidR="007D22F8">
        <w:t xml:space="preserve"> </w:t>
      </w:r>
      <w:r w:rsidR="00F5331D">
        <w:t xml:space="preserve">found </w:t>
      </w:r>
      <w:r w:rsidR="00D53543">
        <w:t xml:space="preserve">17% </w:t>
      </w:r>
      <w:r w:rsidR="00F91A5B">
        <w:t xml:space="preserve">of comments </w:t>
      </w:r>
      <w:r w:rsidR="00DD4221">
        <w:t>about</w:t>
      </w:r>
      <w:r w:rsidR="00F91A5B">
        <w:t xml:space="preserve"> patient care </w:t>
      </w:r>
      <w:r w:rsidR="00675E3A">
        <w:t>(</w:t>
      </w:r>
      <w:r w:rsidR="00F91A5B">
        <w:t>collected via a carer questionnaire</w:t>
      </w:r>
      <w:r w:rsidR="00675E3A">
        <w:t>)</w:t>
      </w:r>
      <w:r w:rsidR="00F5331D">
        <w:t xml:space="preserve"> described</w:t>
      </w:r>
      <w:r w:rsidR="00F91A5B">
        <w:t xml:space="preserve"> care </w:t>
      </w:r>
      <w:r w:rsidR="00021186">
        <w:t>negatively</w:t>
      </w:r>
      <w:r w:rsidR="00D53543">
        <w:t xml:space="preserve">, </w:t>
      </w:r>
      <w:r w:rsidR="00F5331D">
        <w:t>and 9% expressed</w:t>
      </w:r>
      <w:r w:rsidR="00D53543">
        <w:t xml:space="preserve"> patient did not receive care appropriate to their needs. </w:t>
      </w:r>
      <w:r w:rsidR="00A83D58">
        <w:fldChar w:fldCharType="begin"/>
      </w:r>
      <w:r w:rsidR="00086080">
        <w:instrText xml:space="preserve"> ADDIN EN.CITE &lt;EndNote&gt;&lt;Cite&gt;&lt;Author&gt;Royal College of Psychiatrists&lt;/Author&gt;&lt;Year&gt;2017&lt;/Year&gt;&lt;RecNum&gt;2128&lt;/RecNum&gt;&lt;DisplayText&gt;[15]&lt;/DisplayText&gt;&lt;record&gt;&lt;rec-number&gt;2128&lt;/rec-number&gt;&lt;foreign-keys&gt;&lt;key app="EN" db-id="0zpzrevtzfzvfeed0d7pxpeer5zaxet0zrpv"&gt;2128&lt;/key&gt;&lt;/foreign-keys&gt;&lt;ref-type name="Report"&gt;27&lt;/ref-type&gt;&lt;contributors&gt;&lt;authors&gt;&lt;author&gt;Royal College of Psychiatrists,&lt;/author&gt;&lt;/authors&gt;&lt;secondary-authors&gt;&lt;author&gt;Centre for Quality Improvement&lt;/author&gt;&lt;/secondary-authors&gt;&lt;/contributors&gt;&lt;titles&gt;&lt;title&gt;National Audit of Dementia Care in General Hospitals 2016–2017 Third Round of Audit Report&lt;/title&gt;&lt;/titles&gt;&lt;dates&gt;&lt;year&gt;2017&lt;/year&gt;&lt;/dates&gt;&lt;urls&gt;&lt;/urls&gt;&lt;/record&gt;&lt;/Cite&gt;&lt;/EndNote&gt;</w:instrText>
      </w:r>
      <w:r w:rsidR="00A83D58">
        <w:fldChar w:fldCharType="separate"/>
      </w:r>
      <w:r w:rsidR="00086080">
        <w:rPr>
          <w:noProof/>
        </w:rPr>
        <w:t>[</w:t>
      </w:r>
      <w:hyperlink w:anchor="_ENREF_15" w:tooltip="Royal College of Psychiatrists, 2017 #2128" w:history="1">
        <w:r w:rsidR="003964A4">
          <w:rPr>
            <w:noProof/>
          </w:rPr>
          <w:t>15</w:t>
        </w:r>
      </w:hyperlink>
      <w:r w:rsidR="00086080">
        <w:rPr>
          <w:noProof/>
        </w:rPr>
        <w:t>]</w:t>
      </w:r>
      <w:r w:rsidR="00A83D58">
        <w:fldChar w:fldCharType="end"/>
      </w:r>
      <w:r w:rsidR="00A83D58">
        <w:t xml:space="preserve"> </w:t>
      </w:r>
      <w:r w:rsidR="007D22F8">
        <w:t>Surveys estimate around 60% of people with dementia are not treated with dignity or un</w:t>
      </w:r>
      <w:r w:rsidR="0084215E">
        <w:t xml:space="preserve">derstanding whilst hospitalised, </w:t>
      </w:r>
      <w:r w:rsidR="007D22F8">
        <w:t xml:space="preserve">and the majority are frightened by the hospital environment. </w:t>
      </w:r>
      <w:r w:rsidR="007D22F8">
        <w:fldChar w:fldCharType="begin"/>
      </w:r>
      <w:r w:rsidR="00086080">
        <w:instrText xml:space="preserve"> ADDIN EN.CITE &lt;EndNote&gt;&lt;Cite&gt;&lt;Author&gt;Alzheimer&amp;apos;s UK&lt;/Author&gt;&lt;Year&gt;2016&lt;/Year&gt;&lt;RecNum&gt;2130&lt;/RecNum&gt;&lt;DisplayText&gt;[3]&lt;/DisplayText&gt;&lt;record&gt;&lt;rec-number&gt;2130&lt;/rec-number&gt;&lt;foreign-keys&gt;&lt;key app="EN" db-id="0zpzrevtzfzvfeed0d7pxpeer5zaxet0zrpv"&gt;2130&lt;/key&gt;&lt;/foreign-keys&gt;&lt;ref-type name="Report"&gt;27&lt;/ref-type&gt;&lt;contributors&gt;&lt;authors&gt;&lt;author&gt;Alzheimer&amp;apos;s UK,&lt;/author&gt;&lt;/authors&gt;&lt;/contributors&gt;&lt;titles&gt;&lt;title&gt;Fix Dementia Care: Hospitals&lt;/title&gt;&lt;/titles&gt;&lt;dates&gt;&lt;year&gt;2016&lt;/year&gt;&lt;/dates&gt;&lt;urls&gt;&lt;/urls&gt;&lt;/record&gt;&lt;/Cite&gt;&lt;/EndNote&gt;</w:instrText>
      </w:r>
      <w:r w:rsidR="007D22F8">
        <w:fldChar w:fldCharType="separate"/>
      </w:r>
      <w:r w:rsidR="00086080">
        <w:rPr>
          <w:noProof/>
        </w:rPr>
        <w:t>[</w:t>
      </w:r>
      <w:hyperlink w:anchor="_ENREF_3" w:tooltip="Alzheimer's UK, 2016 #2130" w:history="1">
        <w:r w:rsidR="003964A4">
          <w:rPr>
            <w:noProof/>
          </w:rPr>
          <w:t>3</w:t>
        </w:r>
      </w:hyperlink>
      <w:r w:rsidR="00086080">
        <w:rPr>
          <w:noProof/>
        </w:rPr>
        <w:t>]</w:t>
      </w:r>
      <w:r w:rsidR="007D22F8">
        <w:fldChar w:fldCharType="end"/>
      </w:r>
      <w:r w:rsidR="007D22F8">
        <w:t xml:space="preserve"> </w:t>
      </w:r>
      <w:r w:rsidR="002F6BCA">
        <w:t>R</w:t>
      </w:r>
      <w:r w:rsidR="00046956">
        <w:rPr>
          <w:rFonts w:cs="ProximaNova-Light"/>
        </w:rPr>
        <w:t xml:space="preserve">eporting of negative experiences </w:t>
      </w:r>
      <w:r w:rsidR="00B261B5">
        <w:rPr>
          <w:rFonts w:cs="ProximaNova-Light"/>
        </w:rPr>
        <w:t>has</w:t>
      </w:r>
      <w:r w:rsidR="00046956">
        <w:rPr>
          <w:rFonts w:cs="ProximaNova-Light"/>
        </w:rPr>
        <w:t xml:space="preserve"> been </w:t>
      </w:r>
      <w:r w:rsidR="00C431AC">
        <w:rPr>
          <w:rFonts w:cs="ProximaNova-Light"/>
        </w:rPr>
        <w:t>observed</w:t>
      </w:r>
      <w:r w:rsidR="00046956">
        <w:rPr>
          <w:rFonts w:cs="ProximaNova-Light"/>
        </w:rPr>
        <w:t xml:space="preserve"> to follow a model, the ‘cycle of discontent’,</w:t>
      </w:r>
      <w:r w:rsidR="00C431AC">
        <w:rPr>
          <w:rFonts w:cs="ProximaNova-Light"/>
        </w:rPr>
        <w:t xml:space="preserve"> in which poor communication and relationship building between staff and patients/carers le</w:t>
      </w:r>
      <w:r w:rsidR="00DD4221">
        <w:rPr>
          <w:rFonts w:cs="ProximaNova-Light"/>
        </w:rPr>
        <w:t>a</w:t>
      </w:r>
      <w:r w:rsidR="00C431AC">
        <w:rPr>
          <w:rFonts w:cs="ProximaNova-Light"/>
        </w:rPr>
        <w:t xml:space="preserve">d to expectations not being met, subsequent cycles of identification of poor care </w:t>
      </w:r>
      <w:r w:rsidR="002F6BCA">
        <w:rPr>
          <w:rFonts w:cs="ProximaNova-Light"/>
        </w:rPr>
        <w:t xml:space="preserve">and </w:t>
      </w:r>
      <w:r w:rsidR="00C431AC">
        <w:rPr>
          <w:rFonts w:cs="ProximaNova-Light"/>
        </w:rPr>
        <w:t xml:space="preserve">challenge to staff, further deterioration in the relationship and </w:t>
      </w:r>
      <w:r w:rsidR="002F6BCA">
        <w:rPr>
          <w:rFonts w:cs="ProximaNova-Light"/>
        </w:rPr>
        <w:t xml:space="preserve">ultimately </w:t>
      </w:r>
      <w:r w:rsidR="00C431AC">
        <w:rPr>
          <w:rFonts w:cs="ProximaNova-Light"/>
        </w:rPr>
        <w:t>reporting of poor experience</w:t>
      </w:r>
      <w:r w:rsidR="002F6BCA">
        <w:rPr>
          <w:rFonts w:cs="ProximaNova-Light"/>
        </w:rPr>
        <w:t>s</w:t>
      </w:r>
      <w:r w:rsidR="00046956">
        <w:rPr>
          <w:rFonts w:cs="ProximaNova-Light"/>
        </w:rPr>
        <w:t>.</w:t>
      </w:r>
      <w:r w:rsidR="002F6BCA">
        <w:rPr>
          <w:rFonts w:cs="ProximaNova-Light"/>
        </w:rPr>
        <w:t xml:space="preserve"> </w:t>
      </w:r>
      <w:r w:rsidR="00046956" w:rsidRPr="004B31E6">
        <w:fldChar w:fldCharType="begin"/>
      </w:r>
      <w:r w:rsidR="00086080">
        <w:instrText xml:space="preserve"> ADDIN EN.CITE &lt;EndNote&gt;&lt;Cite&gt;&lt;Author&gt;Jurgens&lt;/Author&gt;&lt;Year&gt;2012&lt;/Year&gt;&lt;RecNum&gt;2118&lt;/RecNum&gt;&lt;DisplayText&gt;[16]&lt;/DisplayText&gt;&lt;record&gt;&lt;rec-number&gt;2118&lt;/rec-number&gt;&lt;foreign-keys&gt;&lt;key app="EN" db-id="0zpzrevtzfzvfeed0d7pxpeer5zaxet0zrpv"&gt;2118&lt;/key&gt;&lt;/foreign-keys&gt;&lt;ref-type name="Journal Article"&gt;17&lt;/ref-type&gt;&lt;contributors&gt;&lt;authors&gt;&lt;author&gt;Jurgens, F. J.&lt;/author&gt;&lt;author&gt;Clissett, P.&lt;/author&gt;&lt;author&gt;Gladman, J. R.&lt;/author&gt;&lt;author&gt;Harwood, R. H.&lt;/author&gt;&lt;/authors&gt;&lt;/contributors&gt;&lt;auth-address&gt;Division of Rehabilitation and Ageing, University of Nottingham, Nottingham, UK.&lt;/auth-address&gt;&lt;titles&gt;&lt;title&gt;Why are family carers of people with dementia dissatisfied with general hospital care? A qualitative study&lt;/title&gt;&lt;secondary-title&gt;BMC Geriatr&lt;/secondary-title&gt;&lt;alt-title&gt;BMC geriatrics&lt;/alt-title&gt;&lt;/titles&gt;&lt;periodical&gt;&lt;full-title&gt;BMC Geriatr&lt;/full-title&gt;&lt;abbr-1&gt;BMC geriatrics&lt;/abbr-1&gt;&lt;/periodical&gt;&lt;alt-periodical&gt;&lt;full-title&gt;BMC Geriatr&lt;/full-title&gt;&lt;abbr-1&gt;BMC geriatrics&lt;/abbr-1&gt;&lt;/alt-periodical&gt;&lt;pages&gt;57&lt;/pages&gt;&lt;volume&gt;12&lt;/volume&gt;&lt;edition&gt;2012/09/26&lt;/edition&gt;&lt;keywords&gt;&lt;keyword&gt;Aged&lt;/keyword&gt;&lt;keyword&gt;Aged, 80 and over&lt;/keyword&gt;&lt;keyword&gt;Attitude of Health Personnel&lt;/keyword&gt;&lt;keyword&gt;Caregivers/ psychology&lt;/keyword&gt;&lt;keyword&gt;Dementia/epidemiology/psychology/ therapy&lt;/keyword&gt;&lt;keyword&gt;Female&lt;/keyword&gt;&lt;keyword&gt;Hospitals, General/methods/ standards&lt;/keyword&gt;&lt;keyword&gt;Humans&lt;/keyword&gt;&lt;keyword&gt;Male&lt;/keyword&gt;&lt;keyword&gt;Middle Aged&lt;/keyword&gt;&lt;keyword&gt;Professional-Family Relations&lt;/keyword&gt;&lt;keyword&gt;Qualitative Research&lt;/keyword&gt;&lt;/keywords&gt;&lt;dates&gt;&lt;year&gt;2012&lt;/year&gt;&lt;pub-dates&gt;&lt;date&gt;Sep 24&lt;/date&gt;&lt;/pub-dates&gt;&lt;/dates&gt;&lt;isbn&gt;1471-2318 (Electronic)&amp;#xD;1471-2318 (Linking)&lt;/isbn&gt;&lt;accession-num&gt;23006826&lt;/accession-num&gt;&lt;urls&gt;&lt;/urls&gt;&lt;custom2&gt;PMC3509004&lt;/custom2&gt;&lt;electronic-resource-num&gt;10.1186/1471-2318-12-57&lt;/electronic-resource-num&gt;&lt;remote-database-provider&gt;NLM&lt;/remote-database-provider&gt;&lt;language&gt;eng&lt;/language&gt;&lt;/record&gt;&lt;/Cite&gt;&lt;/EndNote&gt;</w:instrText>
      </w:r>
      <w:r w:rsidR="00046956" w:rsidRPr="004B31E6">
        <w:fldChar w:fldCharType="separate"/>
      </w:r>
      <w:r w:rsidR="00086080">
        <w:rPr>
          <w:noProof/>
        </w:rPr>
        <w:t>[</w:t>
      </w:r>
      <w:hyperlink w:anchor="_ENREF_16" w:tooltip="Jurgens, 2012 #2118" w:history="1">
        <w:r w:rsidR="003964A4">
          <w:rPr>
            <w:noProof/>
          </w:rPr>
          <w:t>16</w:t>
        </w:r>
      </w:hyperlink>
      <w:r w:rsidR="00086080">
        <w:rPr>
          <w:noProof/>
        </w:rPr>
        <w:t>]</w:t>
      </w:r>
      <w:r w:rsidR="00046956" w:rsidRPr="004B31E6">
        <w:fldChar w:fldCharType="end"/>
      </w:r>
      <w:r w:rsidR="002F6BCA">
        <w:t xml:space="preserve"> </w:t>
      </w:r>
      <w:r w:rsidR="00F5331D">
        <w:t>It has been observed there are</w:t>
      </w:r>
      <w:r w:rsidR="002F6BCA">
        <w:t xml:space="preserve"> </w:t>
      </w:r>
      <w:r w:rsidRPr="004B31E6">
        <w:t xml:space="preserve">many </w:t>
      </w:r>
      <w:r w:rsidR="0000492B">
        <w:t>missed</w:t>
      </w:r>
      <w:r w:rsidRPr="004B31E6">
        <w:t xml:space="preserve"> opportunities </w:t>
      </w:r>
      <w:r w:rsidR="00F5331D">
        <w:t>in hospitals to provide</w:t>
      </w:r>
      <w:r w:rsidR="00F5331D" w:rsidRPr="00F5331D">
        <w:t xml:space="preserve"> </w:t>
      </w:r>
      <w:r w:rsidR="00F5331D" w:rsidRPr="004B31E6">
        <w:t xml:space="preserve">person-centred care and </w:t>
      </w:r>
      <w:r w:rsidR="00F5331D">
        <w:t xml:space="preserve">enable a person with dementia </w:t>
      </w:r>
      <w:r w:rsidR="00F5331D" w:rsidRPr="004B31E6">
        <w:t>to sustain personhood</w:t>
      </w:r>
      <w:r w:rsidR="00E472BF">
        <w:t xml:space="preserve">. </w:t>
      </w:r>
      <w:r w:rsidRPr="004B31E6">
        <w:fldChar w:fldCharType="begin"/>
      </w:r>
      <w:r w:rsidR="00086080">
        <w:instrText xml:space="preserve"> ADDIN EN.CITE &lt;EndNote&gt;&lt;Cite&gt;&lt;Author&gt;Clissett&lt;/Author&gt;&lt;Year&gt;2013&lt;/Year&gt;&lt;RecNum&gt;148&lt;/RecNum&gt;&lt;DisplayText&gt;[17]&lt;/DisplayText&gt;&lt;record&gt;&lt;rec-number&gt;148&lt;/rec-number&gt;&lt;foreign-keys&gt;&lt;key app="EN" db-id="0zpzrevtzfzvfeed0d7pxpeer5zaxet0zrpv"&gt;148&lt;/key&gt;&lt;/foreign-keys&gt;&lt;ref-type name="Journal Article"&gt;17&lt;/ref-type&gt;&lt;contributors&gt;&lt;authors&gt;&lt;author&gt;Clissett, P.&lt;/author&gt;&lt;author&gt;Porock, D.&lt;/author&gt;&lt;author&gt;Harwood, R. H.&lt;/author&gt;&lt;author&gt;Gladman, J. R.&lt;/author&gt;&lt;/authors&gt;&lt;/contributors&gt;&lt;auth-address&gt;School of Nursing, Midwifery and Physiotherapy, University of Nottingham, Nottingham NG7 2UH, UK. Electronic address: philip.clissett@nottingham.ac.uk.&lt;/auth-address&gt;&lt;titles&gt;&lt;title&gt;The challenges of achieving person-centred care in acute hospitals: a qualitative study of people with dementia and their families&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1495-503&lt;/pages&gt;&lt;volume&gt;50&lt;/volume&gt;&lt;number&gt;11&lt;/number&gt;&lt;edition&gt;2013/04/04&lt;/edition&gt;&lt;keywords&gt;&lt;keyword&gt;Aged&lt;/keyword&gt;&lt;keyword&gt;Dementia/ nursing&lt;/keyword&gt;&lt;keyword&gt;Family&lt;/keyword&gt;&lt;keyword&gt;Great Britain&lt;/keyword&gt;&lt;keyword&gt;Hospitals, Public/ organization &amp;amp; administration&lt;/keyword&gt;&lt;keyword&gt;Humans&lt;/keyword&gt;&lt;keyword&gt;Patient-Centered Care&lt;/keyword&gt;&lt;keyword&gt;Qualitative Research&lt;/keyword&gt;&lt;/keywords&gt;&lt;dates&gt;&lt;year&gt;2013&lt;/year&gt;&lt;pub-dates&gt;&lt;date&gt;Nov&lt;/date&gt;&lt;/pub-dates&gt;&lt;/dates&gt;&lt;isbn&gt;1873-491X (Electronic)&amp;#xD;0020-7489 (Linking)&lt;/isbn&gt;&lt;accession-num&gt;23548170&lt;/accession-num&gt;&lt;urls&gt;&lt;/urls&gt;&lt;electronic-resource-num&gt;10.1016/j.ijnurstu.2013.03.001&lt;/electronic-resource-num&gt;&lt;remote-database-provider&gt;NLM&lt;/remote-database-provider&gt;&lt;language&gt;eng&lt;/language&gt;&lt;/record&gt;&lt;/Cite&gt;&lt;/EndNote&gt;</w:instrText>
      </w:r>
      <w:r w:rsidRPr="004B31E6">
        <w:fldChar w:fldCharType="separate"/>
      </w:r>
      <w:r w:rsidR="00086080">
        <w:rPr>
          <w:noProof/>
        </w:rPr>
        <w:t>[</w:t>
      </w:r>
      <w:hyperlink w:anchor="_ENREF_17" w:tooltip="Clissett, 2013 #148" w:history="1">
        <w:r w:rsidR="003964A4">
          <w:rPr>
            <w:noProof/>
          </w:rPr>
          <w:t>17</w:t>
        </w:r>
      </w:hyperlink>
      <w:r w:rsidR="00086080">
        <w:rPr>
          <w:noProof/>
        </w:rPr>
        <w:t>]</w:t>
      </w:r>
      <w:r w:rsidRPr="004B31E6">
        <w:fldChar w:fldCharType="end"/>
      </w:r>
      <w:r w:rsidR="00046956">
        <w:t xml:space="preserve"> No studies were found that discussed experie</w:t>
      </w:r>
      <w:r w:rsidR="002F6BCA">
        <w:t xml:space="preserve">nces of older patients with any </w:t>
      </w:r>
      <w:r w:rsidR="00046956">
        <w:t xml:space="preserve">cause </w:t>
      </w:r>
      <w:r w:rsidR="002F6BCA">
        <w:t xml:space="preserve">of </w:t>
      </w:r>
      <w:r w:rsidR="000C1E24">
        <w:t>CI</w:t>
      </w:r>
      <w:r w:rsidR="00046956">
        <w:t>.</w:t>
      </w:r>
    </w:p>
    <w:p w:rsidR="00B95FB1" w:rsidRDefault="00B95FB1" w:rsidP="00B95FB1">
      <w:pPr>
        <w:spacing w:after="0"/>
      </w:pPr>
    </w:p>
    <w:p w:rsidR="006026E8" w:rsidRPr="0084215E" w:rsidRDefault="00E82E2F" w:rsidP="006026E8">
      <w:pPr>
        <w:spacing w:after="0"/>
        <w:rPr>
          <w:b/>
          <w:i/>
        </w:rPr>
      </w:pPr>
      <w:r w:rsidRPr="0084215E">
        <w:rPr>
          <w:b/>
          <w:i/>
        </w:rPr>
        <w:t>3.1.2</w:t>
      </w:r>
      <w:r w:rsidR="006026E8" w:rsidRPr="0084215E">
        <w:rPr>
          <w:b/>
          <w:i/>
        </w:rPr>
        <w:tab/>
        <w:t>Behavioural and psychological symptoms of dementia (BPSD)</w:t>
      </w:r>
    </w:p>
    <w:p w:rsidR="006026E8" w:rsidRDefault="006026E8" w:rsidP="006026E8">
      <w:pPr>
        <w:spacing w:after="0"/>
      </w:pPr>
      <w:r w:rsidRPr="004B31E6">
        <w:t xml:space="preserve">The prevalence of BPSD symptoms in </w:t>
      </w:r>
      <w:r>
        <w:t xml:space="preserve">people with </w:t>
      </w:r>
      <w:r w:rsidRPr="004B31E6">
        <w:t xml:space="preserve">dementia in hospital </w:t>
      </w:r>
      <w:r w:rsidR="00E472BF">
        <w:t>rise</w:t>
      </w:r>
      <w:r w:rsidR="000C1E24">
        <w:t>s</w:t>
      </w:r>
      <w:r w:rsidR="00E472BF">
        <w:t xml:space="preserve"> during admission, </w:t>
      </w:r>
      <w:r w:rsidR="00B261B5">
        <w:t xml:space="preserve">likely due to unmet needs and distress, </w:t>
      </w:r>
      <w:r w:rsidR="00DD4221">
        <w:t>and</w:t>
      </w:r>
      <w:r>
        <w:t xml:space="preserve"> a higher</w:t>
      </w:r>
      <w:r w:rsidRPr="00EF5C0B">
        <w:t xml:space="preserve"> </w:t>
      </w:r>
      <w:r>
        <w:t>overall BEHAVE</w:t>
      </w:r>
      <w:r w:rsidRPr="004B31E6">
        <w:t>-AD score</w:t>
      </w:r>
      <w:r>
        <w:t xml:space="preserve"> (incorporating BPSD)</w:t>
      </w:r>
      <w:r w:rsidRPr="00EF5C0B">
        <w:t xml:space="preserve"> </w:t>
      </w:r>
      <w:r w:rsidRPr="004B31E6">
        <w:t>associated with increase</w:t>
      </w:r>
      <w:r>
        <w:t>d</w:t>
      </w:r>
      <w:r w:rsidRPr="004B31E6">
        <w:t xml:space="preserve"> morta</w:t>
      </w:r>
      <w:r w:rsidR="00E472BF">
        <w:t xml:space="preserve">lity. </w:t>
      </w:r>
      <w:r w:rsidRPr="004B31E6">
        <w:fldChar w:fldCharType="begin">
          <w:fldData xml:space="preserve">PEVuZE5vdGU+PENpdGU+PEF1dGhvcj5TYW1wc29uPC9BdXRob3I+PFllYXI+MjAxNDwvWWVhcj48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=
</w:fldData>
        </w:fldChar>
      </w:r>
      <w:r w:rsidR="00086080">
        <w:instrText xml:space="preserve"> ADDIN EN.CITE </w:instrText>
      </w:r>
      <w:r w:rsidR="00086080">
        <w:fldChar w:fldCharType="begin">
          <w:fldData xml:space="preserve">PEVuZE5vdGU+PENpdGU+PEF1dGhvcj5TYW1wc29uPC9BdXRob3I+PFllYXI+MjAxNDwvWWVhcj48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=
</w:fldData>
        </w:fldChar>
      </w:r>
      <w:r w:rsidR="00086080">
        <w:instrText xml:space="preserve"> ADDIN EN.CITE.DATA </w:instrText>
      </w:r>
      <w:r w:rsidR="00086080">
        <w:fldChar w:fldCharType="end"/>
      </w:r>
      <w:r w:rsidRPr="004B31E6">
        <w:fldChar w:fldCharType="separate"/>
      </w:r>
      <w:r w:rsidR="00086080">
        <w:rPr>
          <w:noProof/>
        </w:rPr>
        <w:t>[</w:t>
      </w:r>
      <w:hyperlink w:anchor="_ENREF_18" w:tooltip="Sampson, 2014 #36" w:history="1">
        <w:r w:rsidR="003964A4">
          <w:rPr>
            <w:noProof/>
          </w:rPr>
          <w:t>18</w:t>
        </w:r>
      </w:hyperlink>
      <w:r w:rsidR="00086080">
        <w:rPr>
          <w:noProof/>
        </w:rPr>
        <w:t>]</w:t>
      </w:r>
      <w:r w:rsidRPr="004B31E6">
        <w:fldChar w:fldCharType="end"/>
      </w:r>
      <w:r w:rsidRPr="004B31E6">
        <w:t xml:space="preserve"> BPSD </w:t>
      </w:r>
      <w:r w:rsidR="00B261B5">
        <w:t>have</w:t>
      </w:r>
      <w:r w:rsidRPr="004B31E6">
        <w:t xml:space="preserve"> been identified as </w:t>
      </w:r>
      <w:r w:rsidR="00DD4221">
        <w:t>a</w:t>
      </w:r>
      <w:r w:rsidRPr="004B31E6">
        <w:t xml:space="preserve"> </w:t>
      </w:r>
      <w:r>
        <w:t>frequent</w:t>
      </w:r>
      <w:r w:rsidRPr="004B31E6">
        <w:t xml:space="preserve"> cause of complications in </w:t>
      </w:r>
      <w:r>
        <w:t xml:space="preserve">an Alzheimer </w:t>
      </w:r>
      <w:r w:rsidRPr="004B31E6">
        <w:t xml:space="preserve">Special Acute Care inpatient Unit, with agitation and aggressiveness representing 60% of BPSD events. </w:t>
      </w:r>
      <w:r w:rsidRPr="004B31E6">
        <w:rPr>
          <w:rFonts w:cs="Segoe UI"/>
        </w:rPr>
        <w:fldChar w:fldCharType="begin">
          <w:fldData xml:space="preserve">PEVuZE5vdGU+PENpdGU+PEF1dGhvcj5Tb3RvPC9BdXRob3I+PFllYXI+MjAxMjwvWWVhcj48UmVj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</w:fldData>
        </w:fldChar>
      </w:r>
      <w:r w:rsidR="00086080">
        <w:rPr>
          <w:rFonts w:cs="Segoe UI"/>
        </w:rPr>
        <w:instrText xml:space="preserve"> ADDIN EN.CITE </w:instrText>
      </w:r>
      <w:r w:rsidR="00086080">
        <w:rPr>
          <w:rFonts w:cs="Segoe UI"/>
        </w:rPr>
        <w:fldChar w:fldCharType="begin">
          <w:fldData xml:space="preserve">PEVuZE5vdGU+PENpdGU+PEF1dGhvcj5Tb3RvPC9BdXRob3I+PFllYXI+MjAxMjwvWWVhcj48UmVj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</w:fldData>
        </w:fldChar>
      </w:r>
      <w:r w:rsidR="00086080">
        <w:rPr>
          <w:rFonts w:cs="Segoe UI"/>
        </w:rPr>
        <w:instrText xml:space="preserve"> ADDIN EN.CITE.DATA </w:instrText>
      </w:r>
      <w:r w:rsidR="00086080">
        <w:rPr>
          <w:rFonts w:cs="Segoe UI"/>
        </w:rPr>
      </w:r>
      <w:r w:rsidR="00086080">
        <w:rPr>
          <w:rFonts w:cs="Segoe UI"/>
        </w:rPr>
        <w:fldChar w:fldCharType="end"/>
      </w:r>
      <w:r w:rsidRPr="004B31E6">
        <w:rPr>
          <w:rFonts w:cs="Segoe UI"/>
        </w:rPr>
      </w:r>
      <w:r w:rsidRPr="004B31E6">
        <w:rPr>
          <w:rFonts w:cs="Segoe UI"/>
        </w:rPr>
        <w:fldChar w:fldCharType="separate"/>
      </w:r>
      <w:r w:rsidR="00086080">
        <w:rPr>
          <w:rFonts w:cs="Segoe UI"/>
          <w:noProof/>
        </w:rPr>
        <w:t>[</w:t>
      </w:r>
      <w:hyperlink w:anchor="_ENREF_19" w:tooltip="Soto, 2012 #887" w:history="1">
        <w:r w:rsidR="003964A4">
          <w:rPr>
            <w:rFonts w:cs="Segoe UI"/>
            <w:noProof/>
          </w:rPr>
          <w:t>19</w:t>
        </w:r>
      </w:hyperlink>
      <w:r w:rsidR="00086080">
        <w:rPr>
          <w:rFonts w:cs="Segoe UI"/>
          <w:noProof/>
        </w:rPr>
        <w:t>]</w:t>
      </w:r>
      <w:r w:rsidRPr="004B31E6">
        <w:rPr>
          <w:rFonts w:cs="Segoe UI"/>
        </w:rPr>
        <w:fldChar w:fldCharType="end"/>
      </w:r>
      <w:r w:rsidRPr="004B31E6">
        <w:rPr>
          <w:rFonts w:cs="Segoe UI"/>
        </w:rPr>
        <w:t xml:space="preserve"> </w:t>
      </w:r>
      <w:r w:rsidRPr="004B31E6">
        <w:t xml:space="preserve">A qualitative study identified disruption in routine, </w:t>
      </w:r>
      <w:r w:rsidR="00DD4221">
        <w:t>e.g.</w:t>
      </w:r>
      <w:r w:rsidRPr="004B31E6">
        <w:t xml:space="preserve"> admission to hospital, trigger</w:t>
      </w:r>
      <w:r w:rsidR="000C1E24">
        <w:t>ing</w:t>
      </w:r>
      <w:r w:rsidRPr="004B31E6">
        <w:t xml:space="preserve"> </w:t>
      </w:r>
      <w:r>
        <w:t xml:space="preserve">negative </w:t>
      </w:r>
      <w:r w:rsidRPr="004B31E6">
        <w:t>changes in behaviour as the person with dementia attempts to gain control over</w:t>
      </w:r>
      <w:r w:rsidR="00E472BF">
        <w:t xml:space="preserve"> </w:t>
      </w:r>
      <w:r w:rsidR="00DD4221">
        <w:t>an</w:t>
      </w:r>
      <w:r w:rsidR="00E472BF">
        <w:t xml:space="preserve"> unfamiliar environment. </w:t>
      </w:r>
      <w:r w:rsidRPr="004B31E6">
        <w:fldChar w:fldCharType="begin"/>
      </w:r>
      <w:r w:rsidR="00086080">
        <w:instrText xml:space="preserve"> ADDIN EN.CITE &lt;EndNote&gt;&lt;Cite&gt;&lt;Author&gt;Porock&lt;/Author&gt;&lt;Year&gt;2015&lt;/Year&gt;&lt;RecNum&gt;720&lt;/RecNum&gt;&lt;DisplayText&gt;[20]&lt;/DisplayText&gt;&lt;record&gt;&lt;rec-number&gt;720&lt;/rec-number&gt;&lt;foreign-keys&gt;&lt;key app="EN" db-id="0zpzrevtzfzvfeed0d7pxpeer5zaxet0zrpv"&gt;720&lt;/key&gt;&lt;/foreign-keys&gt;&lt;ref-type name="Journal Article"&gt;17&lt;/ref-type&gt;&lt;contributors&gt;&lt;authors&gt;&lt;author&gt;Porock, D.&lt;/author&gt;&lt;author&gt;Clissett, P.&lt;/author&gt;&lt;author&gt;Harwood, R. H.&lt;/author&gt;&lt;author&gt;Gladman, J. R.&lt;/author&gt;&lt;/authors&gt;&lt;/contributors&gt;&lt;auth-address&gt;Institute for Person-Centered Care , State University of New York at Buffalo , USA . ; School of Nursing, Midwifery and Physiotherapy , University of Nottingham , UK .&amp;#xD;School of Nursing, Midwifery and Physiotherapy , University of Nottingham , UK .&amp;#xD;Health Care for Older People , Nottingham University Hospitals NHS Trust , UK .&amp;#xD;Division of Rehabilitation and Ageing , University of Nottingham , UK .&lt;/auth-address&gt;&lt;titles&gt;&lt;title&gt;Disruption, control and coping: responses of and to the person with dementia in hospital&lt;/title&gt;&lt;secondary-title&gt;Ageing Soc&lt;/secondary-title&gt;&lt;alt-title&gt;Ageing and society&lt;/alt-title&gt;&lt;/titles&gt;&lt;periodical&gt;&lt;full-title&gt;Ageing Soc&lt;/full-title&gt;&lt;abbr-1&gt;Ageing and society&lt;/abbr-1&gt;&lt;/periodical&gt;&lt;alt-periodical&gt;&lt;full-title&gt;Ageing Soc&lt;/full-title&gt;&lt;abbr-1&gt;Ageing and society&lt;/abbr-1&gt;&lt;/alt-periodical&gt;&lt;pages&gt;37-63&lt;/pages&gt;&lt;volume&gt;35&lt;/volume&gt;&lt;number&gt;1&lt;/number&gt;&lt;edition&gt;2015/04/17&lt;/edition&gt;&lt;dates&gt;&lt;year&gt;2015&lt;/year&gt;&lt;pub-dates&gt;&lt;date&gt;Jan&lt;/date&gt;&lt;/pub-dates&gt;&lt;/dates&gt;&lt;isbn&gt;0144-686X (Print)&amp;#xD;0144-686X (Linking)&lt;/isbn&gt;&lt;accession-num&gt;25878366&lt;/accession-num&gt;&lt;urls&gt;&lt;/urls&gt;&lt;custom2&gt;PMC4301214&lt;/custom2&gt;&lt;electronic-resource-num&gt;10.1017/s0144686x13000561&lt;/electronic-resource-num&gt;&lt;remote-database-provider&gt;NLM&lt;/remote-database-provider&gt;&lt;language&gt;eng&lt;/language&gt;&lt;/record&gt;&lt;/Cite&gt;&lt;/EndNote&gt;</w:instrText>
      </w:r>
      <w:r w:rsidRPr="004B31E6">
        <w:fldChar w:fldCharType="separate"/>
      </w:r>
      <w:r w:rsidR="00086080">
        <w:rPr>
          <w:noProof/>
        </w:rPr>
        <w:t>[</w:t>
      </w:r>
      <w:hyperlink w:anchor="_ENREF_20" w:tooltip="Porock, 2015 #720" w:history="1">
        <w:r w:rsidR="003964A4">
          <w:rPr>
            <w:noProof/>
          </w:rPr>
          <w:t>20</w:t>
        </w:r>
      </w:hyperlink>
      <w:r w:rsidR="00086080">
        <w:rPr>
          <w:noProof/>
        </w:rPr>
        <w:t>]</w:t>
      </w:r>
      <w:r w:rsidRPr="004B31E6">
        <w:fldChar w:fldCharType="end"/>
      </w:r>
    </w:p>
    <w:p w:rsidR="00C15BE3" w:rsidRDefault="00C15BE3" w:rsidP="00A407B0">
      <w:pPr>
        <w:autoSpaceDE w:val="0"/>
        <w:autoSpaceDN w:val="0"/>
        <w:adjustRightInd w:val="0"/>
        <w:spacing w:after="0"/>
      </w:pPr>
    </w:p>
    <w:p w:rsidR="006026E8" w:rsidRPr="0084215E" w:rsidRDefault="00E82E2F" w:rsidP="006026E8">
      <w:pPr>
        <w:spacing w:after="0"/>
        <w:rPr>
          <w:b/>
          <w:i/>
        </w:rPr>
      </w:pPr>
      <w:r w:rsidRPr="0084215E">
        <w:rPr>
          <w:b/>
          <w:i/>
        </w:rPr>
        <w:t>3.1.3</w:t>
      </w:r>
      <w:r w:rsidR="006026E8" w:rsidRPr="0084215E">
        <w:rPr>
          <w:b/>
          <w:i/>
        </w:rPr>
        <w:tab/>
        <w:t>Malnutrition or dehydration</w:t>
      </w:r>
    </w:p>
    <w:p w:rsidR="006026E8" w:rsidRPr="00E67A7E" w:rsidRDefault="006026E8" w:rsidP="006026E8">
      <w:pPr>
        <w:spacing w:after="0"/>
        <w:rPr>
          <w:rFonts w:cs="Segoe UI"/>
        </w:rPr>
      </w:pPr>
      <w:r>
        <w:t xml:space="preserve">Older </w:t>
      </w:r>
      <w:r w:rsidRPr="004B31E6">
        <w:t xml:space="preserve">people with dementia </w:t>
      </w:r>
      <w:r>
        <w:t>are</w:t>
      </w:r>
      <w:r w:rsidRPr="004B31E6">
        <w:t xml:space="preserve"> more likely to have a low mini</w:t>
      </w:r>
      <w:r w:rsidR="000C1E24">
        <w:t>-</w:t>
      </w:r>
      <w:r w:rsidRPr="004B31E6">
        <w:t xml:space="preserve">nutritional assessment </w:t>
      </w:r>
      <w:r>
        <w:t>(</w:t>
      </w:r>
      <w:r w:rsidRPr="004B31E6">
        <w:t>MNA</w:t>
      </w:r>
      <w:r>
        <w:t>)</w:t>
      </w:r>
      <w:r w:rsidRPr="004B31E6">
        <w:t xml:space="preserve"> </w:t>
      </w:r>
      <w:r>
        <w:t>score and</w:t>
      </w:r>
      <w:r w:rsidRPr="004B31E6">
        <w:t xml:space="preserve"> laboratory indices </w:t>
      </w:r>
      <w:r>
        <w:t>indicati</w:t>
      </w:r>
      <w:r w:rsidR="000C1E24">
        <w:t>ng</w:t>
      </w:r>
      <w:r>
        <w:t xml:space="preserve"> </w:t>
      </w:r>
      <w:r w:rsidRPr="004B31E6">
        <w:t xml:space="preserve">malnutrition </w:t>
      </w:r>
      <w:r>
        <w:t>at hospital admission, with overall MNA</w:t>
      </w:r>
      <w:r w:rsidRPr="004B31E6">
        <w:t xml:space="preserve"> score and sub-score related to dietary habits (MNA-3) significant </w:t>
      </w:r>
      <w:r w:rsidR="00E472BF">
        <w:t>predictors of death in hospital</w:t>
      </w:r>
      <w:r w:rsidRPr="004B31E6">
        <w:t>.</w:t>
      </w:r>
      <w:r>
        <w:t xml:space="preserve"> </w:t>
      </w:r>
      <w:r w:rsidR="00DD4221">
        <w:fldChar w:fldCharType="begin">
          <w:fldData xml:space="preserve">PEVuZE5vdGU+PENpdGU+PEF1dGhvcj5LYWdhbnNreTwvQXV0aG9yPjxZZWFyPjIwMDU8L1llYXI+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</w:fldData>
        </w:fldChar>
      </w:r>
      <w:r w:rsidR="00086080">
        <w:instrText xml:space="preserve"> ADDIN EN.CITE </w:instrText>
      </w:r>
      <w:r w:rsidR="00086080">
        <w:fldChar w:fldCharType="begin">
          <w:fldData xml:space="preserve">PEVuZE5vdGU+PENpdGU+PEF1dGhvcj5LYWdhbnNreTwvQXV0aG9yPjxZZWFyPjIwMDU8L1llYXI+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</w:fldData>
        </w:fldChar>
      </w:r>
      <w:r w:rsidR="00086080">
        <w:instrText xml:space="preserve"> ADDIN EN.CITE.DATA </w:instrText>
      </w:r>
      <w:r w:rsidR="00086080">
        <w:fldChar w:fldCharType="end"/>
      </w:r>
      <w:r w:rsidR="00DD4221">
        <w:fldChar w:fldCharType="separate"/>
      </w:r>
      <w:r w:rsidR="00086080">
        <w:rPr>
          <w:noProof/>
        </w:rPr>
        <w:t>[</w:t>
      </w:r>
      <w:hyperlink w:anchor="_ENREF_21" w:tooltip="Kagansky, 2005 #1025" w:history="1">
        <w:r w:rsidR="003964A4">
          <w:rPr>
            <w:noProof/>
          </w:rPr>
          <w:t>21</w:t>
        </w:r>
      </w:hyperlink>
      <w:r w:rsidR="00086080">
        <w:rPr>
          <w:noProof/>
        </w:rPr>
        <w:t>]</w:t>
      </w:r>
      <w:r w:rsidR="00DD4221">
        <w:fldChar w:fldCharType="end"/>
      </w:r>
      <w:r w:rsidR="00DD4221">
        <w:t xml:space="preserve"> </w:t>
      </w:r>
      <w:r>
        <w:t xml:space="preserve">Of </w:t>
      </w:r>
      <w:r w:rsidRPr="004B31E6">
        <w:t xml:space="preserve">dmitted </w:t>
      </w:r>
      <w:r w:rsidR="000C1E24">
        <w:t xml:space="preserve">patients </w:t>
      </w:r>
      <w:r w:rsidR="000C1E24" w:rsidRPr="004B31E6">
        <w:t xml:space="preserve">who are </w:t>
      </w:r>
      <w:r w:rsidRPr="004B31E6">
        <w:t xml:space="preserve">already undernourished, those with </w:t>
      </w:r>
      <w:r w:rsidR="00DD4221">
        <w:t>CI</w:t>
      </w:r>
      <w:r w:rsidRPr="004B31E6">
        <w:t xml:space="preserve"> are less likely to </w:t>
      </w:r>
      <w:r w:rsidR="00BA7356">
        <w:t>meet their</w:t>
      </w:r>
      <w:r w:rsidRPr="004B31E6">
        <w:t xml:space="preserve"> required energy and protein intake, </w:t>
      </w:r>
      <w:r w:rsidR="00BA7356">
        <w:t>achiev</w:t>
      </w:r>
      <w:r w:rsidR="005348E2">
        <w:t>ing</w:t>
      </w:r>
      <w:r w:rsidR="00D05FC1">
        <w:t xml:space="preserve"> </w:t>
      </w:r>
      <w:r w:rsidR="00DD4221">
        <w:t>&lt;</w:t>
      </w:r>
      <w:r w:rsidR="00D05FC1">
        <w:t>50%</w:t>
      </w:r>
      <w:r w:rsidRPr="004B31E6">
        <w:t xml:space="preserve"> of total energy expenditure requirements. </w:t>
      </w:r>
      <w:r w:rsidRPr="004B31E6">
        <w:fldChar w:fldCharType="begin">
          <w:fldData xml:space="preserve">PEVuZE5vdGU+PENpdGU+PEF1dGhvcj5NaWxsZXI8L0F1dGhvcj48WWVhcj4yMDA2PC9ZZWFyPjxS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</w:fldData>
        </w:fldChar>
      </w:r>
      <w:r w:rsidR="00086080">
        <w:instrText xml:space="preserve"> ADDIN EN.CITE </w:instrText>
      </w:r>
      <w:r w:rsidR="00086080">
        <w:fldChar w:fldCharType="begin">
          <w:fldData xml:space="preserve">PEVuZE5vdGU+PENpdGU+PEF1dGhvcj5NaWxsZXI8L0F1dGhvcj48WWVhcj4yMDA2PC9ZZWFyPjxS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</w:fldData>
        </w:fldChar>
      </w:r>
      <w:r w:rsidR="00086080">
        <w:instrText xml:space="preserve"> ADDIN EN.CITE.DATA </w:instrText>
      </w:r>
      <w:r w:rsidR="00086080">
        <w:fldChar w:fldCharType="end"/>
      </w:r>
      <w:r w:rsidRPr="004B31E6">
        <w:fldChar w:fldCharType="separate"/>
      </w:r>
      <w:r w:rsidR="00086080">
        <w:rPr>
          <w:noProof/>
        </w:rPr>
        <w:t>[</w:t>
      </w:r>
      <w:hyperlink w:anchor="_ENREF_22" w:tooltip="Miller, 2006 #1750" w:history="1">
        <w:r w:rsidR="003964A4">
          <w:rPr>
            <w:noProof/>
          </w:rPr>
          <w:t>22</w:t>
        </w:r>
      </w:hyperlink>
      <w:r w:rsidR="00086080">
        <w:rPr>
          <w:noProof/>
        </w:rPr>
        <w:t>]</w:t>
      </w:r>
      <w:r w:rsidRPr="004B31E6">
        <w:fldChar w:fldCharType="end"/>
      </w:r>
      <w:r w:rsidRPr="004B31E6">
        <w:t xml:space="preserve"> </w:t>
      </w:r>
      <w:r>
        <w:t>O</w:t>
      </w:r>
      <w:r>
        <w:rPr>
          <w:rFonts w:cs="Segoe UI"/>
        </w:rPr>
        <w:t>rganisational factors may contribute to decline in nutritional status through lack</w:t>
      </w:r>
      <w:r w:rsidRPr="00AA05D4">
        <w:rPr>
          <w:rFonts w:cs="Segoe UI"/>
        </w:rPr>
        <w:t xml:space="preserve"> </w:t>
      </w:r>
      <w:r>
        <w:rPr>
          <w:rFonts w:cs="Segoe UI"/>
        </w:rPr>
        <w:t>of availability of adequate nutrition. A</w:t>
      </w:r>
      <w:r w:rsidR="000C1E24">
        <w:rPr>
          <w:rFonts w:cs="Segoe UI"/>
        </w:rPr>
        <w:t>n</w:t>
      </w:r>
      <w:r>
        <w:rPr>
          <w:rFonts w:cs="Segoe UI"/>
        </w:rPr>
        <w:t xml:space="preserve"> audit revealed </w:t>
      </w:r>
      <w:r w:rsidR="00B261B5">
        <w:rPr>
          <w:rFonts w:cs="Segoe UI"/>
        </w:rPr>
        <w:t>only 76</w:t>
      </w:r>
      <w:r>
        <w:rPr>
          <w:rFonts w:cs="Segoe UI"/>
        </w:rPr>
        <w:t xml:space="preserve">% of staff </w:t>
      </w:r>
      <w:r w:rsidR="0050208F">
        <w:rPr>
          <w:rFonts w:cs="ProximaNova-Light"/>
        </w:rPr>
        <w:t>considered</w:t>
      </w:r>
      <w:r w:rsidRPr="004B31E6">
        <w:rPr>
          <w:rFonts w:cs="ProximaNova-Light"/>
        </w:rPr>
        <w:t xml:space="preserve"> people with dementia had their nutritional needs met </w:t>
      </w:r>
      <w:r w:rsidR="005348E2">
        <w:rPr>
          <w:rFonts w:cs="ProximaNova-Light"/>
        </w:rPr>
        <w:t>‘</w:t>
      </w:r>
      <w:r w:rsidRPr="004B31E6">
        <w:rPr>
          <w:rFonts w:cs="ProximaNova-Light"/>
        </w:rPr>
        <w:t>always or most of</w:t>
      </w:r>
      <w:r>
        <w:rPr>
          <w:rFonts w:cs="ProximaNova-Light"/>
        </w:rPr>
        <w:t xml:space="preserve"> </w:t>
      </w:r>
      <w:r w:rsidRPr="004B31E6">
        <w:rPr>
          <w:rFonts w:cs="ProximaNova-Light"/>
        </w:rPr>
        <w:t>the time</w:t>
      </w:r>
      <w:r w:rsidR="005348E2">
        <w:rPr>
          <w:rFonts w:cs="ProximaNova-Light"/>
        </w:rPr>
        <w:t>’</w:t>
      </w:r>
      <w:r>
        <w:rPr>
          <w:rFonts w:cs="ProximaNova-Light"/>
        </w:rPr>
        <w:t xml:space="preserve">, and </w:t>
      </w:r>
      <w:r w:rsidR="0050208F">
        <w:rPr>
          <w:rFonts w:cs="ProximaNova-Light"/>
        </w:rPr>
        <w:t>&lt;</w:t>
      </w:r>
      <w:r w:rsidRPr="004B31E6">
        <w:rPr>
          <w:rFonts w:cs="ProximaNova-Light"/>
          <w:color w:val="000000"/>
        </w:rPr>
        <w:t xml:space="preserve">75% of staff said they could obtain snacks between meals for </w:t>
      </w:r>
      <w:r>
        <w:rPr>
          <w:rFonts w:cs="ProximaNova-Light"/>
          <w:color w:val="000000"/>
        </w:rPr>
        <w:t xml:space="preserve">patients with dementia, </w:t>
      </w:r>
      <w:r w:rsidRPr="004B31E6">
        <w:rPr>
          <w:rFonts w:cs="ProximaNova-Light"/>
          <w:color w:val="000000"/>
        </w:rPr>
        <w:t xml:space="preserve">who </w:t>
      </w:r>
      <w:r w:rsidR="0050208F">
        <w:rPr>
          <w:rFonts w:cs="ProximaNova-Light"/>
          <w:color w:val="000000"/>
        </w:rPr>
        <w:t>were unable</w:t>
      </w:r>
      <w:r w:rsidRPr="004B31E6">
        <w:rPr>
          <w:rFonts w:cs="ProximaNova-Light"/>
          <w:color w:val="000000"/>
        </w:rPr>
        <w:t xml:space="preserve"> to eat full meals at regular times</w:t>
      </w:r>
      <w:r>
        <w:rPr>
          <w:rFonts w:cs="ProximaNova-Light"/>
          <w:color w:val="000000"/>
        </w:rPr>
        <w:t xml:space="preserve">. </w:t>
      </w:r>
      <w:r>
        <w:rPr>
          <w:rFonts w:cs="ProximaNova-Light"/>
          <w:color w:val="000000"/>
        </w:rPr>
        <w:fldChar w:fldCharType="begin"/>
      </w:r>
      <w:r w:rsidR="00086080">
        <w:rPr>
          <w:rFonts w:cs="ProximaNova-Light"/>
          <w:color w:val="000000"/>
        </w:rPr>
        <w:instrText xml:space="preserve"> ADDIN EN.CITE &lt;EndNote&gt;&lt;Cite&gt;&lt;Author&gt;Psychiatrists&lt;/Author&gt;&lt;Year&gt;2017&lt;/Year&gt;&lt;RecNum&gt;2128&lt;/RecNum&gt;&lt;DisplayText&gt;[15]&lt;/DisplayText&gt;&lt;record&gt;&lt;rec-number&gt;2128&lt;/rec-number&gt;&lt;foreign-keys&gt;&lt;key app="EN" db-id="0zpzrevtzfzvfeed0d7pxpeer5zaxet0zrpv"&gt;2128&lt;/key&gt;&lt;/foreign-keys&gt;&lt;ref-type name="Report"&gt;27&lt;/ref-type&gt;&lt;contributors&gt;&lt;authors&gt;&lt;author&gt;Royal College of Psychiatrists,&lt;/author&gt;&lt;/authors&gt;&lt;secondary-authors&gt;&lt;author&gt;Centre for Quality Improvement&lt;/author&gt;&lt;/secondary-authors&gt;&lt;/contributors&gt;&lt;titles&gt;&lt;title&gt;National Audit of Dementia Care in General Hospitals 2016–2017 Third Round of Audit Report&lt;/title&gt;&lt;/titles&gt;&lt;dates&gt;&lt;year&gt;2017&lt;/year&gt;&lt;/dates&gt;&lt;urls&gt;&lt;/urls&gt;&lt;/record&gt;&lt;/Cite&gt;&lt;/EndNote&gt;</w:instrText>
      </w:r>
      <w:r>
        <w:rPr>
          <w:rFonts w:cs="ProximaNova-Light"/>
          <w:color w:val="000000"/>
        </w:rPr>
        <w:fldChar w:fldCharType="separate"/>
      </w:r>
      <w:r w:rsidR="00086080">
        <w:rPr>
          <w:rFonts w:cs="ProximaNova-Light"/>
          <w:noProof/>
          <w:color w:val="000000"/>
        </w:rPr>
        <w:t>[</w:t>
      </w:r>
      <w:hyperlink w:anchor="_ENREF_15" w:tooltip="Royal College of Psychiatrists, 2017 #2128" w:history="1">
        <w:r w:rsidR="003964A4">
          <w:rPr>
            <w:rFonts w:cs="ProximaNova-Light"/>
            <w:noProof/>
            <w:color w:val="000000"/>
          </w:rPr>
          <w:t>15</w:t>
        </w:r>
      </w:hyperlink>
      <w:r w:rsidR="00086080">
        <w:rPr>
          <w:rFonts w:cs="ProximaNova-Light"/>
          <w:noProof/>
          <w:color w:val="000000"/>
        </w:rPr>
        <w:t>]</w:t>
      </w:r>
      <w:r>
        <w:rPr>
          <w:rFonts w:cs="ProximaNova-Light"/>
          <w:color w:val="000000"/>
        </w:rPr>
        <w:fldChar w:fldCharType="end"/>
      </w:r>
      <w:r>
        <w:rPr>
          <w:rFonts w:cs="ProximaNova-Light"/>
          <w:color w:val="000000"/>
        </w:rPr>
        <w:t xml:space="preserve"> </w:t>
      </w:r>
      <w:r>
        <w:rPr>
          <w:rFonts w:cs="Segoe UI"/>
        </w:rPr>
        <w:t>Fluid intake is also a key indicator of fundamental care in hospital. A</w:t>
      </w:r>
      <w:r w:rsidR="00A93FBF">
        <w:rPr>
          <w:rFonts w:cs="Segoe UI"/>
        </w:rPr>
        <w:t>ssessment</w:t>
      </w:r>
      <w:r>
        <w:rPr>
          <w:rFonts w:cs="Segoe UI"/>
        </w:rPr>
        <w:t xml:space="preserve"> </w:t>
      </w:r>
      <w:r w:rsidR="00A93FBF">
        <w:rPr>
          <w:rFonts w:cs="Segoe UI"/>
        </w:rPr>
        <w:t xml:space="preserve">of </w:t>
      </w:r>
      <w:r w:rsidR="00A93FBF" w:rsidRPr="004B31E6">
        <w:rPr>
          <w:rFonts w:cs="Segoe UI"/>
        </w:rPr>
        <w:t xml:space="preserve">renal conservation of water </w:t>
      </w:r>
      <w:r w:rsidR="00A93FBF">
        <w:rPr>
          <w:rFonts w:cs="Segoe UI"/>
        </w:rPr>
        <w:t xml:space="preserve">in </w:t>
      </w:r>
      <w:r w:rsidR="00897489">
        <w:rPr>
          <w:rFonts w:cs="Segoe UI"/>
        </w:rPr>
        <w:t>older</w:t>
      </w:r>
      <w:r>
        <w:rPr>
          <w:rFonts w:cs="Segoe UI"/>
        </w:rPr>
        <w:t xml:space="preserve"> patients</w:t>
      </w:r>
      <w:r w:rsidRPr="004B31E6">
        <w:rPr>
          <w:rFonts w:cs="Segoe UI"/>
        </w:rPr>
        <w:t xml:space="preserve"> </w:t>
      </w:r>
      <w:r>
        <w:rPr>
          <w:rFonts w:cs="Segoe UI"/>
        </w:rPr>
        <w:t>showed concentrated urine in 16% of patients, more commonly in patients with confusion and/or dementia</w:t>
      </w:r>
      <w:r w:rsidR="00D05FC1">
        <w:rPr>
          <w:rFonts w:cs="Segoe UI"/>
        </w:rPr>
        <w:t>, and was related to higher 30-day mortality</w:t>
      </w:r>
      <w:r>
        <w:rPr>
          <w:rFonts w:cs="Segoe UI"/>
        </w:rPr>
        <w:t xml:space="preserve">. </w:t>
      </w:r>
      <w:r w:rsidRPr="004B31E6">
        <w:fldChar w:fldCharType="begin">
          <w:fldData xml:space="preserve">PEVuZE5vdGU+PENpdGU+PEF1dGhvcj5Kb2huc29uPC9BdXRob3I+PFllYXI+MjAxNTwvWWVhcj48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</w:fldData>
        </w:fldChar>
      </w:r>
      <w:r w:rsidR="00086080">
        <w:instrText xml:space="preserve"> ADDIN EN.CITE </w:instrText>
      </w:r>
      <w:r w:rsidR="00086080">
        <w:fldChar w:fldCharType="begin">
          <w:fldData xml:space="preserve">PEVuZE5vdGU+PENpdGU+PEF1dGhvcj5Kb2huc29uPC9BdXRob3I+PFllYXI+MjAxNTwvWWVhcj48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</w:fldData>
        </w:fldChar>
      </w:r>
      <w:r w:rsidR="00086080">
        <w:instrText xml:space="preserve"> ADDIN EN.CITE.DATA </w:instrText>
      </w:r>
      <w:r w:rsidR="00086080">
        <w:fldChar w:fldCharType="end"/>
      </w:r>
      <w:r w:rsidRPr="004B31E6">
        <w:fldChar w:fldCharType="separate"/>
      </w:r>
      <w:r w:rsidR="00086080">
        <w:rPr>
          <w:noProof/>
        </w:rPr>
        <w:t>[</w:t>
      </w:r>
      <w:hyperlink w:anchor="_ENREF_23" w:tooltip="Johnson, 2015 #622" w:history="1">
        <w:r w:rsidR="003964A4">
          <w:rPr>
            <w:noProof/>
          </w:rPr>
          <w:t>23</w:t>
        </w:r>
      </w:hyperlink>
      <w:r w:rsidR="00086080">
        <w:rPr>
          <w:noProof/>
        </w:rPr>
        <w:t>]</w:t>
      </w:r>
      <w:r w:rsidRPr="004B31E6">
        <w:fldChar w:fldCharType="end"/>
      </w:r>
    </w:p>
    <w:p w:rsidR="006026E8" w:rsidRDefault="006026E8" w:rsidP="006026E8">
      <w:pPr>
        <w:spacing w:after="0"/>
        <w:rPr>
          <w:b/>
        </w:rPr>
      </w:pPr>
    </w:p>
    <w:p w:rsidR="00E82E2F" w:rsidRPr="0084215E" w:rsidRDefault="00E82E2F" w:rsidP="00E82E2F">
      <w:pPr>
        <w:spacing w:after="0"/>
        <w:rPr>
          <w:b/>
          <w:i/>
        </w:rPr>
      </w:pPr>
      <w:r w:rsidRPr="0084215E">
        <w:rPr>
          <w:b/>
          <w:i/>
        </w:rPr>
        <w:t>3.1.4</w:t>
      </w:r>
      <w:r w:rsidRPr="0084215E">
        <w:rPr>
          <w:b/>
          <w:i/>
        </w:rPr>
        <w:tab/>
        <w:t>Functional or cognitive decline</w:t>
      </w:r>
    </w:p>
    <w:p w:rsidR="00E82E2F" w:rsidRDefault="00E82E2F" w:rsidP="00E82E2F">
      <w:pPr>
        <w:spacing w:after="0"/>
        <w:rPr>
          <w:rFonts w:cs="Segoe UI"/>
        </w:rPr>
      </w:pPr>
      <w:r>
        <w:t>A meta-analysis identified f</w:t>
      </w:r>
      <w:r w:rsidRPr="004B31E6">
        <w:t xml:space="preserve">unctional decline </w:t>
      </w:r>
      <w:r>
        <w:t>(measured by activities of daily living (ADL)</w:t>
      </w:r>
      <w:r w:rsidR="00A93FBF">
        <w:t>,</w:t>
      </w:r>
      <w:r>
        <w:t xml:space="preserve"> instrumental ADLs (IADL), Barthel Index (BI), mobility, functional independence measure (FIM) or Rankin scale) </w:t>
      </w:r>
      <w:r w:rsidRPr="004B31E6">
        <w:t xml:space="preserve">in hospitalised adults aged </w:t>
      </w:r>
      <w:r w:rsidR="00A93FBF">
        <w:t>≥</w:t>
      </w:r>
      <w:r w:rsidRPr="004B31E6">
        <w:t xml:space="preserve">65 </w:t>
      </w:r>
      <w:r>
        <w:t xml:space="preserve">is independently associated with </w:t>
      </w:r>
      <w:r w:rsidR="00A93FBF">
        <w:t>CI</w:t>
      </w:r>
      <w:r>
        <w:t xml:space="preserve"> or </w:t>
      </w:r>
      <w:r w:rsidRPr="004B31E6">
        <w:t xml:space="preserve">a </w:t>
      </w:r>
      <w:r w:rsidR="00A93FBF" w:rsidRPr="004B31E6">
        <w:t xml:space="preserve">dementia </w:t>
      </w:r>
      <w:r w:rsidRPr="004B31E6">
        <w:t>diagnosis</w:t>
      </w:r>
      <w:r w:rsidR="00D05FC1">
        <w:t>.</w:t>
      </w:r>
      <w:r w:rsidRPr="004B31E6">
        <w:t xml:space="preserve"> </w:t>
      </w:r>
      <w:r w:rsidRPr="004B31E6">
        <w:fldChar w:fldCharType="begin">
          <w:fldData xml:space="preserve">PEVuZE5vdGU+PENpdGU+PEF1dGhvcj5IYXJ0bGV5PC9BdXRob3I+PFllYXI+MjAxNzwvWWVhcj48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==
</w:fldData>
        </w:fldChar>
      </w:r>
      <w:r w:rsidR="00086080">
        <w:instrText xml:space="preserve"> ADDIN EN.CITE </w:instrText>
      </w:r>
      <w:r w:rsidR="00086080">
        <w:fldChar w:fldCharType="begin">
          <w:fldData xml:space="preserve">PEVuZE5vdGU+PENpdGU+PEF1dGhvcj5IYXJ0bGV5PC9BdXRob3I+PFllYXI+MjAxNzwvWWVhcj48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==
</w:fldData>
        </w:fldChar>
      </w:r>
      <w:r w:rsidR="00086080">
        <w:instrText xml:space="preserve"> ADDIN EN.CITE.DATA </w:instrText>
      </w:r>
      <w:r w:rsidR="00086080">
        <w:fldChar w:fldCharType="end"/>
      </w:r>
      <w:r w:rsidRPr="004B31E6">
        <w:fldChar w:fldCharType="separate"/>
      </w:r>
      <w:r w:rsidR="00086080">
        <w:rPr>
          <w:noProof/>
        </w:rPr>
        <w:t>[</w:t>
      </w:r>
      <w:hyperlink w:anchor="_ENREF_24" w:tooltip="Hartley, 2017 #548" w:history="1">
        <w:r w:rsidR="003964A4">
          <w:rPr>
            <w:noProof/>
          </w:rPr>
          <w:t>24</w:t>
        </w:r>
      </w:hyperlink>
      <w:r w:rsidR="00086080">
        <w:rPr>
          <w:noProof/>
        </w:rPr>
        <w:t>]</w:t>
      </w:r>
      <w:r w:rsidRPr="004B31E6">
        <w:fldChar w:fldCharType="end"/>
      </w:r>
      <w:r w:rsidRPr="004B31E6">
        <w:t xml:space="preserve"> </w:t>
      </w:r>
      <w:r>
        <w:t>Further c</w:t>
      </w:r>
      <w:r w:rsidRPr="004B31E6">
        <w:t>ognitive decline</w:t>
      </w:r>
      <w:r>
        <w:t xml:space="preserve"> during hospitalisation</w:t>
      </w:r>
      <w:r w:rsidR="00A93FBF">
        <w:t xml:space="preserve"> </w:t>
      </w:r>
      <w:r w:rsidRPr="004B31E6">
        <w:t>is associated with an increased risk of functional decline</w:t>
      </w:r>
      <w:r>
        <w:t>,</w:t>
      </w:r>
      <w:r w:rsidRPr="004B31E6">
        <w:t xml:space="preserve"> defined as a loss </w:t>
      </w:r>
      <w:r w:rsidRPr="004B31E6">
        <w:rPr>
          <w:rFonts w:cs="Segoe UI"/>
        </w:rPr>
        <w:t xml:space="preserve">of ability to perform one or more </w:t>
      </w:r>
      <w:r w:rsidR="00834168">
        <w:rPr>
          <w:rFonts w:cs="Segoe UI"/>
        </w:rPr>
        <w:t>ADLs</w:t>
      </w:r>
      <w:r w:rsidRPr="004B31E6">
        <w:rPr>
          <w:rFonts w:cs="Segoe UI"/>
        </w:rPr>
        <w:t xml:space="preserve"> without help be</w:t>
      </w:r>
      <w:r w:rsidR="00D05FC1">
        <w:rPr>
          <w:rFonts w:cs="Segoe UI"/>
        </w:rPr>
        <w:t xml:space="preserve">tween admission and discharge. </w:t>
      </w:r>
      <w:r w:rsidRPr="004B31E6">
        <w:rPr>
          <w:rFonts w:cs="Segoe UI"/>
        </w:rPr>
        <w:fldChar w:fldCharType="begin">
          <w:fldData xml:space="preserve">PEVuZE5vdGU+PENpdGU+PEF1dGhvcj5QZWRvbmU8L0F1dGhvcj48WWVhcj4yMDA1PC9ZZWFyPjxS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=
</w:fldData>
        </w:fldChar>
      </w:r>
      <w:r w:rsidR="00086080">
        <w:rPr>
          <w:rFonts w:cs="Segoe UI"/>
        </w:rPr>
        <w:instrText xml:space="preserve"> ADDIN EN.CITE </w:instrText>
      </w:r>
      <w:r w:rsidR="00086080">
        <w:rPr>
          <w:rFonts w:cs="Segoe UI"/>
        </w:rPr>
        <w:fldChar w:fldCharType="begin">
          <w:fldData xml:space="preserve">PEVuZE5vdGU+PENpdGU+PEF1dGhvcj5QZWRvbmU8L0F1dGhvcj48WWVhcj4yMDA1PC9ZZWFyPjxS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=
</w:fldData>
        </w:fldChar>
      </w:r>
      <w:r w:rsidR="00086080">
        <w:rPr>
          <w:rFonts w:cs="Segoe UI"/>
        </w:rPr>
        <w:instrText xml:space="preserve"> ADDIN EN.CITE.DATA </w:instrText>
      </w:r>
      <w:r w:rsidR="00086080">
        <w:rPr>
          <w:rFonts w:cs="Segoe UI"/>
        </w:rPr>
      </w:r>
      <w:r w:rsidR="00086080">
        <w:rPr>
          <w:rFonts w:cs="Segoe UI"/>
        </w:rPr>
        <w:fldChar w:fldCharType="end"/>
      </w:r>
      <w:r w:rsidRPr="004B31E6">
        <w:rPr>
          <w:rFonts w:cs="Segoe UI"/>
        </w:rPr>
      </w:r>
      <w:r w:rsidRPr="004B31E6">
        <w:rPr>
          <w:rFonts w:cs="Segoe UI"/>
        </w:rPr>
        <w:fldChar w:fldCharType="separate"/>
      </w:r>
      <w:r w:rsidR="00086080">
        <w:rPr>
          <w:rFonts w:cs="Segoe UI"/>
          <w:noProof/>
        </w:rPr>
        <w:t>[</w:t>
      </w:r>
      <w:hyperlink w:anchor="_ENREF_25" w:tooltip="Pedone, 2005 #1024" w:history="1">
        <w:r w:rsidR="003964A4">
          <w:rPr>
            <w:rFonts w:cs="Segoe UI"/>
            <w:noProof/>
          </w:rPr>
          <w:t>25</w:t>
        </w:r>
      </w:hyperlink>
      <w:r w:rsidR="00086080">
        <w:rPr>
          <w:rFonts w:cs="Segoe UI"/>
          <w:noProof/>
        </w:rPr>
        <w:t>]</w:t>
      </w:r>
      <w:r w:rsidRPr="004B31E6">
        <w:rPr>
          <w:rFonts w:cs="Segoe UI"/>
        </w:rPr>
        <w:fldChar w:fldCharType="end"/>
      </w:r>
    </w:p>
    <w:p w:rsidR="00E82E2F" w:rsidRDefault="00E82E2F" w:rsidP="006026E8">
      <w:pPr>
        <w:spacing w:after="0"/>
        <w:rPr>
          <w:b/>
        </w:rPr>
      </w:pPr>
    </w:p>
    <w:p w:rsidR="003C78BE" w:rsidRPr="0084215E" w:rsidRDefault="00E82E2F" w:rsidP="00A407B0">
      <w:pPr>
        <w:spacing w:after="0"/>
        <w:rPr>
          <w:b/>
          <w:i/>
        </w:rPr>
      </w:pPr>
      <w:r w:rsidRPr="0084215E">
        <w:rPr>
          <w:b/>
          <w:i/>
        </w:rPr>
        <w:t>3.1.5</w:t>
      </w:r>
      <w:r w:rsidR="006D03B6" w:rsidRPr="0084215E">
        <w:rPr>
          <w:b/>
          <w:i/>
        </w:rPr>
        <w:tab/>
      </w:r>
      <w:r w:rsidR="003C78BE" w:rsidRPr="0084215E">
        <w:rPr>
          <w:b/>
          <w:i/>
        </w:rPr>
        <w:t>Incident delirium during hospitalisation</w:t>
      </w:r>
    </w:p>
    <w:p w:rsidR="002569C0" w:rsidRDefault="007D3FC5" w:rsidP="00A407B0">
      <w:pPr>
        <w:spacing w:after="0"/>
        <w:rPr>
          <w:rFonts w:cs="Segoe UI"/>
        </w:rPr>
      </w:pPr>
      <w:r w:rsidRPr="004B31E6">
        <w:t xml:space="preserve">The prevalence of delirium </w:t>
      </w:r>
      <w:r w:rsidR="0043087E" w:rsidRPr="004B31E6">
        <w:t xml:space="preserve">in general hospital patients </w:t>
      </w:r>
      <w:r w:rsidRPr="004B31E6">
        <w:t xml:space="preserve">is around 20%, and </w:t>
      </w:r>
      <w:r w:rsidR="00452FBF">
        <w:t>approximately</w:t>
      </w:r>
      <w:r w:rsidR="0043087E">
        <w:t xml:space="preserve"> half</w:t>
      </w:r>
      <w:r w:rsidRPr="004B31E6">
        <w:t xml:space="preserve"> these patients </w:t>
      </w:r>
      <w:r w:rsidR="0043087E">
        <w:t>have</w:t>
      </w:r>
      <w:r w:rsidR="00006B98">
        <w:t xml:space="preserve"> pre-existing dementia.</w:t>
      </w:r>
      <w:r w:rsidRPr="004B31E6">
        <w:fldChar w:fldCharType="begin"/>
      </w:r>
      <w:r w:rsidR="00086080">
        <w:instrText xml:space="preserve"> ADDIN EN.CITE &lt;EndNote&gt;&lt;Cite&gt;&lt;Author&gt;Ryan&lt;/Author&gt;&lt;Year&gt;2013&lt;/Year&gt;&lt;RecNum&gt;14&lt;/RecNum&gt;&lt;DisplayText&gt;[6]&lt;/DisplayText&gt;&lt;record&gt;&lt;rec-number&gt;14&lt;/rec-number&gt;&lt;foreign-keys&gt;&lt;key app="EN" db-id="0zpzrevtzfzvfeed0d7pxpeer5zaxet0zrpv"&gt;14&lt;/key&gt;&lt;/foreign-keys&gt;&lt;ref-type name="Journal Article"&gt;17&lt;/ref-type&gt;&lt;contributors&gt;&lt;authors&gt;&lt;author&gt;Ryan, D. J.&lt;/author&gt;&lt;author&gt;O&amp;apos;Regan, N. A.&lt;/author&gt;&lt;author&gt;Caoimh, R. O.&lt;/author&gt;&lt;author&gt;Clare, J.&lt;/author&gt;&lt;author&gt;O&amp;apos;Connor, M.&lt;/author&gt;&lt;author&gt;Leonard, M.&lt;/author&gt;&lt;author&gt;McFarland, J.&lt;/author&gt;&lt;author&gt;Tighe, S.&lt;/author&gt;&lt;author&gt;O&amp;apos;Sullivan, K.&lt;/author&gt;&lt;author&gt;Trzepacz, P. T.&lt;/author&gt;&lt;author&gt;Meagher, D.&lt;/author&gt;&lt;author&gt;Timmons, S.&lt;/author&gt;&lt;/authors&gt;&lt;/contributors&gt;&lt;auth-address&gt;Centre for Gerontology and Rehabilitation, University College Cork, St. Finbarr&amp;apos;s Hospital, Cork, Ireland.&lt;/auth-address&gt;&lt;titles&gt;&lt;title&gt;Delirium in an adult acute hospital population: predictors, prevalence and detection&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1&lt;/number&gt;&lt;edition&gt;2013/01/10&lt;/edition&gt;&lt;dates&gt;&lt;year&gt;2013&lt;/year&gt;&lt;/dates&gt;&lt;isbn&gt;2044-6055 (Electronic)&lt;/isbn&gt;&lt;accession-num&gt;23299110&lt;/accession-num&gt;&lt;urls&gt;&lt;/urls&gt;&lt;custom2&gt;PMC3549230&lt;/custom2&gt;&lt;electronic-resource-num&gt;10.1136/bmjopen-2012-001772&lt;/electronic-resource-num&gt;&lt;remote-database-provider&gt;NLM&lt;/remote-database-provider&gt;&lt;language&gt;eng&lt;/language&gt;&lt;/record&gt;&lt;/Cite&gt;&lt;/EndNote&gt;</w:instrText>
      </w:r>
      <w:r w:rsidRPr="004B31E6">
        <w:fldChar w:fldCharType="separate"/>
      </w:r>
      <w:r w:rsidR="00086080">
        <w:rPr>
          <w:noProof/>
        </w:rPr>
        <w:t>[</w:t>
      </w:r>
      <w:hyperlink w:anchor="_ENREF_6" w:tooltip="Ryan, 2013 #14" w:history="1">
        <w:r w:rsidR="003964A4">
          <w:rPr>
            <w:noProof/>
          </w:rPr>
          <w:t>6</w:t>
        </w:r>
      </w:hyperlink>
      <w:r w:rsidR="00086080">
        <w:rPr>
          <w:noProof/>
        </w:rPr>
        <w:t>]</w:t>
      </w:r>
      <w:r w:rsidRPr="004B31E6">
        <w:fldChar w:fldCharType="end"/>
      </w:r>
      <w:r w:rsidRPr="004B31E6">
        <w:t xml:space="preserve"> </w:t>
      </w:r>
      <w:r w:rsidR="005E1F57">
        <w:t>Although p</w:t>
      </w:r>
      <w:r w:rsidRPr="004B31E6">
        <w:t>atients with dementia are more likely to have delirium at admission, dementia increases t</w:t>
      </w:r>
      <w:r w:rsidR="000B54DD" w:rsidRPr="004B31E6">
        <w:t xml:space="preserve">he </w:t>
      </w:r>
      <w:r w:rsidR="006D03B6">
        <w:t xml:space="preserve">likelihood of new-onset delirium </w:t>
      </w:r>
      <w:r w:rsidR="00FD79F2">
        <w:t>(or ‘</w:t>
      </w:r>
      <w:r w:rsidR="00FD79F2" w:rsidRPr="004B31E6">
        <w:t>delirium superimposed on dementia’</w:t>
      </w:r>
      <w:r w:rsidR="00FD79F2">
        <w:t xml:space="preserve"> - </w:t>
      </w:r>
      <w:r w:rsidR="00FD79F2" w:rsidRPr="004B31E6">
        <w:t>DSD</w:t>
      </w:r>
      <w:r w:rsidR="00FD79F2">
        <w:t xml:space="preserve">) </w:t>
      </w:r>
      <w:r w:rsidR="003C78BE" w:rsidRPr="004B31E6">
        <w:t>during hospitalisation</w:t>
      </w:r>
      <w:r w:rsidR="00006B98">
        <w:t>.</w:t>
      </w:r>
      <w:r w:rsidR="00A44E6E">
        <w:t xml:space="preserve"> </w:t>
      </w:r>
      <w:r w:rsidR="00A44E6E">
        <w:fldChar w:fldCharType="begin">
          <w:fldData xml:space="preserve">PEVuZE5vdGU+PENpdGU+PEF1dGhvcj5BaG1lZDwvQXV0aG9yPjxZZWFyPjIwMTQ8L1llYXI+PFJl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Dc4MDg8L3BhZ2Vz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</w:fldData>
        </w:fldChar>
      </w:r>
      <w:r w:rsidR="00086080">
        <w:instrText xml:space="preserve"> ADDIN EN.CITE </w:instrText>
      </w:r>
      <w:r w:rsidR="00086080">
        <w:fldChar w:fldCharType="begin">
          <w:fldData xml:space="preserve">PEVuZE5vdGU+PENpdGU+PEF1dGhvcj5BaG1lZDwvQXV0aG9yPjxZZWFyPjIwMTQ8L1llYXI+PFJl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Dc4MDg8L3BhZ2Vz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</w:fldData>
        </w:fldChar>
      </w:r>
      <w:r w:rsidR="00086080">
        <w:instrText xml:space="preserve"> ADDIN EN.CITE.DATA </w:instrText>
      </w:r>
      <w:r w:rsidR="00086080">
        <w:fldChar w:fldCharType="end"/>
      </w:r>
      <w:r w:rsidR="00A44E6E">
        <w:fldChar w:fldCharType="separate"/>
      </w:r>
      <w:r w:rsidR="00086080">
        <w:rPr>
          <w:noProof/>
        </w:rPr>
        <w:t>[</w:t>
      </w:r>
      <w:hyperlink w:anchor="_ENREF_26" w:tooltip="Ahmed, 2014 #632" w:history="1">
        <w:r w:rsidR="003964A4">
          <w:rPr>
            <w:noProof/>
          </w:rPr>
          <w:t>26-29</w:t>
        </w:r>
      </w:hyperlink>
      <w:r w:rsidR="00086080">
        <w:rPr>
          <w:noProof/>
        </w:rPr>
        <w:t>]</w:t>
      </w:r>
      <w:r w:rsidR="00A44E6E">
        <w:fldChar w:fldCharType="end"/>
      </w:r>
      <w:r w:rsidR="00A44E6E">
        <w:t xml:space="preserve"> </w:t>
      </w:r>
      <w:r w:rsidR="00705980">
        <w:t>Regardless of a dementia diagnosis, l</w:t>
      </w:r>
      <w:r w:rsidR="00D24B1E" w:rsidRPr="004B31E6">
        <w:t xml:space="preserve">ower cognitive scores are associated with </w:t>
      </w:r>
      <w:r w:rsidR="00452FBF">
        <w:t>increased occurrence of</w:t>
      </w:r>
      <w:r w:rsidR="00F51013" w:rsidRPr="004B31E6">
        <w:t xml:space="preserve"> </w:t>
      </w:r>
      <w:r w:rsidR="00B40837">
        <w:t>delirium in hospital</w:t>
      </w:r>
      <w:r w:rsidR="005E1F57">
        <w:t xml:space="preserve">, </w:t>
      </w:r>
      <w:r w:rsidR="00396D99">
        <w:t>and</w:t>
      </w:r>
      <w:r w:rsidR="005E1F57">
        <w:t xml:space="preserve"> symptoms of greater severity, </w:t>
      </w:r>
      <w:r w:rsidR="00452FBF">
        <w:rPr>
          <w:rFonts w:cs="Segoe UI"/>
        </w:rPr>
        <w:t>e.g.</w:t>
      </w:r>
      <w:r w:rsidR="00452FBF" w:rsidRPr="004B31E6">
        <w:rPr>
          <w:rFonts w:cs="Segoe UI"/>
        </w:rPr>
        <w:t xml:space="preserve"> </w:t>
      </w:r>
      <w:r w:rsidR="005E1F57" w:rsidRPr="004B31E6">
        <w:rPr>
          <w:rFonts w:cs="Segoe UI"/>
        </w:rPr>
        <w:t>disordered attention, orientation, thought organizati</w:t>
      </w:r>
      <w:r w:rsidR="00396D99">
        <w:rPr>
          <w:rFonts w:cs="Segoe UI"/>
        </w:rPr>
        <w:t>on</w:t>
      </w:r>
      <w:r w:rsidR="005E1F57" w:rsidRPr="004B31E6">
        <w:rPr>
          <w:rFonts w:cs="Segoe UI"/>
        </w:rPr>
        <w:t xml:space="preserve"> and memory</w:t>
      </w:r>
      <w:r w:rsidR="00705980">
        <w:t>.</w:t>
      </w:r>
      <w:r w:rsidR="0084215E">
        <w:fldChar w:fldCharType="begin">
          <w:fldData xml:space="preserve">PEVuZE5vdGU+PENpdGU+PEF1dGhvcj5QZW5kbGVidXJ5PC9BdXRob3I+PFllYXI+MjAxNTwvWWVh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zgw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</w:fldData>
        </w:fldChar>
      </w:r>
      <w:r w:rsidR="00086080">
        <w:instrText xml:space="preserve"> ADDIN EN.CITE </w:instrText>
      </w:r>
      <w:r w:rsidR="00086080">
        <w:fldChar w:fldCharType="begin">
          <w:fldData xml:space="preserve">PEVuZE5vdGU+PENpdGU+PEF1dGhvcj5QZW5kbGVidXJ5PC9BdXRob3I+PFllYXI+MjAxNTwvWWVh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zgw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</w:fldData>
        </w:fldChar>
      </w:r>
      <w:r w:rsidR="00086080">
        <w:instrText xml:space="preserve"> ADDIN EN.CITE.DATA </w:instrText>
      </w:r>
      <w:r w:rsidR="00086080">
        <w:fldChar w:fldCharType="end"/>
      </w:r>
      <w:r w:rsidR="0084215E">
        <w:fldChar w:fldCharType="separate"/>
      </w:r>
      <w:r w:rsidR="00086080">
        <w:rPr>
          <w:noProof/>
        </w:rPr>
        <w:t>[</w:t>
      </w:r>
      <w:hyperlink w:anchor="_ENREF_27" w:tooltip="Pendlebury, 2015 #220" w:history="1">
        <w:r w:rsidR="003964A4">
          <w:rPr>
            <w:noProof/>
          </w:rPr>
          <w:t>27</w:t>
        </w:r>
      </w:hyperlink>
      <w:r w:rsidR="00086080">
        <w:rPr>
          <w:noProof/>
        </w:rPr>
        <w:t xml:space="preserve">, </w:t>
      </w:r>
      <w:hyperlink w:anchor="_ENREF_30" w:tooltip="Franco, 2010 #1173" w:history="1">
        <w:r w:rsidR="003964A4">
          <w:rPr>
            <w:noProof/>
          </w:rPr>
          <w:t>30-33</w:t>
        </w:r>
      </w:hyperlink>
      <w:r w:rsidR="00086080">
        <w:rPr>
          <w:noProof/>
        </w:rPr>
        <w:t>]</w:t>
      </w:r>
      <w:r w:rsidR="0084215E">
        <w:fldChar w:fldCharType="end"/>
      </w:r>
      <w:r w:rsidR="0084215E">
        <w:t xml:space="preserve"> </w:t>
      </w:r>
      <w:r w:rsidR="00705980">
        <w:t>CI</w:t>
      </w:r>
      <w:r w:rsidR="00982B25" w:rsidRPr="004B31E6">
        <w:t xml:space="preserve"> and dementia </w:t>
      </w:r>
      <w:r w:rsidR="00B40837">
        <w:t>are</w:t>
      </w:r>
      <w:r w:rsidR="00982B25" w:rsidRPr="004B31E6">
        <w:t xml:space="preserve"> predictive of delirium </w:t>
      </w:r>
      <w:r w:rsidR="005A3766" w:rsidRPr="004B31E6">
        <w:t xml:space="preserve">occurring </w:t>
      </w:r>
      <w:r w:rsidR="00982B25" w:rsidRPr="004B31E6">
        <w:t xml:space="preserve">prior to </w:t>
      </w:r>
      <w:r w:rsidR="005A3766" w:rsidRPr="004B31E6">
        <w:t>or</w:t>
      </w:r>
      <w:r w:rsidR="00982B25" w:rsidRPr="004B31E6">
        <w:t xml:space="preserve"> following </w:t>
      </w:r>
      <w:r w:rsidR="005A3766" w:rsidRPr="004B31E6">
        <w:t xml:space="preserve">surgery for </w:t>
      </w:r>
      <w:r w:rsidR="00705980">
        <w:t xml:space="preserve">fractures of the </w:t>
      </w:r>
      <w:r w:rsidR="005A3766" w:rsidRPr="004B31E6">
        <w:t xml:space="preserve">hip </w:t>
      </w:r>
      <w:r w:rsidR="00705980" w:rsidRPr="004B31E6">
        <w:t>or</w:t>
      </w:r>
      <w:r w:rsidR="00705980">
        <w:t xml:space="preserve"> proximal femur.</w:t>
      </w:r>
      <w:r w:rsidR="00705980" w:rsidRPr="004B31E6">
        <w:t xml:space="preserve"> </w:t>
      </w:r>
      <w:r w:rsidR="00006B98">
        <w:rPr>
          <w:rFonts w:cs="Segoe UI"/>
        </w:rPr>
        <w:fldChar w:fldCharType="begin">
          <w:fldData xml:space="preserve">PEVuZE5vdGU+PENpdGU+PEF1dGhvcj5NdWFuZ3BhaXNhbjwvQXV0aG9yPjxZZWFyPjIwMTU8L1ll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k4Nzk8L3BhZ2VzPjx2b2x1bWU+MTA8L3ZvbHVtZT48bnVtYmVyPjEw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==
</w:fldData>
        </w:fldChar>
      </w:r>
      <w:r w:rsidR="00086080">
        <w:rPr>
          <w:rFonts w:cs="Segoe UI"/>
        </w:rPr>
        <w:instrText xml:space="preserve"> ADDIN EN.CITE </w:instrText>
      </w:r>
      <w:r w:rsidR="00086080">
        <w:rPr>
          <w:rFonts w:cs="Segoe UI"/>
        </w:rPr>
        <w:fldChar w:fldCharType="begin">
          <w:fldData xml:space="preserve">PEVuZE5vdGU+PENpdGU+PEF1dGhvcj5NdWFuZ3BhaXNhbjwvQXV0aG9yPjxZZWFyPjIwMTU8L1ll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k4Nzk8L3BhZ2VzPjx2b2x1bWU+MTA8L3ZvbHVtZT48bnVtYmVyPjEw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==
</w:fldData>
        </w:fldChar>
      </w:r>
      <w:r w:rsidR="00086080">
        <w:rPr>
          <w:rFonts w:cs="Segoe UI"/>
        </w:rPr>
        <w:instrText xml:space="preserve"> ADDIN EN.CITE.DATA </w:instrText>
      </w:r>
      <w:r w:rsidR="00086080">
        <w:rPr>
          <w:rFonts w:cs="Segoe UI"/>
        </w:rPr>
      </w:r>
      <w:r w:rsidR="00086080">
        <w:rPr>
          <w:rFonts w:cs="Segoe UI"/>
        </w:rPr>
        <w:fldChar w:fldCharType="end"/>
      </w:r>
      <w:r w:rsidR="00006B98">
        <w:rPr>
          <w:rFonts w:cs="Segoe UI"/>
        </w:rPr>
      </w:r>
      <w:r w:rsidR="00006B98">
        <w:rPr>
          <w:rFonts w:cs="Segoe UI"/>
        </w:rPr>
        <w:fldChar w:fldCharType="separate"/>
      </w:r>
      <w:r w:rsidR="00086080">
        <w:rPr>
          <w:rFonts w:cs="Segoe UI"/>
          <w:noProof/>
        </w:rPr>
        <w:t>[</w:t>
      </w:r>
      <w:hyperlink w:anchor="_ENREF_34" w:tooltip="Muangpaisan, 2015 #1317" w:history="1">
        <w:r w:rsidR="003964A4">
          <w:rPr>
            <w:rFonts w:cs="Segoe UI"/>
            <w:noProof/>
          </w:rPr>
          <w:t>34-37</w:t>
        </w:r>
      </w:hyperlink>
      <w:r w:rsidR="00086080">
        <w:rPr>
          <w:rFonts w:cs="Segoe UI"/>
          <w:noProof/>
        </w:rPr>
        <w:t>]</w:t>
      </w:r>
      <w:r w:rsidR="00006B98">
        <w:rPr>
          <w:rFonts w:cs="Segoe UI"/>
        </w:rPr>
        <w:fldChar w:fldCharType="end"/>
      </w:r>
      <w:r w:rsidR="0043087E" w:rsidRPr="0043087E">
        <w:rPr>
          <w:rFonts w:ascii="Segoe UI" w:hAnsi="Segoe UI" w:cs="Segoe UI"/>
          <w:sz w:val="18"/>
          <w:szCs w:val="18"/>
        </w:rPr>
        <w:t xml:space="preserve"> </w:t>
      </w:r>
      <w:r w:rsidR="00916623">
        <w:t>H</w:t>
      </w:r>
      <w:r w:rsidR="00693112" w:rsidRPr="004B31E6">
        <w:t xml:space="preserve">ospital </w:t>
      </w:r>
      <w:r w:rsidR="003C78BE" w:rsidRPr="004B31E6">
        <w:t xml:space="preserve">outcomes </w:t>
      </w:r>
      <w:r w:rsidR="00976766">
        <w:t xml:space="preserve">including mortality, institutionalisation and length of stay </w:t>
      </w:r>
      <w:r w:rsidR="00693112" w:rsidRPr="004B31E6">
        <w:t>for patients with</w:t>
      </w:r>
      <w:r w:rsidR="003C78BE" w:rsidRPr="004B31E6">
        <w:t xml:space="preserve"> delirium are worse </w:t>
      </w:r>
      <w:r w:rsidR="00396D99">
        <w:t>with</w:t>
      </w:r>
      <w:r w:rsidR="003C78BE" w:rsidRPr="004B31E6">
        <w:t xml:space="preserve"> pre-existing dementia</w:t>
      </w:r>
      <w:r w:rsidR="00B50483">
        <w:t>.</w:t>
      </w:r>
      <w:r w:rsidR="00683E83" w:rsidRPr="004B31E6">
        <w:fldChar w:fldCharType="begin">
          <w:fldData xml:space="preserve">PEVuZE5vdGU+PENpdGU+PEF1dGhvcj5KYWNrc29uPC9BdXRob3I+PFllYXI+MjAxNjwvWWVhcj48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ODQ4LTU2LCBXMjk2PC9wYWdlcz48dm9sdW1lPjE1Njwvdm9sdW1lPjxudW1iZXI+MTI8L251bWJl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jI2NDwvcGFnZXM+PHZvbHVtZT4xNDwvdm9s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==
</w:fldData>
        </w:fldChar>
      </w:r>
      <w:r w:rsidR="00086080">
        <w:instrText xml:space="preserve"> ADDIN EN.CITE </w:instrText>
      </w:r>
      <w:r w:rsidR="00086080">
        <w:fldChar w:fldCharType="begin">
          <w:fldData xml:space="preserve">PEVuZE5vdGU+PENpdGU+PEF1dGhvcj5KYWNrc29uPC9BdXRob3I+PFllYXI+MjAxNjwvWWVhcj48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ODQ4LTU2LCBXMjk2PC9wYWdlcz48dm9sdW1lPjE1Njwvdm9sdW1lPjxudW1iZXI+MTI8L251bWJl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jI2NDwvcGFnZXM+PHZvbHVtZT4xNDwvdm9s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==
</w:fldData>
        </w:fldChar>
      </w:r>
      <w:r w:rsidR="00086080">
        <w:instrText xml:space="preserve"> ADDIN EN.CITE.DATA </w:instrText>
      </w:r>
      <w:r w:rsidR="00086080">
        <w:fldChar w:fldCharType="end"/>
      </w:r>
      <w:r w:rsidR="00683E83" w:rsidRPr="004B31E6">
        <w:fldChar w:fldCharType="separate"/>
      </w:r>
      <w:r w:rsidR="00086080">
        <w:rPr>
          <w:noProof/>
        </w:rPr>
        <w:t>[</w:t>
      </w:r>
      <w:hyperlink w:anchor="_ENREF_38" w:tooltip="Jackson, 2016 #347" w:history="1">
        <w:r w:rsidR="003964A4">
          <w:rPr>
            <w:noProof/>
          </w:rPr>
          <w:t>38-41</w:t>
        </w:r>
      </w:hyperlink>
      <w:r w:rsidR="00086080">
        <w:rPr>
          <w:noProof/>
        </w:rPr>
        <w:t>]</w:t>
      </w:r>
      <w:r w:rsidR="00683E83" w:rsidRPr="004B31E6">
        <w:fldChar w:fldCharType="end"/>
      </w:r>
      <w:r w:rsidR="005A6FC9">
        <w:t xml:space="preserve"> </w:t>
      </w:r>
      <w:r w:rsidR="00396D99">
        <w:t>D</w:t>
      </w:r>
      <w:r w:rsidR="00451C41" w:rsidRPr="004B31E6">
        <w:t xml:space="preserve">ementia was associated with </w:t>
      </w:r>
      <w:r w:rsidR="008A5278">
        <w:t xml:space="preserve">an increased risk </w:t>
      </w:r>
      <w:r w:rsidR="00D24B1E" w:rsidRPr="004B31E6">
        <w:t>of</w:t>
      </w:r>
      <w:r w:rsidR="00451C41" w:rsidRPr="004B31E6">
        <w:t xml:space="preserve"> least 1 episode of delirium during the first 3 days of admission in adults aged </w:t>
      </w:r>
      <w:r w:rsidR="008A5278">
        <w:t>≥</w:t>
      </w:r>
      <w:r w:rsidR="00451C41" w:rsidRPr="004B31E6">
        <w:t xml:space="preserve">65, </w:t>
      </w:r>
      <w:r w:rsidR="002A1D10">
        <w:t xml:space="preserve">and increased </w:t>
      </w:r>
      <w:r w:rsidR="00451C41" w:rsidRPr="004B31E6">
        <w:t>the odds of unanticipated ICU admission or in-hospital</w:t>
      </w:r>
      <w:r w:rsidR="002A1D10">
        <w:t xml:space="preserve"> death</w:t>
      </w:r>
      <w:r w:rsidR="00D24B1E" w:rsidRPr="004B31E6">
        <w:t>.</w:t>
      </w:r>
      <w:r w:rsidR="00451C41" w:rsidRPr="004B31E6">
        <w:t xml:space="preserve"> </w:t>
      </w:r>
      <w:r w:rsidR="00683E83" w:rsidRPr="004B31E6">
        <w:fldChar w:fldCharType="begin"/>
      </w:r>
      <w:r w:rsidR="00086080">
        <w:instrText xml:space="preserve"> ADDIN EN.CITE &lt;EndNote&gt;&lt;Cite&gt;&lt;Author&gt;Hsieh&lt;/Author&gt;&lt;Year&gt;2015&lt;/Year&gt;&lt;RecNum&gt;204&lt;/RecNum&gt;&lt;DisplayText&gt;[42]&lt;/DisplayText&gt;&lt;record&gt;&lt;rec-number&gt;204&lt;/rec-number&gt;&lt;foreign-keys&gt;&lt;key app="EN" db-id="0zpzrevtzfzvfeed0d7pxpeer5zaxet0zrpv"&gt;204&lt;/key&gt;&lt;/foreign-keys&gt;&lt;ref-type name="Journal Article"&gt;17&lt;/ref-type&gt;&lt;contributors&gt;&lt;authors&gt;&lt;author&gt;Hsieh, S. J.&lt;/author&gt;&lt;author&gt;Madahar, P.&lt;/author&gt;&lt;author&gt;Hope, A. A.&lt;/author&gt;&lt;author&gt;Zapata, J.&lt;/author&gt;&lt;author&gt;Gong, M. N.&lt;/author&gt;&lt;/authors&gt;&lt;/contributors&gt;&lt;auth-address&gt;Department of Medicine, Montefiore Medical Center, Bronx, New York, USA Albert Einstein College of Medicine, Bronx, New York, USA.&amp;#xD;Department of Medicine, Montefiore Medical Center, Bronx, New York, USA.&amp;#xD;Department of Emergency Medicine, Montefiore Medical Center, Bronx, New York, USA.&lt;/auth-address&gt;&lt;titles&gt;&lt;title&gt;Clinical deterioration in older adults with delirium during early hospitalisation: a p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7496&lt;/pages&gt;&lt;volume&gt;5&lt;/volume&gt;&lt;number&gt;9&lt;/number&gt;&lt;edition&gt;2015/09/12&lt;/edition&gt;&lt;dates&gt;&lt;year&gt;2015&lt;/year&gt;&lt;/dates&gt;&lt;isbn&gt;2044-6055 (Electronic)&lt;/isbn&gt;&lt;accession-num&gt;26353866&lt;/accession-num&gt;&lt;urls&gt;&lt;/urls&gt;&lt;custom2&gt;PMC4567670&lt;/custom2&gt;&lt;electronic-resource-num&gt;10.1136/bmjopen-2014-007496&lt;/electronic-resource-num&gt;&lt;remote-database-provider&gt;NLM&lt;/remote-database-provider&gt;&lt;language&gt;eng&lt;/language&gt;&lt;/record&gt;&lt;/Cite&gt;&lt;/EndNote&gt;</w:instrText>
      </w:r>
      <w:r w:rsidR="00683E83" w:rsidRPr="004B31E6">
        <w:fldChar w:fldCharType="separate"/>
      </w:r>
      <w:r w:rsidR="00086080">
        <w:rPr>
          <w:noProof/>
        </w:rPr>
        <w:t>[</w:t>
      </w:r>
      <w:hyperlink w:anchor="_ENREF_42" w:tooltip="Hsieh, 2015 #204" w:history="1">
        <w:r w:rsidR="003964A4">
          <w:rPr>
            <w:noProof/>
          </w:rPr>
          <w:t>42</w:t>
        </w:r>
      </w:hyperlink>
      <w:r w:rsidR="00086080">
        <w:rPr>
          <w:noProof/>
        </w:rPr>
        <w:t>]</w:t>
      </w:r>
      <w:r w:rsidR="00683E83" w:rsidRPr="004B31E6">
        <w:fldChar w:fldCharType="end"/>
      </w:r>
      <w:r w:rsidR="006951F8" w:rsidRPr="004B31E6">
        <w:rPr>
          <w:rFonts w:cs="Segoe UI"/>
        </w:rPr>
        <w:t>.</w:t>
      </w:r>
      <w:r w:rsidR="006951F8">
        <w:rPr>
          <w:rFonts w:cs="Segoe UI"/>
        </w:rPr>
        <w:t xml:space="preserve"> </w:t>
      </w:r>
    </w:p>
    <w:p w:rsidR="00B61B3D" w:rsidRPr="004B31E6" w:rsidRDefault="00B61B3D" w:rsidP="00A407B0">
      <w:pPr>
        <w:spacing w:after="0"/>
      </w:pPr>
    </w:p>
    <w:p w:rsidR="00C63DA0" w:rsidRPr="0084215E" w:rsidRDefault="00E82E2F" w:rsidP="00A407B0">
      <w:pPr>
        <w:spacing w:after="0"/>
        <w:rPr>
          <w:b/>
          <w:i/>
        </w:rPr>
      </w:pPr>
      <w:r w:rsidRPr="0084215E">
        <w:rPr>
          <w:b/>
          <w:i/>
        </w:rPr>
        <w:t>3.1.6</w:t>
      </w:r>
      <w:r w:rsidR="00DC6413" w:rsidRPr="0084215E">
        <w:rPr>
          <w:b/>
          <w:i/>
        </w:rPr>
        <w:tab/>
      </w:r>
      <w:r w:rsidR="00F3109F" w:rsidRPr="0084215E">
        <w:rPr>
          <w:b/>
          <w:i/>
        </w:rPr>
        <w:t>Adverse events and c</w:t>
      </w:r>
      <w:r w:rsidR="00C63DA0" w:rsidRPr="0084215E">
        <w:rPr>
          <w:b/>
          <w:i/>
        </w:rPr>
        <w:t xml:space="preserve">omplications </w:t>
      </w:r>
      <w:r w:rsidR="00F3109F" w:rsidRPr="0084215E">
        <w:rPr>
          <w:b/>
          <w:i/>
        </w:rPr>
        <w:t>occurring in hospital</w:t>
      </w:r>
    </w:p>
    <w:p w:rsidR="002347F0" w:rsidRDefault="00F3109F" w:rsidP="00A54670">
      <w:pPr>
        <w:spacing w:after="0"/>
      </w:pPr>
      <w:r>
        <w:t>E</w:t>
      </w:r>
      <w:r w:rsidR="00776E36" w:rsidRPr="004B31E6">
        <w:t>vents occur</w:t>
      </w:r>
      <w:r w:rsidR="003B7E0A">
        <w:t>ing</w:t>
      </w:r>
      <w:r w:rsidR="00776E36" w:rsidRPr="004B31E6">
        <w:t xml:space="preserve"> during hospitalisation, </w:t>
      </w:r>
      <w:r w:rsidR="00396D99">
        <w:t>e.g.</w:t>
      </w:r>
      <w:r w:rsidR="00776E36" w:rsidRPr="004B31E6">
        <w:t xml:space="preserve"> urinary tract infections (UTI</w:t>
      </w:r>
      <w:r w:rsidR="00006B98">
        <w:t xml:space="preserve">), pneumonia or gastroenteritis </w:t>
      </w:r>
      <w:r w:rsidR="00776E36" w:rsidRPr="004B31E6">
        <w:t>(Hospital acquired infections</w:t>
      </w:r>
      <w:r>
        <w:t xml:space="preserve"> - HAI</w:t>
      </w:r>
      <w:r w:rsidR="00776E36" w:rsidRPr="004B31E6">
        <w:t xml:space="preserve">), pressure </w:t>
      </w:r>
      <w:r w:rsidR="0023432F">
        <w:t>ulcers</w:t>
      </w:r>
      <w:r w:rsidR="00BF0E8C">
        <w:t xml:space="preserve"> (PU)</w:t>
      </w:r>
      <w:r w:rsidR="00776E36" w:rsidRPr="004B31E6">
        <w:t>, adverse drug reactions</w:t>
      </w:r>
      <w:r w:rsidR="00246F54" w:rsidRPr="004B31E6">
        <w:t xml:space="preserve"> (ADR) </w:t>
      </w:r>
      <w:r w:rsidR="00DC6413">
        <w:t xml:space="preserve">falls and fractures </w:t>
      </w:r>
      <w:r w:rsidR="00776E36" w:rsidRPr="004B31E6">
        <w:t>impair recover</w:t>
      </w:r>
      <w:r w:rsidR="00F81AAF">
        <w:t>y by</w:t>
      </w:r>
      <w:r w:rsidR="00776E36" w:rsidRPr="004B31E6">
        <w:t xml:space="preserve"> </w:t>
      </w:r>
      <w:r w:rsidR="00F81AAF">
        <w:t>reducing</w:t>
      </w:r>
      <w:r w:rsidR="00776E36" w:rsidRPr="004B31E6">
        <w:t xml:space="preserve"> mobility</w:t>
      </w:r>
      <w:r w:rsidR="000306AD" w:rsidRPr="004B31E6">
        <w:t>, functional ability</w:t>
      </w:r>
      <w:r w:rsidR="00776E36" w:rsidRPr="004B31E6">
        <w:t xml:space="preserve"> and nutritional status, </w:t>
      </w:r>
      <w:r w:rsidR="00006B98">
        <w:t xml:space="preserve">increase </w:t>
      </w:r>
      <w:r w:rsidR="00FD3B67">
        <w:t>care required and extend hospital</w:t>
      </w:r>
      <w:r w:rsidR="003B7E0A">
        <w:t>isation</w:t>
      </w:r>
      <w:r w:rsidR="00776E36" w:rsidRPr="004B31E6">
        <w:t>.</w:t>
      </w:r>
      <w:r w:rsidR="00C531DF" w:rsidRPr="004B31E6">
        <w:t xml:space="preserve"> </w:t>
      </w:r>
      <w:r w:rsidR="00006B98">
        <w:t>CI</w:t>
      </w:r>
      <w:r w:rsidR="00AA40C0" w:rsidRPr="004B31E6">
        <w:t xml:space="preserve"> or dementia leads to an incr</w:t>
      </w:r>
      <w:r w:rsidR="00AA40C0">
        <w:t>eased risk of falls in hospital</w:t>
      </w:r>
      <w:r w:rsidR="00F81AAF">
        <w:t>,</w:t>
      </w:r>
      <w:r w:rsidR="00AA40C0">
        <w:t xml:space="preserve"> </w:t>
      </w:r>
      <w:r w:rsidR="00AA40C0" w:rsidRPr="004B31E6">
        <w:fldChar w:fldCharType="begin">
          <w:fldData xml:space="preserve">PEVuZE5vdGU+PENpdGU+PEF1dGhvcj5NZWNvY2NpPC9BdXRob3I+PFllYXI+MjAwNTwvWWVhcj48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</w:fldData>
        </w:fldChar>
      </w:r>
      <w:r w:rsidR="00086080">
        <w:instrText xml:space="preserve"> ADDIN EN.CITE </w:instrText>
      </w:r>
      <w:r w:rsidR="00086080">
        <w:fldChar w:fldCharType="begin">
          <w:fldData xml:space="preserve">PEVuZE5vdGU+PENpdGU+PEF1dGhvcj5NZWNvY2NpPC9BdXRob3I+PFllYXI+MjAwNTwvWWVhcj48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</w:fldData>
        </w:fldChar>
      </w:r>
      <w:r w:rsidR="00086080">
        <w:instrText xml:space="preserve"> ADDIN EN.CITE.DATA </w:instrText>
      </w:r>
      <w:r w:rsidR="00086080">
        <w:fldChar w:fldCharType="end"/>
      </w:r>
      <w:r w:rsidR="00AA40C0" w:rsidRPr="004B31E6">
        <w:fldChar w:fldCharType="separate"/>
      </w:r>
      <w:r w:rsidR="00086080">
        <w:rPr>
          <w:noProof/>
        </w:rPr>
        <w:t>[</w:t>
      </w:r>
      <w:hyperlink w:anchor="_ENREF_43" w:tooltip="Mecocci, 2005 #675" w:history="1">
        <w:r w:rsidR="003964A4">
          <w:rPr>
            <w:noProof/>
          </w:rPr>
          <w:t>43</w:t>
        </w:r>
      </w:hyperlink>
      <w:r w:rsidR="00086080">
        <w:rPr>
          <w:noProof/>
        </w:rPr>
        <w:t xml:space="preserve">, </w:t>
      </w:r>
      <w:hyperlink w:anchor="_ENREF_44" w:tooltip="Härlein, 2011 #1587" w:history="1">
        <w:r w:rsidR="003964A4">
          <w:rPr>
            <w:noProof/>
          </w:rPr>
          <w:t>44</w:t>
        </w:r>
      </w:hyperlink>
      <w:r w:rsidR="00086080">
        <w:rPr>
          <w:noProof/>
        </w:rPr>
        <w:t>]</w:t>
      </w:r>
      <w:r w:rsidR="00AA40C0" w:rsidRPr="004B31E6">
        <w:fldChar w:fldCharType="end"/>
      </w:r>
      <w:r w:rsidR="00AA40C0" w:rsidRPr="004B31E6">
        <w:t xml:space="preserve"> </w:t>
      </w:r>
      <w:r w:rsidR="00F81AAF">
        <w:t>including recurrent falls</w:t>
      </w:r>
      <w:r w:rsidR="00F81AAF" w:rsidRPr="004B31E6">
        <w:t xml:space="preserve"> </w:t>
      </w:r>
      <w:r w:rsidR="00AA40C0" w:rsidRPr="004B31E6">
        <w:fldChar w:fldCharType="begin">
          <w:fldData xml:space="preserve">PEVuZE5vdGU+PENpdGU+PEF1dGhvcj5DaGVuPC9BdXRob3I+PFllYXI+MjAxMTwvWWVhcj48UmVj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=
</w:fldData>
        </w:fldChar>
      </w:r>
      <w:r w:rsidR="00086080">
        <w:instrText xml:space="preserve"> ADDIN EN.CITE </w:instrText>
      </w:r>
      <w:r w:rsidR="00086080">
        <w:fldChar w:fldCharType="begin">
          <w:fldData xml:space="preserve">PEVuZE5vdGU+PENpdGU+PEF1dGhvcj5DaGVuPC9BdXRob3I+PFllYXI+MjAxMTwvWWVhcj48UmVj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=
</w:fldData>
        </w:fldChar>
      </w:r>
      <w:r w:rsidR="00086080">
        <w:instrText xml:space="preserve"> ADDIN EN.CITE.DATA </w:instrText>
      </w:r>
      <w:r w:rsidR="00086080">
        <w:fldChar w:fldCharType="end"/>
      </w:r>
      <w:r w:rsidR="00AA40C0" w:rsidRPr="004B31E6">
        <w:fldChar w:fldCharType="separate"/>
      </w:r>
      <w:r w:rsidR="00086080">
        <w:rPr>
          <w:noProof/>
        </w:rPr>
        <w:t>[</w:t>
      </w:r>
      <w:hyperlink w:anchor="_ENREF_45" w:tooltip="Chen, 2011 #912" w:history="1">
        <w:r w:rsidR="003964A4">
          <w:rPr>
            <w:noProof/>
          </w:rPr>
          <w:t>45</w:t>
        </w:r>
      </w:hyperlink>
      <w:r w:rsidR="00086080">
        <w:rPr>
          <w:noProof/>
        </w:rPr>
        <w:t>]</w:t>
      </w:r>
      <w:r w:rsidR="00AA40C0" w:rsidRPr="004B31E6">
        <w:fldChar w:fldCharType="end"/>
      </w:r>
      <w:r w:rsidR="00006B98">
        <w:t xml:space="preserve"> </w:t>
      </w:r>
      <w:r w:rsidR="00F81AAF">
        <w:t>and f</w:t>
      </w:r>
      <w:r w:rsidR="00AA40C0" w:rsidRPr="004B31E6">
        <w:t xml:space="preserve">alls related to impulsive behaviour. </w:t>
      </w:r>
      <w:r w:rsidR="00AA40C0" w:rsidRPr="004B31E6">
        <w:rPr>
          <w:rFonts w:cs="Segoe UI"/>
        </w:rPr>
        <w:fldChar w:fldCharType="begin"/>
      </w:r>
      <w:r w:rsidR="00086080">
        <w:rPr>
          <w:rFonts w:cs="Segoe UI"/>
        </w:rPr>
        <w:instrText xml:space="preserve"> ADDIN EN.CITE &lt;EndNote&gt;&lt;Cite&gt;&lt;Author&gt;Ferrari&lt;/Author&gt;&lt;Year&gt;2012&lt;/Year&gt;&lt;RecNum&gt;1532&lt;/RecNum&gt;&lt;DisplayText&gt;[46]&lt;/DisplayText&gt;&lt;record&gt;&lt;rec-number&gt;1532&lt;/rec-number&gt;&lt;foreign-keys&gt;&lt;key app="EN" db-id="0zpzrevtzfzvfeed0d7pxpeer5zaxet0zrpv"&gt;1532&lt;/key&gt;&lt;/foreign-keys&gt;&lt;ref-type name="Journal Article"&gt;17&lt;/ref-type&gt;&lt;contributors&gt;&lt;authors&gt;&lt;author&gt;Ferrari, Marisa&lt;/author&gt;&lt;author&gt;Harrison, Barbara&lt;/author&gt;&lt;author&gt;Lewis, Doresea&lt;/author&gt;&lt;/authors&gt;&lt;/contributors&gt;&lt;auth-address&gt;School of Nursing at University of Michigan, Ann Arbor, MI, USA. maferrar@umich.edu&lt;/auth-address&gt;&lt;titles&gt;&lt;title&gt;The risk factors for impulsivity-related falls among hospitalized older adults&lt;/title&gt;&lt;secondary-title&gt;Rehabilitation Nursing: The Official Journal Of The Association Of Rehabilitation Nurses&lt;/secondary-title&gt;&lt;/titles&gt;&lt;periodical&gt;&lt;full-title&gt;Rehabilitation Nursing: The Official Journal Of The Association Of Rehabilitation Nurses&lt;/full-title&gt;&lt;/periodical&gt;&lt;pages&gt;145-150&lt;/pages&gt;&lt;volume&gt;37&lt;/volume&gt;&lt;number&gt;3&lt;/number&gt;&lt;keywords&gt;&lt;keyword&gt;Accidental Falls/*statistics &amp;amp; numerical data&lt;/keyword&gt;&lt;keyword&gt;Hospitalization/*statistics &amp;amp; numerical data&lt;/keyword&gt;&lt;keyword&gt;Impulsive Behavior/*epidemiology&lt;/keyword&gt;&lt;keyword&gt;Inpatients/*statistics &amp;amp; numerical data&lt;/keyword&gt;&lt;keyword&gt;Aged&lt;/keyword&gt;&lt;keyword&gt;Aged, 80 and over&lt;/keyword&gt;&lt;keyword&gt;Female&lt;/keyword&gt;&lt;keyword&gt;Geriatric Nursing&lt;/keyword&gt;&lt;keyword&gt;Humans&lt;/keyword&gt;&lt;keyword&gt;Incidence&lt;/keyword&gt;&lt;keyword&gt;Male&lt;/keyword&gt;&lt;keyword&gt;Rehabilitation Nursing&lt;/keyword&gt;&lt;keyword&gt;Risk Factors&lt;/keyword&gt;&lt;/keywords&gt;&lt;dates&gt;&lt;year&gt;2012&lt;/year&gt;&lt;/dates&gt;&lt;pub-location&gt;United States&lt;/pub-location&gt;&lt;publisher&gt;Wiley-Blackwell&lt;/publisher&gt;&lt;isbn&gt;0278-4807&lt;/isbn&gt;&lt;accession-num&gt;22549632&lt;/accession-num&gt;&lt;urls&gt;&lt;related-urls&gt;&lt;url&gt;http://search.ebscohost.com/login.aspx?direct=true&amp;amp;db=cmedm&amp;amp;AN=22549632&amp;amp;site=ehost-live&lt;/url&gt;&lt;/related-urls&gt;&lt;/urls&gt;&lt;electronic-resource-num&gt;10.1002/RNJ.00046&lt;/electronic-resource-num&gt;&lt;remote-database-name&gt;cmedm&lt;/remote-database-name&gt;&lt;remote-database-provider&gt;EBSCOhost&lt;/remote-database-provider&gt;&lt;/record&gt;&lt;/Cite&gt;&lt;/EndNote&gt;</w:instrText>
      </w:r>
      <w:r w:rsidR="00AA40C0" w:rsidRPr="004B31E6">
        <w:rPr>
          <w:rFonts w:cs="Segoe UI"/>
        </w:rPr>
        <w:fldChar w:fldCharType="separate"/>
      </w:r>
      <w:r w:rsidR="00086080">
        <w:rPr>
          <w:rFonts w:cs="Segoe UI"/>
          <w:noProof/>
        </w:rPr>
        <w:t>[</w:t>
      </w:r>
      <w:hyperlink w:anchor="_ENREF_46" w:tooltip="Ferrari, 2012 #1532" w:history="1">
        <w:r w:rsidR="003964A4">
          <w:rPr>
            <w:rFonts w:cs="Segoe UI"/>
            <w:noProof/>
          </w:rPr>
          <w:t>46</w:t>
        </w:r>
      </w:hyperlink>
      <w:r w:rsidR="00086080">
        <w:rPr>
          <w:rFonts w:cs="Segoe UI"/>
          <w:noProof/>
        </w:rPr>
        <w:t>]</w:t>
      </w:r>
      <w:r w:rsidR="00AA40C0" w:rsidRPr="004B31E6">
        <w:rPr>
          <w:rFonts w:cs="Segoe UI"/>
        </w:rPr>
        <w:fldChar w:fldCharType="end"/>
      </w:r>
      <w:r w:rsidR="00006B98">
        <w:rPr>
          <w:rFonts w:cs="Segoe UI"/>
        </w:rPr>
        <w:t xml:space="preserve"> </w:t>
      </w:r>
      <w:r w:rsidR="003B7E0A">
        <w:rPr>
          <w:rFonts w:cs="Segoe UI"/>
        </w:rPr>
        <w:t xml:space="preserve">In addition, </w:t>
      </w:r>
      <w:r w:rsidR="00AA40C0" w:rsidRPr="004B31E6">
        <w:rPr>
          <w:rFonts w:cs="Segoe UI"/>
        </w:rPr>
        <w:t xml:space="preserve">factors </w:t>
      </w:r>
      <w:r w:rsidR="00483C73">
        <w:rPr>
          <w:rFonts w:cs="Segoe UI"/>
        </w:rPr>
        <w:t xml:space="preserve">identified in </w:t>
      </w:r>
      <w:r w:rsidR="00396D99">
        <w:rPr>
          <w:rFonts w:cs="Segoe UI"/>
        </w:rPr>
        <w:t>&gt;75%</w:t>
      </w:r>
      <w:r w:rsidR="00483C73">
        <w:rPr>
          <w:rFonts w:cs="Segoe UI"/>
        </w:rPr>
        <w:t xml:space="preserve"> of</w:t>
      </w:r>
      <w:r w:rsidR="00916623" w:rsidRPr="004B31E6">
        <w:rPr>
          <w:rFonts w:cs="Segoe UI"/>
        </w:rPr>
        <w:t xml:space="preserve"> </w:t>
      </w:r>
      <w:r w:rsidR="00F81AAF">
        <w:rPr>
          <w:rFonts w:cs="Segoe UI"/>
        </w:rPr>
        <w:t xml:space="preserve">falls in </w:t>
      </w:r>
      <w:r w:rsidR="000943A8">
        <w:rPr>
          <w:rFonts w:cs="Segoe UI"/>
        </w:rPr>
        <w:t xml:space="preserve">patients with dementia </w:t>
      </w:r>
      <w:r w:rsidR="00F81AAF">
        <w:rPr>
          <w:rFonts w:cs="Segoe UI"/>
        </w:rPr>
        <w:t>include</w:t>
      </w:r>
      <w:r w:rsidR="000943A8">
        <w:rPr>
          <w:rFonts w:cs="Segoe UI"/>
        </w:rPr>
        <w:t>d</w:t>
      </w:r>
      <w:r w:rsidR="00AA40C0" w:rsidRPr="004B31E6">
        <w:rPr>
          <w:rFonts w:cs="Segoe UI"/>
        </w:rPr>
        <w:t xml:space="preserve"> being in hospital at night, acute disease or symptoms of disease and/or acute drug side-effects. </w:t>
      </w:r>
      <w:r w:rsidR="00AA40C0" w:rsidRPr="004B31E6">
        <w:rPr>
          <w:rFonts w:cs="Segoe UI"/>
        </w:rPr>
        <w:fldChar w:fldCharType="begin"/>
      </w:r>
      <w:r w:rsidR="00086080">
        <w:rPr>
          <w:rFonts w:cs="Segoe UI"/>
        </w:rPr>
        <w:instrText xml:space="preserve"> ADDIN EN.CITE &lt;EndNote&gt;&lt;Cite&gt;&lt;Author&gt;Tängman&lt;/Author&gt;&lt;Year&gt;2010&lt;/Year&gt;&lt;RecNum&gt;2009&lt;/RecNum&gt;&lt;DisplayText&gt;[47]&lt;/DisplayText&gt;&lt;record&gt;&lt;rec-number&gt;2009&lt;/rec-number&gt;&lt;foreign-keys&gt;&lt;key app="EN" db-id="0zpzrevtzfzvfeed0d7pxpeer5zaxet0zrpv"&gt;2009&lt;/key&gt;&lt;/foreign-keys&gt;&lt;ref-type name="Journal Article"&gt;17&lt;/ref-type&gt;&lt;contributors&gt;&lt;authors&gt;&lt;author&gt;Tängman, Sofie&lt;/author&gt;&lt;author&gt;Eriksson, Staffan&lt;/author&gt;&lt;author&gt;Gustafson, Yngve&lt;/author&gt;&lt;author&gt;Lundin-Olsson, Lillemor&lt;/author&gt;&lt;/authors&gt;&lt;/contributors&gt;&lt;auth-address&gt;Tängman, Sofie, Geriatric Medicine, Umea University, SE-901 87, Umea, Sweden&lt;/auth-address&gt;&lt;titles&gt;&lt;title&gt;Precipitating factors for falls among patients with dementia on a psychogeriatric ward&lt;/title&gt;&lt;secondary-title&gt;International Psychogeriatrics&lt;/secondary-title&gt;&lt;/titles&gt;&lt;periodical&gt;&lt;full-title&gt;International Psychogeriatrics&lt;/full-title&gt;&lt;/periodical&gt;&lt;pages&gt;641-649&lt;/pages&gt;&lt;volume&gt;22&lt;/volume&gt;&lt;number&gt;4&lt;/number&gt;&lt;keywords&gt;&lt;keyword&gt;falls&lt;/keyword&gt;&lt;keyword&gt;dementia patients&lt;/keyword&gt;&lt;keyword&gt;psychogeriatric ward&lt;/keyword&gt;&lt;keyword&gt;risk factors&lt;/keyword&gt;&lt;keyword&gt;2010&lt;/keyword&gt;&lt;keyword&gt;Dementia&lt;/keyword&gt;&lt;keyword&gt;Geriatric Patients&lt;/keyword&gt;&lt;keyword&gt;Hospitalized Patients&lt;/keyword&gt;&lt;keyword&gt;Geropsychology&lt;/keyword&gt;&lt;/keywords&gt;&lt;dates&gt;&lt;year&gt;2010&lt;/year&gt;&lt;/dates&gt;&lt;pub-location&gt;United Kingdom&lt;/pub-location&gt;&lt;publisher&gt;Cambridge University Press&lt;/publisher&gt;&lt;isbn&gt;1041-6102&amp;#xD;1741-203X&lt;/isbn&gt;&lt;accession-num&gt;2010-10861-014&lt;/accession-num&gt;&lt;urls&gt;&lt;related-urls&gt;&lt;url&gt;http://search.ebscohost.com/login.aspx?direct=true&amp;amp;db=psyh&amp;amp;AN=2010-10861-014&amp;amp;site=ehost-live&lt;/url&gt;&lt;url&gt;ORCID: 0000-0002-0999-377X&lt;/url&gt;&lt;url&gt;sofie.tangman@vll.se&lt;/url&gt;&lt;/related-urls&gt;&lt;/urls&gt;&lt;electronic-resource-num&gt;10.1017/S1041610209991724&lt;/electronic-resource-num&gt;&lt;remote-database-name&gt;psyh&lt;/remote-database-name&gt;&lt;remote-database-provider&gt;EBSCOhost&lt;/remote-database-provider&gt;&lt;/record&gt;&lt;/Cite&gt;&lt;/EndNote&gt;</w:instrText>
      </w:r>
      <w:r w:rsidR="00AA40C0" w:rsidRPr="004B31E6">
        <w:rPr>
          <w:rFonts w:cs="Segoe UI"/>
        </w:rPr>
        <w:fldChar w:fldCharType="separate"/>
      </w:r>
      <w:r w:rsidR="00086080">
        <w:rPr>
          <w:rFonts w:cs="Segoe UI"/>
          <w:noProof/>
        </w:rPr>
        <w:t>[</w:t>
      </w:r>
      <w:hyperlink w:anchor="_ENREF_47" w:tooltip="Tängman, 2010 #2009" w:history="1">
        <w:r w:rsidR="003964A4">
          <w:rPr>
            <w:rFonts w:cs="Segoe UI"/>
            <w:noProof/>
          </w:rPr>
          <w:t>47</w:t>
        </w:r>
      </w:hyperlink>
      <w:r w:rsidR="00086080">
        <w:rPr>
          <w:rFonts w:cs="Segoe UI"/>
          <w:noProof/>
        </w:rPr>
        <w:t>]</w:t>
      </w:r>
      <w:r w:rsidR="00AA40C0" w:rsidRPr="004B31E6">
        <w:rPr>
          <w:rFonts w:cs="Segoe UI"/>
        </w:rPr>
        <w:fldChar w:fldCharType="end"/>
      </w:r>
      <w:r w:rsidR="009F0665">
        <w:rPr>
          <w:rFonts w:cs="Segoe UI"/>
        </w:rPr>
        <w:t xml:space="preserve"> </w:t>
      </w:r>
      <w:r w:rsidR="000943A8">
        <w:rPr>
          <w:rFonts w:cs="Segoe UI"/>
        </w:rPr>
        <w:t>Falls may result in fractures, which delay recovery and lengthen hospital</w:t>
      </w:r>
      <w:r w:rsidR="003B7E0A">
        <w:rPr>
          <w:rFonts w:cs="Segoe UI"/>
        </w:rPr>
        <w:t>isation.</w:t>
      </w:r>
      <w:r w:rsidR="00483C73">
        <w:rPr>
          <w:rFonts w:cs="Segoe UI"/>
        </w:rPr>
        <w:t xml:space="preserve"> </w:t>
      </w:r>
      <w:r w:rsidR="003B7E0A">
        <w:rPr>
          <w:rFonts w:cs="Segoe UI"/>
        </w:rPr>
        <w:t>O</w:t>
      </w:r>
      <w:r w:rsidR="000943A8">
        <w:rPr>
          <w:rFonts w:cs="Segoe UI"/>
        </w:rPr>
        <w:t xml:space="preserve">ccurrence of fractures in patients with dementia </w:t>
      </w:r>
      <w:r w:rsidR="00447B21">
        <w:t>is</w:t>
      </w:r>
      <w:r w:rsidR="000943A8">
        <w:t xml:space="preserve"> associated with </w:t>
      </w:r>
      <w:r w:rsidR="00AA40C0" w:rsidRPr="004B31E6">
        <w:t>hypnoti</w:t>
      </w:r>
      <w:r w:rsidR="000943A8">
        <w:t xml:space="preserve">c medicines, specifically </w:t>
      </w:r>
      <w:r w:rsidR="00AA40C0" w:rsidRPr="004B31E6">
        <w:rPr>
          <w:rFonts w:cs="Segoe UI"/>
        </w:rPr>
        <w:t xml:space="preserve">short-acting benzodiazepine hypnotics, ultrashort-acting non-benzodiazepine hypnotics, hydroxyzine, risperidone and perospirone. </w:t>
      </w:r>
      <w:r w:rsidR="00AA40C0" w:rsidRPr="004B31E6">
        <w:fldChar w:fldCharType="begin">
          <w:fldData xml:space="preserve">PEVuZE5vdGU+PENpdGU+PEF1dGhvcj5UYW1peWE8L0F1dGhvcj48WWVhcj4yMDE1PC9ZZWFyPjxS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</w:fldData>
        </w:fldChar>
      </w:r>
      <w:r w:rsidR="00086080">
        <w:instrText xml:space="preserve"> ADDIN EN.CITE </w:instrText>
      </w:r>
      <w:r w:rsidR="00086080">
        <w:fldChar w:fldCharType="begin">
          <w:fldData xml:space="preserve">PEVuZE5vdGU+PENpdGU+PEF1dGhvcj5UYW1peWE8L0F1dGhvcj48WWVhcj4yMDE1PC9ZZWFyPjxS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</w:fldData>
        </w:fldChar>
      </w:r>
      <w:r w:rsidR="00086080">
        <w:instrText xml:space="preserve"> ADDIN EN.CITE.DATA </w:instrText>
      </w:r>
      <w:r w:rsidR="00086080">
        <w:fldChar w:fldCharType="end"/>
      </w:r>
      <w:r w:rsidR="00AA40C0" w:rsidRPr="004B31E6">
        <w:fldChar w:fldCharType="separate"/>
      </w:r>
      <w:r w:rsidR="00086080">
        <w:rPr>
          <w:noProof/>
        </w:rPr>
        <w:t>[</w:t>
      </w:r>
      <w:hyperlink w:anchor="_ENREF_48" w:tooltip="Tamiya, 2015 #1307" w:history="1">
        <w:r w:rsidR="003964A4">
          <w:rPr>
            <w:noProof/>
          </w:rPr>
          <w:t>48</w:t>
        </w:r>
      </w:hyperlink>
      <w:r w:rsidR="00086080">
        <w:rPr>
          <w:noProof/>
        </w:rPr>
        <w:t>]</w:t>
      </w:r>
      <w:r w:rsidR="00AA40C0" w:rsidRPr="004B31E6">
        <w:fldChar w:fldCharType="end"/>
      </w:r>
      <w:r w:rsidR="00AA40C0" w:rsidRPr="004B31E6">
        <w:t xml:space="preserve">  </w:t>
      </w:r>
      <w:r w:rsidR="003F6A68">
        <w:t>Both medical and surgical in</w:t>
      </w:r>
      <w:r w:rsidR="00A54670">
        <w:t xml:space="preserve">patients with dementia </w:t>
      </w:r>
      <w:r w:rsidR="00916623">
        <w:t>are</w:t>
      </w:r>
      <w:r w:rsidR="00A54670">
        <w:t xml:space="preserve"> at higher ri</w:t>
      </w:r>
      <w:r w:rsidR="00916623">
        <w:t>sk of four common complications</w:t>
      </w:r>
      <w:r w:rsidR="003B7E0A">
        <w:t>,</w:t>
      </w:r>
      <w:r w:rsidR="00BB7076">
        <w:t xml:space="preserve">  </w:t>
      </w:r>
      <w:r w:rsidR="00A54670">
        <w:t xml:space="preserve">UTIs, </w:t>
      </w:r>
      <w:r w:rsidR="00BB7076">
        <w:t>PUs</w:t>
      </w:r>
      <w:r w:rsidR="00A54670">
        <w:t>, pneumonia and delirium</w:t>
      </w:r>
      <w:r w:rsidR="003F6A68">
        <w:t xml:space="preserve">, and medical patients </w:t>
      </w:r>
      <w:r w:rsidR="00BB7076">
        <w:t xml:space="preserve">are </w:t>
      </w:r>
      <w:r w:rsidR="003F6A68">
        <w:t>also at increased risk from sepsis and ‘failure to rescue’</w:t>
      </w:r>
      <w:r w:rsidR="00A54670">
        <w:t xml:space="preserve">. </w:t>
      </w:r>
      <w:r w:rsidR="00A54670" w:rsidRPr="004B31E6">
        <w:fldChar w:fldCharType="begin"/>
      </w:r>
      <w:r w:rsidR="00086080">
        <w:instrText xml:space="preserve"> ADDIN EN.CITE &lt;EndNote&gt;&lt;Cite&gt;&lt;Author&gt;Bail&lt;/Author&gt;&lt;Year&gt;2013&lt;/Year&gt;&lt;RecNum&gt;2117&lt;/RecNum&gt;&lt;DisplayText&gt;[49]&lt;/DisplayText&gt;&lt;record&gt;&lt;rec-number&gt;2117&lt;/rec-number&gt;&lt;foreign-keys&gt;&lt;key app="EN" db-id="0zpzrevtzfzvfeed0d7pxpeer5zaxet0zrpv"&gt;2117&lt;/key&gt;&lt;/foreign-keys&gt;&lt;ref-type name="Journal Article"&gt;17&lt;/ref-type&gt;&lt;contributors&gt;&lt;authors&gt;&lt;author&gt;Bail, K.&lt;/author&gt;&lt;author&gt;Berry, H.&lt;/author&gt;&lt;author&gt;Grealish, L.&lt;/author&gt;&lt;author&gt;Draper, B.&lt;/author&gt;&lt;author&gt;Karmel, R.&lt;/author&gt;&lt;author&gt;Gibson, D.&lt;/author&gt;&lt;author&gt;Peut, A.&lt;/author&gt;&lt;/authors&gt;&lt;/contributors&gt;&lt;auth-address&gt;Faculty of Health, University of Canberra, Canberra, Australian Capital Territory, Australia.&lt;/auth-address&gt;&lt;titles&gt;&lt;title&gt;Potentially preventable complications of urinary tract infections, pressure areas, pneumonia, and delirium in hospitalised dementia patients: ret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6&lt;/number&gt;&lt;edition&gt;2013/06/26&lt;/edition&gt;&lt;dates&gt;&lt;year&gt;2013&lt;/year&gt;&lt;pub-dates&gt;&lt;date&gt;Jun 20&lt;/date&gt;&lt;/pub-dates&gt;&lt;/dates&gt;&lt;isbn&gt;2044-6055 (Electronic)&amp;#xD;2044-6055 (Linking)&lt;/isbn&gt;&lt;accession-num&gt;23794540&lt;/accession-num&gt;&lt;urls&gt;&lt;/urls&gt;&lt;custom2&gt;PMC3669724&lt;/custom2&gt;&lt;electronic-resource-num&gt;10.1136/bmjopen-2013-002770&lt;/electronic-resource-num&gt;&lt;remote-database-provider&gt;NLM&lt;/remote-database-provider&gt;&lt;language&gt;eng&lt;/language&gt;&lt;/record&gt;&lt;/Cite&gt;&lt;/EndNote&gt;</w:instrText>
      </w:r>
      <w:r w:rsidR="00A54670" w:rsidRPr="004B31E6">
        <w:fldChar w:fldCharType="separate"/>
      </w:r>
      <w:r w:rsidR="00086080">
        <w:rPr>
          <w:noProof/>
        </w:rPr>
        <w:t>[</w:t>
      </w:r>
      <w:hyperlink w:anchor="_ENREF_49" w:tooltip="Bail, 2013 #2117" w:history="1">
        <w:r w:rsidR="003964A4">
          <w:rPr>
            <w:noProof/>
          </w:rPr>
          <w:t>49</w:t>
        </w:r>
      </w:hyperlink>
      <w:r w:rsidR="00086080">
        <w:rPr>
          <w:noProof/>
        </w:rPr>
        <w:t>]</w:t>
      </w:r>
      <w:r w:rsidR="00A54670" w:rsidRPr="004B31E6">
        <w:fldChar w:fldCharType="end"/>
      </w:r>
      <w:r w:rsidR="00A54670">
        <w:t xml:space="preserve"> </w:t>
      </w:r>
      <w:r w:rsidR="003B7E0A">
        <w:t>Pressure ulcers are also more common in patients with CI</w:t>
      </w:r>
      <w:r w:rsidR="00FB6039">
        <w:t xml:space="preserve">. </w:t>
      </w:r>
      <w:r w:rsidR="005847A5" w:rsidRPr="004B31E6">
        <w:fldChar w:fldCharType="begin">
          <w:fldData xml:space="preserve">PEVuZE5vdGU+PENpdGU+PEF1dGhvcj5QZW5kbGVidXJ5PC9BdXRob3I+PFllYXI+MjAxNTwvWWVh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3ODA4PC9wYWdl
cz48dm9sdW1lPjU8L3ZvbHVtZT48bnVtYmVyPjExPC9udW1iZXI+PGVkaXRpb24+MjAxNS8xMS8x
OTwvZWRpdGlvbj48ZGF0ZXM+PHllYXI+MjAxNTwveWVhcj48L2RhdGVzPjxpc2JuPjIwNDQtNjA1
NSAoRWxlY3Ryb25pYyk8L2lzYm4+PGFjY2Vzc2lvbi1udW0+MjY1NzY4MDY8L2FjY2Vzc2lvbi1u
dW0+PHVybHM+PC91cmxzPjxjdXN0b20yPlBNQzQ2NTQyODA8L2N1c3RvbTI+PGVsZWN0cm9uaWMt
cmVzb3VyY2UtbnVtPjEwLjExMzYvYm1qb3Blbi0yMDE1LTAwNzgwODwvZWxlY3Ryb25pYy1yZXNv
dXJjZS1udW0+PHJlbW90ZS1kYXRhYmFzZS1wcm92aWRlcj5OTE08L3JlbW90ZS1kYXRhYmFzZS1w
cm92aWRlcj48bGFuZ3VhZ2U+ZW5nPC9sYW5ndWFnZT48L3JlY29yZD48L0NpdGU+PC9FbmROb3Rl
PgB=
</w:fldData>
        </w:fldChar>
      </w:r>
      <w:r w:rsidR="00086080">
        <w:instrText xml:space="preserve"> ADDIN EN.CITE </w:instrText>
      </w:r>
      <w:r w:rsidR="00086080">
        <w:fldChar w:fldCharType="begin">
          <w:fldData xml:space="preserve">PEVuZE5vdGU+PENpdGU+PEF1dGhvcj5QZW5kbGVidXJ5PC9BdXRob3I+PFllYXI+MjAxNTwvWWVh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3ODA4PC9wYWdl
cz48dm9sdW1lPjU8L3ZvbHVtZT48bnVtYmVyPjExPC9udW1iZXI+PGVkaXRpb24+MjAxNS8xMS8x
OTwvZWRpdGlvbj48ZGF0ZXM+PHllYXI+MjAxNTwveWVhcj48L2RhdGVzPjxpc2JuPjIwNDQtNjA1
NSAoRWxlY3Ryb25pYyk8L2lzYm4+PGFjY2Vzc2lvbi1udW0+MjY1NzY4MDY8L2FjY2Vzc2lvbi1u
dW0+PHVybHM+PC91cmxzPjxjdXN0b20yPlBNQzQ2NTQyODA8L2N1c3RvbTI+PGVsZWN0cm9uaWMt
cmVzb3VyY2UtbnVtPjEwLjExMzYvYm1qb3Blbi0yMDE1LTAwNzgwODwvZWxlY3Ryb25pYy1yZXNv
dXJjZS1udW0+PHJlbW90ZS1kYXRhYmFzZS1wcm92aWRlcj5OTE08L3JlbW90ZS1kYXRhYmFzZS1w
cm92aWRlcj48bGFuZ3VhZ2U+ZW5nPC9sYW5ndWFnZT48L3JlY29yZD48L0NpdGU+PC9FbmROb3Rl
PgB=
</w:fldData>
        </w:fldChar>
      </w:r>
      <w:r w:rsidR="00086080">
        <w:instrText xml:space="preserve"> ADDIN EN.CITE.DATA </w:instrText>
      </w:r>
      <w:r w:rsidR="00086080">
        <w:fldChar w:fldCharType="end"/>
      </w:r>
      <w:r w:rsidR="005847A5" w:rsidRPr="004B31E6">
        <w:fldChar w:fldCharType="separate"/>
      </w:r>
      <w:r w:rsidR="00086080">
        <w:rPr>
          <w:noProof/>
        </w:rPr>
        <w:t>[</w:t>
      </w:r>
      <w:hyperlink w:anchor="_ENREF_27" w:tooltip="Pendlebury, 2015 #220" w:history="1">
        <w:r w:rsidR="003964A4">
          <w:rPr>
            <w:noProof/>
          </w:rPr>
          <w:t>27</w:t>
        </w:r>
      </w:hyperlink>
      <w:r w:rsidR="00086080">
        <w:rPr>
          <w:noProof/>
        </w:rPr>
        <w:t>]</w:t>
      </w:r>
      <w:r w:rsidR="005847A5" w:rsidRPr="004B31E6">
        <w:fldChar w:fldCharType="end"/>
      </w:r>
      <w:r w:rsidR="0025719A" w:rsidRPr="0025719A">
        <w:t xml:space="preserve"> </w:t>
      </w:r>
      <w:r w:rsidR="00753B8F">
        <w:t>CI</w:t>
      </w:r>
      <w:r w:rsidR="00640434">
        <w:t xml:space="preserve"> was shown to be the most significant risk factor for develo</w:t>
      </w:r>
      <w:r w:rsidR="00753B8F">
        <w:t>ping</w:t>
      </w:r>
      <w:r w:rsidR="00640434">
        <w:t xml:space="preserve"> </w:t>
      </w:r>
      <w:r w:rsidR="00FB6039">
        <w:t>urinary and faecal incontinence</w:t>
      </w:r>
      <w:r w:rsidR="00AF6963">
        <w:t xml:space="preserve"> </w:t>
      </w:r>
      <w:r w:rsidR="00640434" w:rsidRPr="004B31E6">
        <w:fldChar w:fldCharType="begin">
          <w:fldData xml:space="preserve">PEVuZE5vdGU+PENpdGU+PEF1dGhvcj5NZWNvY2NpPC9BdXRob3I+PFllYXI+MjAwNTwvWWVhcj48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</w:fldData>
        </w:fldChar>
      </w:r>
      <w:r w:rsidR="00086080">
        <w:instrText xml:space="preserve"> ADDIN EN.CITE </w:instrText>
      </w:r>
      <w:r w:rsidR="00086080">
        <w:fldChar w:fldCharType="begin">
          <w:fldData xml:space="preserve">PEVuZE5vdGU+PENpdGU+PEF1dGhvcj5NZWNvY2NpPC9BdXRob3I+PFllYXI+MjAwNTwvWWVhcj48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</w:fldData>
        </w:fldChar>
      </w:r>
      <w:r w:rsidR="00086080">
        <w:instrText xml:space="preserve"> ADDIN EN.CITE.DATA </w:instrText>
      </w:r>
      <w:r w:rsidR="00086080">
        <w:fldChar w:fldCharType="end"/>
      </w:r>
      <w:r w:rsidR="00640434" w:rsidRPr="004B31E6">
        <w:fldChar w:fldCharType="separate"/>
      </w:r>
      <w:r w:rsidR="00086080">
        <w:rPr>
          <w:noProof/>
        </w:rPr>
        <w:t>[</w:t>
      </w:r>
      <w:hyperlink w:anchor="_ENREF_43" w:tooltip="Mecocci, 2005 #675" w:history="1">
        <w:r w:rsidR="003964A4">
          <w:rPr>
            <w:noProof/>
          </w:rPr>
          <w:t>43</w:t>
        </w:r>
      </w:hyperlink>
      <w:r w:rsidR="00086080">
        <w:rPr>
          <w:noProof/>
        </w:rPr>
        <w:t>]</w:t>
      </w:r>
      <w:r w:rsidR="00640434" w:rsidRPr="004B31E6">
        <w:fldChar w:fldCharType="end"/>
      </w:r>
      <w:r w:rsidR="00640434">
        <w:t xml:space="preserve">, with </w:t>
      </w:r>
      <w:r w:rsidR="00753B8F">
        <w:t xml:space="preserve">36% and 2% </w:t>
      </w:r>
      <w:r w:rsidR="00640434">
        <w:t xml:space="preserve">new incontinence at discharge </w:t>
      </w:r>
      <w:r w:rsidR="00FB6039">
        <w:t xml:space="preserve">respectively. </w:t>
      </w:r>
      <w:r w:rsidR="0025719A" w:rsidRPr="004B31E6">
        <w:fldChar w:fldCharType="begin">
          <w:fldData xml:space="preserve">PEVuZE5vdGU+PENpdGU+PEF1dGhvcj5GdXJsYW5ldHRvPC9BdXRob3I+PFllYXI+MjAxNjwvWWVh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==
</w:fldData>
        </w:fldChar>
      </w:r>
      <w:r w:rsidR="00086080">
        <w:instrText xml:space="preserve"> ADDIN EN.CITE </w:instrText>
      </w:r>
      <w:r w:rsidR="00086080">
        <w:fldChar w:fldCharType="begin">
          <w:fldData xml:space="preserve">PEVuZE5vdGU+PENpdGU+PEF1dGhvcj5GdXJsYW5ldHRvPC9BdXRob3I+PFllYXI+MjAxNjwvWWVh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==
</w:fldData>
        </w:fldChar>
      </w:r>
      <w:r w:rsidR="00086080">
        <w:instrText xml:space="preserve"> ADDIN EN.CITE.DATA </w:instrText>
      </w:r>
      <w:r w:rsidR="00086080">
        <w:fldChar w:fldCharType="end"/>
      </w:r>
      <w:r w:rsidR="0025719A" w:rsidRPr="004B31E6">
        <w:fldChar w:fldCharType="separate"/>
      </w:r>
      <w:r w:rsidR="00086080">
        <w:rPr>
          <w:noProof/>
        </w:rPr>
        <w:t>[</w:t>
      </w:r>
      <w:hyperlink w:anchor="_ENREF_50" w:tooltip="Furlanetto, 2016 #552" w:history="1">
        <w:r w:rsidR="003964A4">
          <w:rPr>
            <w:noProof/>
          </w:rPr>
          <w:t>50</w:t>
        </w:r>
      </w:hyperlink>
      <w:r w:rsidR="00086080">
        <w:rPr>
          <w:noProof/>
        </w:rPr>
        <w:t>]</w:t>
      </w:r>
      <w:r w:rsidR="0025719A" w:rsidRPr="004B31E6">
        <w:fldChar w:fldCharType="end"/>
      </w:r>
    </w:p>
    <w:p w:rsidR="002347F0" w:rsidRDefault="002347F0" w:rsidP="00A54670">
      <w:pPr>
        <w:spacing w:after="0"/>
      </w:pPr>
    </w:p>
    <w:p w:rsidR="007C3A76" w:rsidRDefault="0004717F" w:rsidP="007C3A76">
      <w:pPr>
        <w:spacing w:after="0"/>
      </w:pPr>
      <w:r>
        <w:t>P</w:t>
      </w:r>
      <w:r w:rsidRPr="004B31E6">
        <w:t xml:space="preserve">olypharmacy </w:t>
      </w:r>
      <w:r w:rsidRPr="004B31E6">
        <w:rPr>
          <w:rFonts w:cs="Segoe UI"/>
        </w:rPr>
        <w:t xml:space="preserve">(≥ 5 drugs/day) and dependence </w:t>
      </w:r>
      <w:r w:rsidR="0082661F">
        <w:rPr>
          <w:rFonts w:cs="Segoe UI"/>
        </w:rPr>
        <w:t>for</w:t>
      </w:r>
      <w:r w:rsidR="0082661F" w:rsidRPr="004B31E6">
        <w:rPr>
          <w:rFonts w:cs="Segoe UI"/>
        </w:rPr>
        <w:t xml:space="preserve"> </w:t>
      </w:r>
      <w:r w:rsidRPr="004B31E6">
        <w:rPr>
          <w:rFonts w:cs="Segoe UI"/>
        </w:rPr>
        <w:t xml:space="preserve">at least 1 </w:t>
      </w:r>
      <w:r w:rsidR="00396D99">
        <w:rPr>
          <w:rFonts w:cs="Segoe UI"/>
        </w:rPr>
        <w:t>ADL</w:t>
      </w:r>
      <w:r w:rsidRPr="004B31E6">
        <w:rPr>
          <w:rFonts w:cs="Segoe UI"/>
        </w:rPr>
        <w:t xml:space="preserve"> </w:t>
      </w:r>
      <w:r>
        <w:rPr>
          <w:rFonts w:cs="Segoe UI"/>
        </w:rPr>
        <w:t xml:space="preserve">were </w:t>
      </w:r>
      <w:r w:rsidRPr="004B31E6">
        <w:rPr>
          <w:rFonts w:cs="Segoe UI"/>
        </w:rPr>
        <w:t xml:space="preserve">related </w:t>
      </w:r>
      <w:r>
        <w:rPr>
          <w:rFonts w:cs="Segoe UI"/>
        </w:rPr>
        <w:t xml:space="preserve">to occurrence </w:t>
      </w:r>
      <w:r w:rsidRPr="004B31E6">
        <w:t xml:space="preserve">of at least one adverse drug reaction </w:t>
      </w:r>
      <w:r>
        <w:t>(ADR) in in-patients with dementia</w:t>
      </w:r>
      <w:r w:rsidRPr="004B31E6">
        <w:rPr>
          <w:rFonts w:cs="Segoe UI"/>
        </w:rPr>
        <w:t xml:space="preserve">. </w:t>
      </w:r>
      <w:r w:rsidR="00BB7076">
        <w:rPr>
          <w:rFonts w:cs="Segoe UI"/>
        </w:rPr>
        <w:t xml:space="preserve"> </w:t>
      </w:r>
      <w:r w:rsidR="00246F54" w:rsidRPr="004B31E6">
        <w:fldChar w:fldCharType="begin">
          <w:fldData xml:space="preserve">PEVuZE5vdGU+PENpdGU+PEF1dGhvcj5LYW5hZ2FyYXRuYW08L0F1dGhvcj48WWVhcj4yMDE3PC9Z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</w:fldData>
        </w:fldChar>
      </w:r>
      <w:r w:rsidR="00086080">
        <w:instrText xml:space="preserve"> ADDIN EN.CITE </w:instrText>
      </w:r>
      <w:r w:rsidR="00086080">
        <w:fldChar w:fldCharType="begin">
          <w:fldData xml:space="preserve">PEVuZE5vdGU+PENpdGU+PEF1dGhvcj5LYW5hZ2FyYXRuYW08L0F1dGhvcj48WWVhcj4yMDE3PC9Z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</w:fldData>
        </w:fldChar>
      </w:r>
      <w:r w:rsidR="00086080">
        <w:instrText xml:space="preserve"> ADDIN EN.CITE.DATA </w:instrText>
      </w:r>
      <w:r w:rsidR="00086080">
        <w:fldChar w:fldCharType="end"/>
      </w:r>
      <w:r w:rsidR="00246F54" w:rsidRPr="004B31E6">
        <w:fldChar w:fldCharType="separate"/>
      </w:r>
      <w:r w:rsidR="00086080">
        <w:rPr>
          <w:noProof/>
        </w:rPr>
        <w:t>[</w:t>
      </w:r>
      <w:hyperlink w:anchor="_ENREF_51" w:tooltip="Kanagaratnam, 2017 #1988" w:history="1">
        <w:r w:rsidR="003964A4">
          <w:rPr>
            <w:noProof/>
          </w:rPr>
          <w:t>51</w:t>
        </w:r>
      </w:hyperlink>
      <w:r w:rsidR="00086080">
        <w:rPr>
          <w:noProof/>
        </w:rPr>
        <w:t>]</w:t>
      </w:r>
      <w:r w:rsidR="00246F54" w:rsidRPr="004B31E6">
        <w:fldChar w:fldCharType="end"/>
      </w:r>
      <w:r w:rsidR="00F40647">
        <w:t xml:space="preserve"> </w:t>
      </w:r>
      <w:r w:rsidR="0082661F">
        <w:t>CI</w:t>
      </w:r>
      <w:r w:rsidR="00A54670" w:rsidRPr="004B31E6">
        <w:t xml:space="preserve"> in older people </w:t>
      </w:r>
      <w:r w:rsidR="002347F0">
        <w:t>is associated</w:t>
      </w:r>
      <w:r w:rsidR="00A54670" w:rsidRPr="004B31E6">
        <w:t xml:space="preserve"> with increase</w:t>
      </w:r>
      <w:r w:rsidR="0082661F">
        <w:t>d</w:t>
      </w:r>
      <w:r w:rsidR="00A54670" w:rsidRPr="004B31E6">
        <w:t xml:space="preserve"> </w:t>
      </w:r>
      <w:r w:rsidR="008B1ECC">
        <w:t>HAIs</w:t>
      </w:r>
      <w:r w:rsidR="00FB6039">
        <w:t>,</w:t>
      </w:r>
      <w:r w:rsidR="00A54670" w:rsidRPr="004B31E6">
        <w:t xml:space="preserve"> </w:t>
      </w:r>
      <w:r w:rsidR="002347F0">
        <w:t>ADR</w:t>
      </w:r>
      <w:r w:rsidR="008B1ECC">
        <w:t>s</w:t>
      </w:r>
      <w:r w:rsidR="00FB6039">
        <w:t>,</w:t>
      </w:r>
      <w:r w:rsidR="002347F0">
        <w:t xml:space="preserve"> </w:t>
      </w:r>
      <w:r w:rsidR="008B1ECC">
        <w:t>and</w:t>
      </w:r>
      <w:r w:rsidR="002347F0">
        <w:t xml:space="preserve"> length of stay </w:t>
      </w:r>
      <w:r w:rsidR="0082661F">
        <w:t>≥</w:t>
      </w:r>
      <w:r w:rsidR="002347F0">
        <w:t>7 days</w:t>
      </w:r>
      <w:r w:rsidR="00A54670" w:rsidRPr="004B31E6">
        <w:t xml:space="preserve"> </w:t>
      </w:r>
      <w:r w:rsidR="00A54670" w:rsidRPr="004B31E6">
        <w:fldChar w:fldCharType="begin"/>
      </w:r>
      <w:r w:rsidR="00086080">
        <w:instrText xml:space="preserve"> ADDIN EN.CITE &lt;EndNote&gt;&lt;Cite&gt;&lt;Author&gt;Borenstein&lt;/Author&gt;&lt;Year&gt;2013&lt;/Year&gt;&lt;RecNum&gt;565&lt;/RecNum&gt;&lt;DisplayText&gt;[52]&lt;/DisplayText&gt;&lt;record&gt;&lt;rec-number&gt;565&lt;/rec-number&gt;&lt;foreign-keys&gt;&lt;key app="EN" db-id="0zpzrevtzfzvfeed0d7pxpeer5zaxet0zrpv"&gt;565&lt;/key&gt;&lt;/foreign-keys&gt;&lt;ref-type name="Journal Article"&gt;17&lt;/ref-type&gt;&lt;contributors&gt;&lt;authors&gt;&lt;author&gt;Borenstein, Jeff&lt;/author&gt;&lt;author&gt;Aronow, Harriet Udin&lt;/author&gt;&lt;author&gt;Bolton, Linda Burnes&lt;/author&gt;&lt;author&gt;Choi, Jua&lt;/author&gt;&lt;author&gt;Bresee, Catherine&lt;/author&gt;&lt;author&gt;Braunstein, Glenn D.&lt;/author&gt;&lt;/authors&gt;&lt;/contributors&gt;&lt;titles&gt;&lt;title&gt;Early recognition of risk factors for adverse outcomes during hospitalization among Medicare patients: a prospective cohort study&lt;/title&gt;&lt;secondary-title&gt;BMC Geriatrics&lt;/secondary-title&gt;&lt;/titles&gt;&lt;periodical&gt;&lt;full-title&gt;BMC Geriatr&lt;/full-title&gt;&lt;abbr-1&gt;BMC geriatrics&lt;/abbr-1&gt;&lt;/periodical&gt;&lt;pages&gt;1&lt;/pages&gt;&lt;volume&gt;13&lt;/volume&gt;&lt;number&gt;1&lt;/number&gt;&lt;keywords&gt;&lt;keyword&gt;ADVERSE health care events -- Risk factors&lt;/keyword&gt;&lt;keyword&gt;MEDICAL care for the aged&lt;/keyword&gt;&lt;keyword&gt;MEDICARE beneficiaries -- Medical care&lt;/keyword&gt;&lt;keyword&gt;COHORT analysis&lt;/keyword&gt;&lt;keyword&gt;ACADEMIC medical centers&lt;/keyword&gt;&lt;keyword&gt;HEALTH risk assessment&lt;/keyword&gt;&lt;keyword&gt;NOSOCOMIAL infections&lt;/keyword&gt;&lt;keyword&gt;PATIENT readmissions&lt;/keyword&gt;&lt;keyword&gt;Frailty&lt;/keyword&gt;&lt;keyword&gt;Hospitalized elderly&lt;/keyword&gt;&lt;keyword&gt;Medicare&lt;/keyword&gt;&lt;keyword&gt;Patient safety&lt;/keyword&gt;&lt;keyword&gt;Readmissions&lt;/keyword&gt;&lt;/keywords&gt;&lt;dates&gt;&lt;year&gt;2013&lt;/year&gt;&lt;pub-dates&gt;&lt;date&gt;08//&lt;/date&gt;&lt;/pub-dates&gt;&lt;/dates&gt;&lt;isbn&gt;14712318&lt;/isbn&gt;&lt;urls&gt;&lt;related-urls&gt;&lt;url&gt;http://search.ebscohost.com/login.aspx?direct=true&amp;amp;db=edb&amp;amp;AN=89638556&amp;amp;site=eds-live&lt;/url&gt;&lt;/related-urls&gt;&lt;/urls&gt;&lt;remote-database-name&gt;edb&lt;/remote-database-name&gt;&lt;remote-database-provider&gt;EBSCOhost&lt;/remote-database-provider&gt;&lt;/record&gt;&lt;/Cite&gt;&lt;/EndNote&gt;</w:instrText>
      </w:r>
      <w:r w:rsidR="00A54670" w:rsidRPr="004B31E6">
        <w:fldChar w:fldCharType="separate"/>
      </w:r>
      <w:r w:rsidR="00086080">
        <w:rPr>
          <w:noProof/>
        </w:rPr>
        <w:t>[</w:t>
      </w:r>
      <w:hyperlink w:anchor="_ENREF_52" w:tooltip="Borenstein, 2013 #565" w:history="1">
        <w:r w:rsidR="003964A4">
          <w:rPr>
            <w:noProof/>
          </w:rPr>
          <w:t>52</w:t>
        </w:r>
      </w:hyperlink>
      <w:r w:rsidR="00086080">
        <w:rPr>
          <w:noProof/>
        </w:rPr>
        <w:t>]</w:t>
      </w:r>
      <w:r w:rsidR="00A54670" w:rsidRPr="004B31E6">
        <w:fldChar w:fldCharType="end"/>
      </w:r>
      <w:r w:rsidR="00A54670" w:rsidRPr="004B31E6">
        <w:t xml:space="preserve"> </w:t>
      </w:r>
      <w:r w:rsidR="009B1208" w:rsidRPr="004B31E6">
        <w:t xml:space="preserve">ADRs </w:t>
      </w:r>
      <w:r w:rsidR="00C50A33">
        <w:t>may be</w:t>
      </w:r>
      <w:r w:rsidR="009B1208" w:rsidRPr="004B31E6">
        <w:t xml:space="preserve"> less frequently reported in patients with </w:t>
      </w:r>
      <w:r w:rsidR="001B198C">
        <w:t>CI</w:t>
      </w:r>
      <w:r w:rsidR="009B1208" w:rsidRPr="004B31E6">
        <w:rPr>
          <w:rFonts w:cs="Segoe UI"/>
        </w:rPr>
        <w:t xml:space="preserve">, </w:t>
      </w:r>
      <w:r w:rsidR="00F40647">
        <w:rPr>
          <w:rFonts w:cs="Segoe UI"/>
        </w:rPr>
        <w:t xml:space="preserve">due to reduced ability to </w:t>
      </w:r>
      <w:r w:rsidR="00B7125E">
        <w:rPr>
          <w:rFonts w:cs="Segoe UI"/>
        </w:rPr>
        <w:t xml:space="preserve">recognise and </w:t>
      </w:r>
      <w:r w:rsidR="00F40647">
        <w:rPr>
          <w:rFonts w:cs="Segoe UI"/>
        </w:rPr>
        <w:t xml:space="preserve">communicate side effects, </w:t>
      </w:r>
      <w:r w:rsidR="00AD70BF">
        <w:rPr>
          <w:rFonts w:cs="Segoe UI"/>
        </w:rPr>
        <w:t>leading to</w:t>
      </w:r>
      <w:r w:rsidR="00F40647">
        <w:rPr>
          <w:rFonts w:cs="Segoe UI"/>
        </w:rPr>
        <w:t xml:space="preserve"> unsafe care</w:t>
      </w:r>
      <w:r w:rsidR="00C50A33">
        <w:rPr>
          <w:rFonts w:cs="Segoe UI"/>
        </w:rPr>
        <w:t xml:space="preserve">. </w:t>
      </w:r>
      <w:r w:rsidR="009B1208" w:rsidRPr="004B31E6">
        <w:rPr>
          <w:rFonts w:cs="Segoe UI"/>
        </w:rPr>
        <w:fldChar w:fldCharType="begin"/>
      </w:r>
      <w:r w:rsidR="00086080">
        <w:rPr>
          <w:rFonts w:cs="Segoe UI"/>
        </w:rPr>
        <w:instrText xml:space="preserve"> ADDIN EN.CITE &lt;EndNote&gt;&lt;Cite&gt;&lt;Author&gt;Onder&lt;/Author&gt;&lt;Year&gt;2002&lt;/Year&gt;&lt;RecNum&gt;1872&lt;/RecNum&gt;&lt;DisplayText&gt;[53]&lt;/DisplayText&gt;&lt;record&gt;&lt;rec-number&gt;1872&lt;/rec-number&gt;&lt;foreign-keys&gt;&lt;key app="EN" db-id="0zpzrevtzfzvfeed0d7pxpeer5zaxet0zrpv"&gt;1872&lt;/key&gt;&lt;/foreign-keys&gt;&lt;ref-type name="Journal Article"&gt;17&lt;/ref-type&gt;&lt;contributors&gt;&lt;authors&gt;&lt;author&gt;Onder, Graziano&lt;/author&gt;&lt;author&gt;Gambassi, Giovanni&lt;/author&gt;&lt;author&gt;Scales, Christian J.&lt;/author&gt;&lt;author&gt;Cesari, Matteo&lt;/author&gt;&lt;author&gt;Vedova, Cecilia Della&lt;/author&gt;&lt;author&gt;Landi, Francesco&lt;/author&gt;&lt;author&gt;Bernabei, Roberto&lt;/author&gt;&lt;/authors&gt;&lt;/contributors&gt;&lt;auth-address&gt;Centro Medicina dell&amp;apos;Invecchiamento, Università Cattolica del Sacro Cuore, Rome, Italy, graziano_onder@rm.unicatt.it&lt;/auth-address&gt;&lt;titles&gt;&lt;title&gt;Adverse drug reactions and cognitive function among hospitalized older adults&lt;/title&gt;&lt;secondary-title&gt;European Journal Of Clinical Pharmacology&lt;/secondary-title&gt;&lt;/titles&gt;&lt;periodical&gt;&lt;full-title&gt;European Journal of Clinical Pharmacology&lt;/full-title&gt;&lt;/periodical&gt;&lt;pages&gt;371-377&lt;/pages&gt;&lt;volume&gt;58&lt;/volume&gt;&lt;number&gt;5&lt;/number&gt;&lt;keywords&gt;&lt;keyword&gt;Drug-Related Side Effects and Adverse Reactions*&lt;/keyword&gt;&lt;keyword&gt;Cognition Disorders/*epidemiology&lt;/keyword&gt;&lt;keyword&gt;Aged&lt;/keyword&gt;&lt;keyword&gt;Cognition Disorders/chemically induced&lt;/keyword&gt;&lt;keyword&gt;Female&lt;/keyword&gt;&lt;keyword&gt;Hospitalization&lt;/keyword&gt;&lt;keyword&gt;Humans&lt;/keyword&gt;&lt;keyword&gt;Inpatients&lt;/keyword&gt;&lt;keyword&gt;Male&lt;/keyword&gt;&lt;/keywords&gt;&lt;dates&gt;&lt;year&gt;2002&lt;/year&gt;&lt;/dates&gt;&lt;pub-location&gt;Germany&lt;/pub-location&gt;&lt;publisher&gt;Springer&lt;/publisher&gt;&lt;isbn&gt;0031-6970&lt;/isbn&gt;&lt;accession-num&gt;12185561&lt;/accession-num&gt;&lt;urls&gt;&lt;related-urls&gt;&lt;url&gt;http://search.ebscohost.com/login.aspx?direct=true&amp;amp;db=cmedm&amp;amp;AN=12185561&amp;amp;site=ehost-live&lt;/url&gt;&lt;/related-urls&gt;&lt;/urls&gt;&lt;remote-database-name&gt;cmedm&lt;/remote-database-name&gt;&lt;remote-database-provider&gt;EBSCOhost&lt;/remote-database-provider&gt;&lt;/record&gt;&lt;/Cite&gt;&lt;/EndNote&gt;</w:instrText>
      </w:r>
      <w:r w:rsidR="009B1208" w:rsidRPr="004B31E6">
        <w:rPr>
          <w:rFonts w:cs="Segoe UI"/>
        </w:rPr>
        <w:fldChar w:fldCharType="separate"/>
      </w:r>
      <w:r w:rsidR="00086080">
        <w:rPr>
          <w:rFonts w:cs="Segoe UI"/>
          <w:noProof/>
        </w:rPr>
        <w:t>[</w:t>
      </w:r>
      <w:hyperlink w:anchor="_ENREF_53" w:tooltip="Onder, 2002 #1872" w:history="1">
        <w:r w:rsidR="003964A4">
          <w:rPr>
            <w:rFonts w:cs="Segoe UI"/>
            <w:noProof/>
          </w:rPr>
          <w:t>53</w:t>
        </w:r>
      </w:hyperlink>
      <w:r w:rsidR="00086080">
        <w:rPr>
          <w:rFonts w:cs="Segoe UI"/>
          <w:noProof/>
        </w:rPr>
        <w:t>]</w:t>
      </w:r>
      <w:r w:rsidR="009B1208" w:rsidRPr="004B31E6">
        <w:rPr>
          <w:rFonts w:cs="Segoe UI"/>
        </w:rPr>
        <w:fldChar w:fldCharType="end"/>
      </w:r>
      <w:r w:rsidR="009B1208" w:rsidRPr="004B31E6">
        <w:rPr>
          <w:rFonts w:cs="Segoe UI"/>
        </w:rPr>
        <w:t xml:space="preserve"> </w:t>
      </w:r>
      <w:r w:rsidR="00F40647">
        <w:rPr>
          <w:rFonts w:cs="Segoe UI"/>
        </w:rPr>
        <w:t xml:space="preserve">However, </w:t>
      </w:r>
      <w:r w:rsidR="009D738E" w:rsidRPr="004B31E6">
        <w:rPr>
          <w:rFonts w:cs="Segoe UI"/>
        </w:rPr>
        <w:t xml:space="preserve">older patients with </w:t>
      </w:r>
      <w:r w:rsidR="00F40647">
        <w:rPr>
          <w:rFonts w:cs="Segoe UI"/>
        </w:rPr>
        <w:t>CI</w:t>
      </w:r>
      <w:r w:rsidR="009D738E" w:rsidRPr="004B31E6">
        <w:rPr>
          <w:rFonts w:cs="Segoe UI"/>
        </w:rPr>
        <w:t xml:space="preserve"> </w:t>
      </w:r>
      <w:r w:rsidR="00A26A55">
        <w:rPr>
          <w:rFonts w:cs="Segoe UI"/>
        </w:rPr>
        <w:t xml:space="preserve">may </w:t>
      </w:r>
      <w:r>
        <w:rPr>
          <w:rFonts w:cs="Segoe UI"/>
        </w:rPr>
        <w:t xml:space="preserve">be less likely to </w:t>
      </w:r>
      <w:r w:rsidR="0082661F">
        <w:rPr>
          <w:rFonts w:cs="Segoe UI"/>
        </w:rPr>
        <w:t>use</w:t>
      </w:r>
      <w:r w:rsidR="002347F0">
        <w:rPr>
          <w:rFonts w:cs="Segoe UI"/>
        </w:rPr>
        <w:t xml:space="preserve"> inappropriate medication</w:t>
      </w:r>
      <w:r w:rsidR="009D738E" w:rsidRPr="004B31E6">
        <w:rPr>
          <w:rFonts w:cs="Segoe UI"/>
        </w:rPr>
        <w:t xml:space="preserve"> </w:t>
      </w:r>
      <w:r w:rsidR="0082661F">
        <w:rPr>
          <w:rFonts w:cs="Segoe UI"/>
        </w:rPr>
        <w:t>(</w:t>
      </w:r>
      <w:r w:rsidR="009D738E" w:rsidRPr="004B31E6">
        <w:rPr>
          <w:rFonts w:cs="Segoe UI"/>
        </w:rPr>
        <w:t>as</w:t>
      </w:r>
      <w:r w:rsidR="002347F0">
        <w:rPr>
          <w:rFonts w:cs="Segoe UI"/>
        </w:rPr>
        <w:t xml:space="preserve"> </w:t>
      </w:r>
      <w:r w:rsidR="0082661F">
        <w:rPr>
          <w:rFonts w:cs="Segoe UI"/>
        </w:rPr>
        <w:t>per</w:t>
      </w:r>
      <w:r w:rsidR="002347F0">
        <w:rPr>
          <w:rFonts w:cs="Segoe UI"/>
        </w:rPr>
        <w:t xml:space="preserve"> Beers criteria</w:t>
      </w:r>
      <w:r w:rsidR="0082661F">
        <w:rPr>
          <w:rFonts w:cs="Segoe UI"/>
        </w:rPr>
        <w:t>)</w:t>
      </w:r>
      <w:r w:rsidR="002347F0">
        <w:rPr>
          <w:rFonts w:cs="Segoe UI"/>
        </w:rPr>
        <w:t>,</w:t>
      </w:r>
      <w:r w:rsidR="009D738E" w:rsidRPr="004B31E6">
        <w:rPr>
          <w:rFonts w:cs="Segoe UI"/>
        </w:rPr>
        <w:t xml:space="preserve"> </w:t>
      </w:r>
      <w:r w:rsidR="00F40647">
        <w:rPr>
          <w:rFonts w:cs="Segoe UI"/>
        </w:rPr>
        <w:t>thus reducing ADR reporting</w:t>
      </w:r>
      <w:r w:rsidR="002347F0">
        <w:rPr>
          <w:rFonts w:cs="Segoe UI"/>
        </w:rPr>
        <w:t xml:space="preserve"> </w:t>
      </w:r>
      <w:r w:rsidR="00626379">
        <w:rPr>
          <w:rFonts w:cs="Segoe UI"/>
        </w:rPr>
        <w:t>in this group</w:t>
      </w:r>
      <w:r w:rsidR="002347F0">
        <w:rPr>
          <w:rFonts w:cs="Segoe UI"/>
        </w:rPr>
        <w:t>.</w:t>
      </w:r>
      <w:r w:rsidR="002347F0" w:rsidRPr="004B31E6">
        <w:rPr>
          <w:rFonts w:cs="Segoe UI"/>
        </w:rPr>
        <w:t xml:space="preserve"> </w:t>
      </w:r>
      <w:r w:rsidR="009D738E" w:rsidRPr="004B31E6">
        <w:rPr>
          <w:rFonts w:cs="Segoe UI"/>
        </w:rPr>
        <w:fldChar w:fldCharType="begin">
          <w:fldData xml:space="preserve">PEVuZE5vdGU+PENpdGU+PEF1dGhvcj5PbmRlcjwvQXV0aG9yPjxZZWFyPjIwMDM8L1llYXI+PFJl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</w:fldData>
        </w:fldChar>
      </w:r>
      <w:r w:rsidR="00086080">
        <w:rPr>
          <w:rFonts w:cs="Segoe UI"/>
        </w:rPr>
        <w:instrText xml:space="preserve"> ADDIN EN.CITE </w:instrText>
      </w:r>
      <w:r w:rsidR="00086080">
        <w:rPr>
          <w:rFonts w:cs="Segoe UI"/>
        </w:rPr>
        <w:fldChar w:fldCharType="begin">
          <w:fldData xml:space="preserve">PEVuZE5vdGU+PENpdGU+PEF1dGhvcj5PbmRlcjwvQXV0aG9yPjxZZWFyPjIwMDM8L1llYXI+PFJl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</w:fldData>
        </w:fldChar>
      </w:r>
      <w:r w:rsidR="00086080">
        <w:rPr>
          <w:rFonts w:cs="Segoe UI"/>
        </w:rPr>
        <w:instrText xml:space="preserve"> ADDIN EN.CITE.DATA </w:instrText>
      </w:r>
      <w:r w:rsidR="00086080">
        <w:rPr>
          <w:rFonts w:cs="Segoe UI"/>
        </w:rPr>
      </w:r>
      <w:r w:rsidR="00086080">
        <w:rPr>
          <w:rFonts w:cs="Segoe UI"/>
        </w:rPr>
        <w:fldChar w:fldCharType="end"/>
      </w:r>
      <w:r w:rsidR="009D738E" w:rsidRPr="004B31E6">
        <w:rPr>
          <w:rFonts w:cs="Segoe UI"/>
        </w:rPr>
      </w:r>
      <w:r w:rsidR="009D738E" w:rsidRPr="004B31E6">
        <w:rPr>
          <w:rFonts w:cs="Segoe UI"/>
        </w:rPr>
        <w:fldChar w:fldCharType="separate"/>
      </w:r>
      <w:r w:rsidR="00086080">
        <w:rPr>
          <w:rFonts w:cs="Segoe UI"/>
          <w:noProof/>
        </w:rPr>
        <w:t>[</w:t>
      </w:r>
      <w:hyperlink w:anchor="_ENREF_54" w:tooltip="Onder, 2003 #1851" w:history="1">
        <w:r w:rsidR="003964A4">
          <w:rPr>
            <w:rFonts w:cs="Segoe UI"/>
            <w:noProof/>
          </w:rPr>
          <w:t>54</w:t>
        </w:r>
      </w:hyperlink>
      <w:r w:rsidR="00086080">
        <w:rPr>
          <w:rFonts w:cs="Segoe UI"/>
          <w:noProof/>
        </w:rPr>
        <w:t>]</w:t>
      </w:r>
      <w:r w:rsidR="009D738E" w:rsidRPr="004B31E6">
        <w:rPr>
          <w:rFonts w:cs="Segoe UI"/>
        </w:rPr>
        <w:fldChar w:fldCharType="end"/>
      </w:r>
      <w:r w:rsidR="008B1ECC">
        <w:rPr>
          <w:rFonts w:cs="Segoe UI"/>
        </w:rPr>
        <w:t xml:space="preserve"> </w:t>
      </w:r>
      <w:r w:rsidR="00D664C2">
        <w:t>A study</w:t>
      </w:r>
      <w:r w:rsidR="001E7B29" w:rsidRPr="004B31E6">
        <w:t xml:space="preserve"> exploring the relationship of adverse clinical events (</w:t>
      </w:r>
      <w:r w:rsidR="008B1ECC">
        <w:t>i.e.</w:t>
      </w:r>
      <w:r w:rsidR="001E7B29" w:rsidRPr="004B31E6">
        <w:t xml:space="preserve"> any acute clinical problem that occur</w:t>
      </w:r>
      <w:r w:rsidR="0082661F">
        <w:t>s</w:t>
      </w:r>
      <w:r w:rsidR="001E7B29" w:rsidRPr="004B31E6">
        <w:t xml:space="preserve"> </w:t>
      </w:r>
      <w:r w:rsidR="008B1ECC">
        <w:t xml:space="preserve">newly </w:t>
      </w:r>
      <w:r w:rsidR="001E7B29" w:rsidRPr="004B31E6">
        <w:t xml:space="preserve">during hospitalization) and mortality in patients with dementia </w:t>
      </w:r>
      <w:r w:rsidR="00F30A1B">
        <w:t xml:space="preserve">showed </w:t>
      </w:r>
      <w:r w:rsidR="001E7B29" w:rsidRPr="004B31E6">
        <w:t xml:space="preserve">at least one adverse clinical event </w:t>
      </w:r>
      <w:r w:rsidR="004258E4">
        <w:t>(</w:t>
      </w:r>
      <w:r w:rsidR="00C50A33">
        <w:t>e.g.</w:t>
      </w:r>
      <w:r w:rsidR="004258E4">
        <w:t xml:space="preserve"> electrolyte disorders,</w:t>
      </w:r>
      <w:r w:rsidR="00C50A33">
        <w:t xml:space="preserve"> hypertensive crisis, fractures or infections</w:t>
      </w:r>
      <w:r w:rsidR="004258E4">
        <w:t xml:space="preserve">) </w:t>
      </w:r>
      <w:r w:rsidR="00F30A1B">
        <w:t>increased the risk of death tenfold</w:t>
      </w:r>
      <w:r w:rsidR="00BB03B2">
        <w:t xml:space="preserve">. </w:t>
      </w:r>
      <w:r w:rsidR="00835A0E" w:rsidRPr="004B31E6">
        <w:fldChar w:fldCharType="begin">
          <w:fldData xml:space="preserve">PEVuZE5vdGU+PENpdGU+PEF1dGhvcj5NYXJlbmdvbmk8L0F1dGhvcj48WWVhcj4yMDExPC9ZZWFy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</w:fldData>
        </w:fldChar>
      </w:r>
      <w:r w:rsidR="00086080">
        <w:instrText xml:space="preserve"> ADDIN EN.CITE </w:instrText>
      </w:r>
      <w:r w:rsidR="00086080">
        <w:fldChar w:fldCharType="begin">
          <w:fldData xml:space="preserve">PEVuZE5vdGU+PENpdGU+PEF1dGhvcj5NYXJlbmdvbmk8L0F1dGhvcj48WWVhcj4yMDExPC9ZZWFy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</w:fldData>
        </w:fldChar>
      </w:r>
      <w:r w:rsidR="00086080">
        <w:instrText xml:space="preserve"> ADDIN EN.CITE.DATA </w:instrText>
      </w:r>
      <w:r w:rsidR="00086080">
        <w:fldChar w:fldCharType="end"/>
      </w:r>
      <w:r w:rsidR="00835A0E" w:rsidRPr="004B31E6">
        <w:fldChar w:fldCharType="separate"/>
      </w:r>
      <w:r w:rsidR="00086080">
        <w:rPr>
          <w:noProof/>
        </w:rPr>
        <w:t>[</w:t>
      </w:r>
      <w:hyperlink w:anchor="_ENREF_55" w:tooltip="Marengoni, 2011 #124" w:history="1">
        <w:r w:rsidR="003964A4">
          <w:rPr>
            <w:noProof/>
          </w:rPr>
          <w:t>55</w:t>
        </w:r>
      </w:hyperlink>
      <w:r w:rsidR="00086080">
        <w:rPr>
          <w:noProof/>
        </w:rPr>
        <w:t>]</w:t>
      </w:r>
      <w:r w:rsidR="00835A0E" w:rsidRPr="004B31E6">
        <w:fldChar w:fldCharType="end"/>
      </w:r>
      <w:r w:rsidR="00D664C2">
        <w:t xml:space="preserve"> </w:t>
      </w:r>
      <w:r w:rsidR="008B1ECC">
        <w:t>Mild/moderate CI was associated with a</w:t>
      </w:r>
      <w:r w:rsidR="00D664C2">
        <w:t>dverse events defined as ‘incidents’ (e.g. following an unintended ‘accident’ in hospital such as a slip or trip, medication e</w:t>
      </w:r>
      <w:r w:rsidR="008B1ECC">
        <w:t xml:space="preserve">rror or staff miscommunication), </w:t>
      </w:r>
      <w:r w:rsidR="007302F7">
        <w:t xml:space="preserve">but </w:t>
      </w:r>
      <w:r w:rsidR="00C56F71">
        <w:t>not subsequent</w:t>
      </w:r>
      <w:r w:rsidR="007C3A76" w:rsidRPr="004B31E6">
        <w:t xml:space="preserve"> mortality. </w:t>
      </w:r>
      <w:r w:rsidR="007C3A76" w:rsidRPr="004B31E6">
        <w:fldChar w:fldCharType="begin">
          <w:fldData xml:space="preserve">PEVuZE5vdGU+PENpdGU+PEF1dGhvcj5XYXRraW48L0F1dGhvcj48WWVhcj4yMDEyPC9ZZWFyPjxS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</w:fldData>
        </w:fldChar>
      </w:r>
      <w:r w:rsidR="00086080">
        <w:instrText xml:space="preserve"> ADDIN EN.CITE </w:instrText>
      </w:r>
      <w:r w:rsidR="00086080">
        <w:fldChar w:fldCharType="begin">
          <w:fldData xml:space="preserve">PEVuZE5vdGU+PENpdGU+PEF1dGhvcj5XYXRraW48L0F1dGhvcj48WWVhcj4yMDEyPC9ZZWFyPjxS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</w:fldData>
        </w:fldChar>
      </w:r>
      <w:r w:rsidR="00086080">
        <w:instrText xml:space="preserve"> ADDIN EN.CITE.DATA </w:instrText>
      </w:r>
      <w:r w:rsidR="00086080">
        <w:fldChar w:fldCharType="end"/>
      </w:r>
      <w:r w:rsidR="007C3A76" w:rsidRPr="004B31E6">
        <w:fldChar w:fldCharType="separate"/>
      </w:r>
      <w:r w:rsidR="00086080">
        <w:rPr>
          <w:noProof/>
        </w:rPr>
        <w:t>[</w:t>
      </w:r>
      <w:hyperlink w:anchor="_ENREF_56" w:tooltip="Watkin, 2012 #134" w:history="1">
        <w:r w:rsidR="003964A4">
          <w:rPr>
            <w:noProof/>
          </w:rPr>
          <w:t>56</w:t>
        </w:r>
      </w:hyperlink>
      <w:r w:rsidR="00086080">
        <w:rPr>
          <w:noProof/>
        </w:rPr>
        <w:t>]</w:t>
      </w:r>
      <w:r w:rsidR="007C3A76" w:rsidRPr="004B31E6">
        <w:fldChar w:fldCharType="end"/>
      </w:r>
    </w:p>
    <w:p w:rsidR="00BF7BC4" w:rsidRDefault="00BF7BC4" w:rsidP="004A1732">
      <w:pPr>
        <w:spacing w:after="0"/>
      </w:pPr>
    </w:p>
    <w:p w:rsidR="00AA40C0" w:rsidRPr="004B31E6" w:rsidRDefault="0082661F" w:rsidP="00AA40C0">
      <w:pPr>
        <w:spacing w:after="0"/>
      </w:pPr>
      <w:r>
        <w:t>In-</w:t>
      </w:r>
      <w:r w:rsidR="00900546">
        <w:t xml:space="preserve">patients with dementia have a higher </w:t>
      </w:r>
      <w:r w:rsidR="00900546" w:rsidRPr="004B31E6">
        <w:t>risk of acute organ dysfunction and severe sepsis</w:t>
      </w:r>
      <w:r w:rsidR="000A7206">
        <w:t xml:space="preserve">, </w:t>
      </w:r>
      <w:r w:rsidR="00396D99">
        <w:t>particularly</w:t>
      </w:r>
      <w:r w:rsidR="000A7206">
        <w:t xml:space="preserve"> patients with comorbidities such as </w:t>
      </w:r>
      <w:r w:rsidR="000A7206" w:rsidRPr="004B31E6">
        <w:t>chronic obstructive pulmonary disease (COPD)</w:t>
      </w:r>
      <w:r w:rsidR="00900546">
        <w:t>.</w:t>
      </w:r>
      <w:r w:rsidR="00900546" w:rsidRPr="004B31E6">
        <w:t xml:space="preserve"> </w:t>
      </w:r>
      <w:r w:rsidR="00900546" w:rsidRPr="004B31E6">
        <w:fldChar w:fldCharType="begin">
          <w:fldData xml:space="preserve">PEVuZE5vdGU+PENpdGU+PEF1dGhvcj5TaGVuPC9BdXRob3I+PFllYXI+MjAxMjwvWWVhcj48UmVj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I3NTE8L3BhZ2VzPjx2b2x1bWU+Nzwvdm9s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</w:fldData>
        </w:fldChar>
      </w:r>
      <w:r w:rsidR="00086080">
        <w:instrText xml:space="preserve"> ADDIN EN.CITE </w:instrText>
      </w:r>
      <w:r w:rsidR="00086080">
        <w:fldChar w:fldCharType="begin">
          <w:fldData xml:space="preserve">PEVuZE5vdGU+PENpdGU+PEF1dGhvcj5TaGVuPC9BdXRob3I+PFllYXI+MjAxMjwvWWVhcj48UmVj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I3NTE8L3BhZ2VzPjx2b2x1bWU+Nzwvdm9s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</w:fldData>
        </w:fldChar>
      </w:r>
      <w:r w:rsidR="00086080">
        <w:instrText xml:space="preserve"> ADDIN EN.CITE.DATA </w:instrText>
      </w:r>
      <w:r w:rsidR="00086080">
        <w:fldChar w:fldCharType="end"/>
      </w:r>
      <w:r w:rsidR="00900546" w:rsidRPr="004B31E6">
        <w:fldChar w:fldCharType="separate"/>
      </w:r>
      <w:r w:rsidR="00086080">
        <w:rPr>
          <w:noProof/>
        </w:rPr>
        <w:t>[</w:t>
      </w:r>
      <w:hyperlink w:anchor="_ENREF_57" w:tooltip="Shen, 2012 #139" w:history="1">
        <w:r w:rsidR="003964A4">
          <w:rPr>
            <w:noProof/>
          </w:rPr>
          <w:t>57</w:t>
        </w:r>
      </w:hyperlink>
      <w:r w:rsidR="00086080">
        <w:rPr>
          <w:noProof/>
        </w:rPr>
        <w:t xml:space="preserve">, </w:t>
      </w:r>
      <w:hyperlink w:anchor="_ENREF_58" w:tooltip="Liao, 2015 #122" w:history="1">
        <w:r w:rsidR="003964A4">
          <w:rPr>
            <w:noProof/>
          </w:rPr>
          <w:t>58</w:t>
        </w:r>
      </w:hyperlink>
      <w:r w:rsidR="00086080">
        <w:rPr>
          <w:noProof/>
        </w:rPr>
        <w:t>]</w:t>
      </w:r>
      <w:r w:rsidR="00900546" w:rsidRPr="004B31E6">
        <w:fldChar w:fldCharType="end"/>
      </w:r>
      <w:r w:rsidR="000A7206">
        <w:t xml:space="preserve"> </w:t>
      </w:r>
      <w:r w:rsidR="00545E81">
        <w:t>I</w:t>
      </w:r>
      <w:r w:rsidR="00F023D6">
        <w:t>npatients with</w:t>
      </w:r>
      <w:r w:rsidR="0025238F" w:rsidRPr="004B31E6">
        <w:t xml:space="preserve"> COPD </w:t>
      </w:r>
      <w:r w:rsidR="00545E81">
        <w:t xml:space="preserve">and dementia were </w:t>
      </w:r>
      <w:r w:rsidR="0025238F" w:rsidRPr="004B31E6">
        <w:t xml:space="preserve">less likely to be receiving treatment for </w:t>
      </w:r>
      <w:r w:rsidR="00F023D6">
        <w:t>COPD</w:t>
      </w:r>
      <w:r w:rsidR="0025238F" w:rsidRPr="004B31E6">
        <w:t xml:space="preserve"> and </w:t>
      </w:r>
      <w:r w:rsidR="00545E81">
        <w:t>to have their</w:t>
      </w:r>
      <w:r w:rsidR="0025238F" w:rsidRPr="004B31E6">
        <w:t xml:space="preserve"> lung function </w:t>
      </w:r>
      <w:r w:rsidR="00545E81">
        <w:t>assessed</w:t>
      </w:r>
      <w:r w:rsidR="008B1ECC">
        <w:t xml:space="preserve">, suggesting </w:t>
      </w:r>
      <w:r w:rsidR="008B1ECC" w:rsidRPr="004B31E6">
        <w:t>under</w:t>
      </w:r>
      <w:r w:rsidR="008B1ECC">
        <w:t>-</w:t>
      </w:r>
      <w:r w:rsidR="008B1ECC" w:rsidRPr="004B31E6">
        <w:t>treatment could contribute to poorer outcomes</w:t>
      </w:r>
      <w:r w:rsidR="008B1ECC">
        <w:t xml:space="preserve">. </w:t>
      </w:r>
      <w:r w:rsidR="0025238F" w:rsidRPr="004B31E6">
        <w:fldChar w:fldCharType="begin">
          <w:fldData xml:space="preserve">PEVuZE5vdGU+PENpdGU+PEF1dGhvcj5Gcm9obmhvZmVuPC9BdXRob3I+PFllYXI+MjAxMTwvWWVh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</w:fldData>
        </w:fldChar>
      </w:r>
      <w:r w:rsidR="00086080">
        <w:instrText xml:space="preserve"> ADDIN EN.CITE </w:instrText>
      </w:r>
      <w:r w:rsidR="00086080">
        <w:fldChar w:fldCharType="begin">
          <w:fldData xml:space="preserve">PEVuZE5vdGU+PENpdGU+PEF1dGhvcj5Gcm9obmhvZmVuPC9BdXRob3I+PFllYXI+MjAxMTwvWWVh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</w:fldData>
        </w:fldChar>
      </w:r>
      <w:r w:rsidR="00086080">
        <w:instrText xml:space="preserve"> ADDIN EN.CITE.DATA </w:instrText>
      </w:r>
      <w:r w:rsidR="00086080">
        <w:fldChar w:fldCharType="end"/>
      </w:r>
      <w:r w:rsidR="0025238F" w:rsidRPr="004B31E6">
        <w:fldChar w:fldCharType="separate"/>
      </w:r>
      <w:r w:rsidR="00086080">
        <w:rPr>
          <w:noProof/>
        </w:rPr>
        <w:t>[</w:t>
      </w:r>
      <w:hyperlink w:anchor="_ENREF_59" w:tooltip="Frohnhofen, 2011 #1566" w:history="1">
        <w:r w:rsidR="003964A4">
          <w:rPr>
            <w:noProof/>
          </w:rPr>
          <w:t>59</w:t>
        </w:r>
      </w:hyperlink>
      <w:r w:rsidR="00086080">
        <w:rPr>
          <w:noProof/>
        </w:rPr>
        <w:t>]</w:t>
      </w:r>
      <w:r w:rsidR="0025238F" w:rsidRPr="004B31E6">
        <w:fldChar w:fldCharType="end"/>
      </w:r>
    </w:p>
    <w:p w:rsidR="00AC3DFF" w:rsidRPr="004B31E6" w:rsidRDefault="00AC3DFF" w:rsidP="00A407B0">
      <w:pPr>
        <w:spacing w:after="0"/>
        <w:rPr>
          <w:b/>
        </w:rPr>
      </w:pPr>
    </w:p>
    <w:p w:rsidR="00E82E2F" w:rsidRDefault="00E82E2F" w:rsidP="00E82E2F">
      <w:pPr>
        <w:spacing w:after="0"/>
        <w:rPr>
          <w:b/>
        </w:rPr>
      </w:pPr>
      <w:r>
        <w:rPr>
          <w:b/>
        </w:rPr>
        <w:t>3.2</w:t>
      </w:r>
      <w:r>
        <w:rPr>
          <w:b/>
        </w:rPr>
        <w:tab/>
      </w:r>
      <w:r w:rsidR="0084215E">
        <w:rPr>
          <w:b/>
        </w:rPr>
        <w:t xml:space="preserve">Differences in care during hospitalisation </w:t>
      </w:r>
    </w:p>
    <w:p w:rsidR="00E82E2F" w:rsidRPr="004B31E6" w:rsidRDefault="00E82E2F" w:rsidP="00E82E2F">
      <w:pPr>
        <w:spacing w:after="0"/>
        <w:rPr>
          <w:b/>
        </w:rPr>
      </w:pPr>
    </w:p>
    <w:p w:rsidR="00E82E2F" w:rsidRPr="0084215E" w:rsidRDefault="00E82E2F" w:rsidP="00E82E2F">
      <w:pPr>
        <w:spacing w:after="0"/>
        <w:rPr>
          <w:b/>
          <w:i/>
        </w:rPr>
      </w:pPr>
      <w:r w:rsidRPr="0084215E">
        <w:rPr>
          <w:b/>
          <w:i/>
        </w:rPr>
        <w:t>3.2.1</w:t>
      </w:r>
      <w:r w:rsidRPr="0084215E">
        <w:rPr>
          <w:b/>
          <w:i/>
        </w:rPr>
        <w:tab/>
        <w:t>‘Outlying’ and bed moves</w:t>
      </w:r>
    </w:p>
    <w:p w:rsidR="00E82E2F" w:rsidRDefault="00E82E2F" w:rsidP="00E82E2F">
      <w:pPr>
        <w:autoSpaceDE w:val="0"/>
        <w:autoSpaceDN w:val="0"/>
        <w:adjustRightInd w:val="0"/>
        <w:spacing w:after="0"/>
      </w:pPr>
      <w:r w:rsidRPr="004B31E6">
        <w:t>Pressures on hospital beds lead to older people not always being placed in the most s</w:t>
      </w:r>
      <w:r w:rsidR="00DA7530">
        <w:t>uitable location for their care</w:t>
      </w:r>
      <w:r w:rsidR="004173C0">
        <w:t xml:space="preserve">; </w:t>
      </w:r>
      <w:r w:rsidRPr="004B31E6">
        <w:t>kn</w:t>
      </w:r>
      <w:r>
        <w:t>own as ‘outlying’ or ‘boarding’. These</w:t>
      </w:r>
      <w:r w:rsidRPr="004B31E6">
        <w:t xml:space="preserve"> patients may </w:t>
      </w:r>
      <w:r>
        <w:t xml:space="preserve">be moved </w:t>
      </w:r>
      <w:r w:rsidRPr="004B31E6">
        <w:t xml:space="preserve">around the hospital </w:t>
      </w:r>
      <w:r>
        <w:t xml:space="preserve">several times </w:t>
      </w:r>
      <w:r w:rsidRPr="004B31E6">
        <w:t xml:space="preserve">until they reach their </w:t>
      </w:r>
      <w:r>
        <w:t>‘home ward’</w:t>
      </w:r>
      <w:r w:rsidRPr="004B31E6">
        <w:t>.</w:t>
      </w:r>
      <w:r w:rsidR="00570919">
        <w:t xml:space="preserve"> </w:t>
      </w:r>
      <w:r w:rsidR="00C73DFD">
        <w:t xml:space="preserve">Of patients under an </w:t>
      </w:r>
      <w:r w:rsidR="00C73DFD" w:rsidRPr="004B31E6">
        <w:t>Older Person Evaluation Review and Assessment (OPERA) team</w:t>
      </w:r>
      <w:r w:rsidR="00C73DFD">
        <w:t>, who were more likely to be boarding than general medicine patients, those with pre-existing CI were more likely to be moved 3 or times during their hospital admission (</w:t>
      </w:r>
      <w:r w:rsidR="00C73DFD" w:rsidRPr="007C45DC">
        <w:t>Table 2)</w:t>
      </w:r>
      <w:r w:rsidR="00C73DFD">
        <w:t xml:space="preserve">. </w:t>
      </w:r>
      <w:r w:rsidRPr="004B31E6">
        <w:fldChar w:fldCharType="begin"/>
      </w:r>
      <w:r w:rsidR="00086080">
        <w:instrText xml:space="preserve"> ADDIN EN.CITE &lt;EndNote&gt;&lt;Cite&gt;&lt;Author&gt;Ranasinghe&lt;/Author&gt;&lt;Year&gt;2017&lt;/Year&gt;&lt;RecNum&gt;442&lt;/RecNum&gt;&lt;DisplayText&gt;[60]&lt;/DisplayText&gt;&lt;record&gt;&lt;rec-number&gt;442&lt;/rec-number&gt;&lt;foreign-keys&gt;&lt;key app="EN" db-id="0zpzrevtzfzvfeed0d7pxpeer5zaxet0zrpv"&gt;442&lt;/key&gt;&lt;/foreign-keys&gt;&lt;ref-type name="Journal Article"&gt;17&lt;/ref-type&gt;&lt;contributors&gt;&lt;authors&gt;&lt;author&gt;Ranasinghe, Champa&lt;/author&gt;&lt;author&gt;Fleury, Aisling&lt;/author&gt;&lt;author&gt;Peel, Nancye M.&lt;/author&gt;&lt;author&gt;Hubbard, Ruth E.&lt;/author&gt;&lt;/authors&gt;&lt;/contributors&gt;&lt;auth-address&gt;Centre for Research in Geriatric Medicine, School of Medicine, The University of Queensland, Brisbane, Australia&amp;#xD;Geriatric Medicine, Queensland Health, Brisbane, Queensland, Australia&lt;/auth-address&gt;&lt;titles&gt;&lt;title&gt;Frailty and adverse outcomes: impact of multiple bed moves for older inpatients&lt;/title&gt;&lt;secondary-title&gt;International Psychogeriatrics&lt;/secondary-title&gt;&lt;/titles&gt;&lt;periodical&gt;&lt;full-title&gt;International Psychogeriatrics&lt;/full-title&gt;&lt;/periodical&gt;&lt;pages&gt;345-349&lt;/pages&gt;&lt;volume&gt;29&lt;/volume&gt;&lt;number&gt;2&lt;/number&gt;&lt;dates&gt;&lt;year&gt;2017&lt;/year&gt;&lt;/dates&gt;&lt;publisher&gt;Cambridge University Press&lt;/publisher&gt;&lt;isbn&gt;1041-6102&lt;/isbn&gt;&lt;accession-num&gt;121012833. Language: English. Entry Date: In Process. Revision Date: 20170203. Publication Type: Article. Journal Subset: Biomedical&lt;/accession-num&gt;&lt;urls&gt;&lt;related-urls&gt;&lt;url&gt;http://search.ebscohost.com/login.aspx?direct=true&amp;amp;db=rzh&amp;amp;AN=121012833&amp;amp;site=eds-live&lt;/url&gt;&lt;/related-urls&gt;&lt;/urls&gt;&lt;electronic-resource-num&gt;10.1017/S1041610216001605&lt;/electronic-resource-num&gt;&lt;remote-database-name&gt;rzh&lt;/remote-database-name&gt;&lt;remote-database-provider&gt;EBSCOhost&lt;/remote-database-provider&gt;&lt;/record&gt;&lt;/Cite&gt;&lt;/EndNote&gt;</w:instrText>
      </w:r>
      <w:r w:rsidRPr="004B31E6">
        <w:fldChar w:fldCharType="separate"/>
      </w:r>
      <w:r w:rsidR="00086080">
        <w:rPr>
          <w:noProof/>
        </w:rPr>
        <w:t>[</w:t>
      </w:r>
      <w:hyperlink w:anchor="_ENREF_60" w:tooltip="Ranasinghe, 2017 #442" w:history="1">
        <w:r w:rsidR="003964A4">
          <w:rPr>
            <w:noProof/>
          </w:rPr>
          <w:t>60</w:t>
        </w:r>
      </w:hyperlink>
      <w:r w:rsidR="00086080">
        <w:rPr>
          <w:noProof/>
        </w:rPr>
        <w:t>]</w:t>
      </w:r>
      <w:r w:rsidRPr="004B31E6">
        <w:fldChar w:fldCharType="end"/>
      </w:r>
      <w:r>
        <w:t xml:space="preserve"> </w:t>
      </w:r>
      <w:r w:rsidR="00C73DFD">
        <w:t>In a further study, boarding</w:t>
      </w:r>
      <w:r w:rsidR="004173C0">
        <w:t xml:space="preserve"> patients </w:t>
      </w:r>
      <w:r w:rsidR="004173C0" w:rsidRPr="004B31E6">
        <w:t>with dementia and/or delirium</w:t>
      </w:r>
      <w:r w:rsidR="004173C0">
        <w:t xml:space="preserve"> had higher</w:t>
      </w:r>
      <w:r>
        <w:t xml:space="preserve"> mortality</w:t>
      </w:r>
      <w:r w:rsidRPr="004B31E6">
        <w:t xml:space="preserve"> within 48 hours of </w:t>
      </w:r>
      <w:r>
        <w:t xml:space="preserve">admission. </w:t>
      </w:r>
      <w:r w:rsidRPr="004B31E6">
        <w:fldChar w:fldCharType="begin"/>
      </w:r>
      <w:r w:rsidR="00086080">
        <w:instrText xml:space="preserve"> ADDIN EN.CITE &lt;EndNote&gt;&lt;Cite&gt;&lt;Author&gt;Perimal-Lewis&lt;/Author&gt;&lt;Year&gt;2016&lt;/Year&gt;&lt;RecNum&gt;577&lt;/RecNum&gt;&lt;DisplayText&gt;[61]&lt;/DisplayText&gt;&lt;record&gt;&lt;rec-number&gt;577&lt;/rec-number&gt;&lt;foreign-keys&gt;&lt;key app="EN" db-id="0zpzrevtzfzvfeed0d7pxpeer5zaxet0zrpv"&gt;577&lt;/key&gt;&lt;/foreign-keys&gt;&lt;ref-type name="Journal Article"&gt;17&lt;/ref-type&gt;&lt;contributors&gt;&lt;authors&gt;&lt;author&gt;Perimal-Lewis, Lua&lt;/author&gt;&lt;author&gt;Bradley, Clare&lt;/author&gt;&lt;author&gt;Hakendorf, Paul H.&lt;/author&gt;&lt;author&gt;Whitehead, Craig&lt;/author&gt;&lt;author&gt;Heuzenroeder, Louise&lt;/author&gt;&lt;author&gt;Crotty, Maria&lt;/author&gt;&lt;/authors&gt;&lt;/contributors&gt;&lt;auth-address&gt;Rehabilitation, Aged and Extended Care, Flinders University, GPO Box 2100, 5001, Adelaide, South Australia, Australia&amp;#xD;NHMRC Partnership Centre on Dealing with Cognitive and Related Functional Decline in Older People, Adelaide, Australia&amp;#xD;Flinders Medical Centre &amp;amp; Flinders University, Adelaide, South Australia, Australia&amp;#xD;SA Health, Adelaide, South Australia, Australia&lt;/auth-address&gt;&lt;titles&gt;&lt;title&gt;The relationship between in-hospital location and outcomes of care in patients diagnosed with dementia and/or delirium diagnoses: analysis of patient journey&lt;/title&gt;&lt;secondary-title&gt;BMC Geriatrics&lt;/secondary-title&gt;&lt;/titles&gt;&lt;periodical&gt;&lt;full-title&gt;BMC Geriatr&lt;/full-title&gt;&lt;abbr-1&gt;BMC geriatrics&lt;/abbr-1&gt;&lt;/periodical&gt;&lt;pages&gt;190-190&lt;/pages&gt;&lt;volume&gt;16&lt;/volume&gt;&lt;dates&gt;&lt;year&gt;2016&lt;/year&gt;&lt;/dates&gt;&lt;publisher&gt;BioMed Central&lt;/publisher&gt;&lt;isbn&gt;1471-2318&lt;/isbn&gt;&lt;accession-num&gt;119758001. Language: English. Entry Date: In Process. Revision Date: 20161231. Publication Type: journal article. Journal Subset: Biomedical&lt;/accession-num&gt;&lt;urls&gt;&lt;related-urls&gt;&lt;url&gt;http://search.ebscohost.com/login.aspx?direct=true&amp;amp;db=rzh&amp;amp;AN=119758001&amp;amp;site=eds-live&lt;/url&gt;&lt;/related-urls&gt;&lt;/urls&gt;&lt;remote-database-name&gt;rzh&lt;/remote-database-name&gt;&lt;remote-database-provider&gt;EBSCOhost&lt;/remote-database-provider&gt;&lt;/record&gt;&lt;/Cite&gt;&lt;/EndNote&gt;</w:instrText>
      </w:r>
      <w:r w:rsidRPr="004B31E6">
        <w:fldChar w:fldCharType="separate"/>
      </w:r>
      <w:r w:rsidR="00086080">
        <w:rPr>
          <w:noProof/>
        </w:rPr>
        <w:t>[</w:t>
      </w:r>
      <w:hyperlink w:anchor="_ENREF_61" w:tooltip="Perimal-Lewis, 2016 #577" w:history="1">
        <w:r w:rsidR="003964A4">
          <w:rPr>
            <w:noProof/>
          </w:rPr>
          <w:t>61</w:t>
        </w:r>
      </w:hyperlink>
      <w:r w:rsidR="00086080">
        <w:rPr>
          <w:noProof/>
        </w:rPr>
        <w:t>]</w:t>
      </w:r>
      <w:r w:rsidRPr="004B31E6">
        <w:fldChar w:fldCharType="end"/>
      </w:r>
      <w:r>
        <w:t xml:space="preserve"> Although hospital organisational factors result in night-time bed moves, these were deemed avoidable by </w:t>
      </w:r>
      <w:r w:rsidR="00DA7530">
        <w:t>50%</w:t>
      </w:r>
      <w:r>
        <w:t xml:space="preserve"> of staff surveyed in a</w:t>
      </w:r>
      <w:r w:rsidR="0082661F">
        <w:t>n</w:t>
      </w:r>
      <w:r>
        <w:t xml:space="preserve"> audit, and considered</w:t>
      </w:r>
      <w:r w:rsidRPr="00D655EC">
        <w:t xml:space="preserve"> </w:t>
      </w:r>
      <w:r>
        <w:t xml:space="preserve">detrimental to patient experience. </w:t>
      </w:r>
      <w:r>
        <w:fldChar w:fldCharType="begin"/>
      </w:r>
      <w:r w:rsidR="00086080">
        <w:instrText xml:space="preserve"> ADDIN EN.CITE &lt;EndNote&gt;&lt;Cite&gt;&lt;Author&gt;Psychiatrists&lt;/Author&gt;&lt;Year&gt;2017&lt;/Year&gt;&lt;RecNum&gt;2128&lt;/RecNum&gt;&lt;DisplayText&gt;[15]&lt;/DisplayText&gt;&lt;record&gt;&lt;rec-number&gt;2128&lt;/rec-number&gt;&lt;foreign-keys&gt;&lt;key app="EN" db-id="0zpzrevtzfzvfeed0d7pxpeer5zaxet0zrpv"&gt;2128&lt;/key&gt;&lt;/foreign-keys&gt;&lt;ref-type name="Report"&gt;27&lt;/ref-type&gt;&lt;contributors&gt;&lt;authors&gt;&lt;author&gt;Royal College of Psychiatrists,&lt;/author&gt;&lt;/authors&gt;&lt;secondary-authors&gt;&lt;author&gt;Centre for Quality Improvement&lt;/author&gt;&lt;/secondary-authors&gt;&lt;/contributors&gt;&lt;titles&gt;&lt;title&gt;National Audit of Dementia Care in General Hospitals 2016–2017 Third Round of Audit Report&lt;/title&gt;&lt;/titles&gt;&lt;dates&gt;&lt;year&gt;2017&lt;/year&gt;&lt;/dates&gt;&lt;urls&gt;&lt;/urls&gt;&lt;/record&gt;&lt;/Cite&gt;&lt;/EndNote&gt;</w:instrText>
      </w:r>
      <w:r>
        <w:fldChar w:fldCharType="separate"/>
      </w:r>
      <w:r w:rsidR="00086080">
        <w:rPr>
          <w:noProof/>
        </w:rPr>
        <w:t>[</w:t>
      </w:r>
      <w:hyperlink w:anchor="_ENREF_15" w:tooltip="Royal College of Psychiatrists, 2017 #2128" w:history="1">
        <w:r w:rsidR="003964A4">
          <w:rPr>
            <w:noProof/>
          </w:rPr>
          <w:t>15</w:t>
        </w:r>
      </w:hyperlink>
      <w:r w:rsidR="00086080">
        <w:rPr>
          <w:noProof/>
        </w:rPr>
        <w:t>]</w:t>
      </w:r>
      <w:r>
        <w:fldChar w:fldCharType="end"/>
      </w:r>
    </w:p>
    <w:p w:rsidR="00E82E2F" w:rsidRDefault="00E82E2F" w:rsidP="00E82E2F">
      <w:pPr>
        <w:autoSpaceDE w:val="0"/>
        <w:autoSpaceDN w:val="0"/>
        <w:adjustRightInd w:val="0"/>
        <w:spacing w:after="0"/>
      </w:pPr>
    </w:p>
    <w:p w:rsidR="00E43EC4" w:rsidRPr="0084215E" w:rsidRDefault="00E82E2F" w:rsidP="00A407B0">
      <w:pPr>
        <w:spacing w:after="0"/>
        <w:rPr>
          <w:b/>
          <w:i/>
        </w:rPr>
      </w:pPr>
      <w:r w:rsidRPr="0084215E">
        <w:rPr>
          <w:b/>
          <w:i/>
        </w:rPr>
        <w:t>3.2.2</w:t>
      </w:r>
      <w:r w:rsidR="009F0665" w:rsidRPr="0084215E">
        <w:rPr>
          <w:b/>
          <w:i/>
        </w:rPr>
        <w:tab/>
      </w:r>
      <w:r w:rsidR="00E43EC4" w:rsidRPr="0084215E">
        <w:rPr>
          <w:b/>
          <w:i/>
        </w:rPr>
        <w:t>Pain</w:t>
      </w:r>
      <w:r w:rsidR="00AA40C0" w:rsidRPr="0084215E">
        <w:rPr>
          <w:b/>
          <w:i/>
        </w:rPr>
        <w:t xml:space="preserve"> and end-of-life or palliative care</w:t>
      </w:r>
    </w:p>
    <w:p w:rsidR="006E1A77" w:rsidRDefault="002B2601" w:rsidP="00336566">
      <w:pPr>
        <w:spacing w:after="0"/>
      </w:pPr>
      <w:r>
        <w:t xml:space="preserve">Pain </w:t>
      </w:r>
      <w:r w:rsidR="00E43EC4" w:rsidRPr="004B31E6">
        <w:t xml:space="preserve">may </w:t>
      </w:r>
      <w:r w:rsidR="00DA7530">
        <w:t xml:space="preserve">indicate </w:t>
      </w:r>
      <w:r w:rsidR="00E43EC4" w:rsidRPr="004B31E6">
        <w:t>a new infection, injury or wo</w:t>
      </w:r>
      <w:r w:rsidR="00CF146C">
        <w:t>r</w:t>
      </w:r>
      <w:r>
        <w:t xml:space="preserve">sening in condition. </w:t>
      </w:r>
      <w:r w:rsidR="00874EC5">
        <w:t>The prevalence of p</w:t>
      </w:r>
      <w:r>
        <w:t>ain</w:t>
      </w:r>
      <w:r w:rsidR="00CF146C">
        <w:t xml:space="preserve"> </w:t>
      </w:r>
      <w:r w:rsidR="00874EC5">
        <w:t xml:space="preserve">amongst </w:t>
      </w:r>
      <w:r w:rsidR="00AF4420">
        <w:t>in-</w:t>
      </w:r>
      <w:r w:rsidR="00874EC5">
        <w:t xml:space="preserve">patients </w:t>
      </w:r>
      <w:r w:rsidR="00874EC5" w:rsidRPr="004B31E6">
        <w:t xml:space="preserve">with </w:t>
      </w:r>
      <w:r w:rsidR="00DA7530">
        <w:t>CI</w:t>
      </w:r>
      <w:r w:rsidR="00874EC5">
        <w:t xml:space="preserve"> </w:t>
      </w:r>
      <w:r w:rsidR="00AF4420">
        <w:t>is</w:t>
      </w:r>
      <w:r w:rsidR="00874EC5">
        <w:t xml:space="preserve"> estimated at </w:t>
      </w:r>
      <w:r w:rsidR="003517AC" w:rsidRPr="004B31E6">
        <w:t xml:space="preserve">39%, and </w:t>
      </w:r>
      <w:r>
        <w:t xml:space="preserve">is </w:t>
      </w:r>
      <w:r w:rsidR="00E43EC4" w:rsidRPr="004B31E6">
        <w:t xml:space="preserve">associated </w:t>
      </w:r>
      <w:r w:rsidR="004173C0">
        <w:t xml:space="preserve">with </w:t>
      </w:r>
      <w:r w:rsidR="00874EC5" w:rsidRPr="004B31E6">
        <w:t>increase</w:t>
      </w:r>
      <w:r w:rsidR="00AF4420">
        <w:t>s</w:t>
      </w:r>
      <w:r w:rsidR="00874EC5" w:rsidRPr="004B31E6">
        <w:t xml:space="preserve"> in the </w:t>
      </w:r>
      <w:r w:rsidR="00874EC5" w:rsidRPr="004B31E6">
        <w:rPr>
          <w:rFonts w:cs="Segoe UI"/>
        </w:rPr>
        <w:t>Behavioural Patho</w:t>
      </w:r>
      <w:r w:rsidR="00874EC5">
        <w:rPr>
          <w:rFonts w:cs="Segoe UI"/>
        </w:rPr>
        <w:t xml:space="preserve">logy in Alzheimer Disease Scale (BEHAVE-AD) score, </w:t>
      </w:r>
      <w:r w:rsidR="00FF3174">
        <w:rPr>
          <w:rFonts w:cs="Segoe UI"/>
        </w:rPr>
        <w:t>and</w:t>
      </w:r>
      <w:r w:rsidR="00874EC5">
        <w:rPr>
          <w:rFonts w:cs="Segoe UI"/>
        </w:rPr>
        <w:t xml:space="preserve"> </w:t>
      </w:r>
      <w:r w:rsidR="00874EC5">
        <w:t xml:space="preserve">increased </w:t>
      </w:r>
      <w:r w:rsidR="00CF146C">
        <w:t>aggression</w:t>
      </w:r>
      <w:r>
        <w:t>,</w:t>
      </w:r>
      <w:r w:rsidR="00CF146C">
        <w:t xml:space="preserve"> </w:t>
      </w:r>
      <w:r w:rsidR="00874EC5">
        <w:t xml:space="preserve">phobia and </w:t>
      </w:r>
      <w:r w:rsidR="00CF146C">
        <w:t>anxiety</w:t>
      </w:r>
      <w:r w:rsidR="00E43EC4" w:rsidRPr="004B31E6">
        <w:rPr>
          <w:rFonts w:cs="Segoe UI"/>
        </w:rPr>
        <w:t xml:space="preserve">. </w:t>
      </w:r>
      <w:r w:rsidR="00E43EC4" w:rsidRPr="004B31E6">
        <w:fldChar w:fldCharType="begin">
          <w:fldData xml:space="preserve">PEVuZE5vdGU+PENpdGU+PEF1dGhvcj5TYW1wc29uPC9BdXRob3I+PFllYXI+MjAxNTwvWWVhcj48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</w:fldData>
        </w:fldChar>
      </w:r>
      <w:r w:rsidR="00086080">
        <w:instrText xml:space="preserve"> ADDIN EN.CITE </w:instrText>
      </w:r>
      <w:r w:rsidR="00086080">
        <w:fldChar w:fldCharType="begin">
          <w:fldData xml:space="preserve">PEVuZE5vdGU+PENpdGU+PEF1dGhvcj5TYW1wc29uPC9BdXRob3I+PFllYXI+MjAxNTwvWWVhcj48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</w:fldData>
        </w:fldChar>
      </w:r>
      <w:r w:rsidR="00086080">
        <w:instrText xml:space="preserve"> ADDIN EN.CITE.DATA </w:instrText>
      </w:r>
      <w:r w:rsidR="00086080">
        <w:fldChar w:fldCharType="end"/>
      </w:r>
      <w:r w:rsidR="00E43EC4" w:rsidRPr="004B31E6">
        <w:fldChar w:fldCharType="separate"/>
      </w:r>
      <w:r w:rsidR="00086080">
        <w:rPr>
          <w:noProof/>
        </w:rPr>
        <w:t>[</w:t>
      </w:r>
      <w:hyperlink w:anchor="_ENREF_62" w:tooltip="Sampson, 2015 #128" w:history="1">
        <w:r w:rsidR="003964A4">
          <w:rPr>
            <w:noProof/>
          </w:rPr>
          <w:t>62</w:t>
        </w:r>
      </w:hyperlink>
      <w:r w:rsidR="00086080">
        <w:rPr>
          <w:noProof/>
        </w:rPr>
        <w:t>]</w:t>
      </w:r>
      <w:r w:rsidR="00E43EC4" w:rsidRPr="004B31E6">
        <w:fldChar w:fldCharType="end"/>
      </w:r>
      <w:r w:rsidR="003517AC" w:rsidRPr="004B31E6">
        <w:t xml:space="preserve"> </w:t>
      </w:r>
      <w:r w:rsidR="00DA7530">
        <w:t>D</w:t>
      </w:r>
      <w:r w:rsidR="003517AC" w:rsidRPr="004B31E6">
        <w:t>ementia reduce</w:t>
      </w:r>
      <w:r w:rsidR="00FF3174">
        <w:t>s</w:t>
      </w:r>
      <w:r w:rsidR="003517AC" w:rsidRPr="004B31E6">
        <w:t xml:space="preserve"> </w:t>
      </w:r>
      <w:r w:rsidR="00CF146C">
        <w:t xml:space="preserve">a </w:t>
      </w:r>
      <w:r w:rsidR="003517AC" w:rsidRPr="004B31E6">
        <w:t xml:space="preserve">patient’s ability to describe </w:t>
      </w:r>
      <w:r w:rsidR="00DA7530">
        <w:t xml:space="preserve">pain </w:t>
      </w:r>
      <w:r w:rsidR="00CF146C">
        <w:t>characteristics and changes</w:t>
      </w:r>
      <w:r w:rsidR="003517AC" w:rsidRPr="004B31E6">
        <w:t xml:space="preserve">, </w:t>
      </w:r>
      <w:r w:rsidR="00FF3174">
        <w:t>thus</w:t>
      </w:r>
      <w:r w:rsidR="003517AC" w:rsidRPr="004B31E6">
        <w:t xml:space="preserve"> delay</w:t>
      </w:r>
      <w:r w:rsidR="00FF3174">
        <w:t>ing</w:t>
      </w:r>
      <w:r w:rsidR="003517AC" w:rsidRPr="004B31E6">
        <w:t xml:space="preserve"> diagnosis </w:t>
      </w:r>
      <w:r w:rsidR="00CF146C">
        <w:t xml:space="preserve">of infections </w:t>
      </w:r>
      <w:r w:rsidR="003517AC" w:rsidRPr="004B31E6">
        <w:t>or overtreat</w:t>
      </w:r>
      <w:r w:rsidR="00FF3174">
        <w:t>ing</w:t>
      </w:r>
      <w:r w:rsidR="003517AC" w:rsidRPr="004B31E6">
        <w:t xml:space="preserve"> with analgesics </w:t>
      </w:r>
      <w:r w:rsidR="004173C0">
        <w:t>like</w:t>
      </w:r>
      <w:r w:rsidR="003517AC" w:rsidRPr="004B31E6">
        <w:t xml:space="preserve"> opioids</w:t>
      </w:r>
      <w:r w:rsidR="006E1A77">
        <w:t xml:space="preserve">, </w:t>
      </w:r>
      <w:r w:rsidR="00DA7530">
        <w:t>contributing</w:t>
      </w:r>
      <w:r w:rsidR="006E1A77">
        <w:t xml:space="preserve"> to</w:t>
      </w:r>
      <w:r w:rsidR="006E1A77" w:rsidRPr="004B31E6">
        <w:t xml:space="preserve"> complications </w:t>
      </w:r>
      <w:r w:rsidR="00FF3174">
        <w:t>e.g.</w:t>
      </w:r>
      <w:r w:rsidR="006E1A77" w:rsidRPr="004B31E6">
        <w:t xml:space="preserve"> delirium, bowel probl</w:t>
      </w:r>
      <w:r w:rsidR="004173C0">
        <w:t>ems</w:t>
      </w:r>
      <w:r w:rsidR="006E1A77">
        <w:t xml:space="preserve"> and </w:t>
      </w:r>
      <w:r w:rsidR="00DA7530">
        <w:t>lengthened</w:t>
      </w:r>
      <w:r w:rsidR="006E1A77">
        <w:t xml:space="preserve"> stay. </w:t>
      </w:r>
      <w:r w:rsidR="003517AC" w:rsidRPr="004B31E6">
        <w:t xml:space="preserve"> </w:t>
      </w:r>
      <w:r w:rsidR="00E43EC4" w:rsidRPr="004B31E6">
        <w:fldChar w:fldCharType="begin"/>
      </w:r>
      <w:r w:rsidR="00086080">
        <w:instrText xml:space="preserve"> ADDIN EN.CITE &lt;EndNote&gt;&lt;Cite&gt;&lt;Author&gt;Kelley&lt;/Author&gt;&lt;Year&gt;2008&lt;/Year&gt;&lt;RecNum&gt;641&lt;/RecNum&gt;&lt;DisplayText&gt;[63]&lt;/DisplayText&gt;&lt;record&gt;&lt;rec-number&gt;641&lt;/rec-number&gt;&lt;foreign-keys&gt;&lt;key app="EN" db-id="0zpzrevtzfzvfeed0d7pxpeer5zaxet0zrpv"&gt;641&lt;/key&gt;&lt;/foreign-keys&gt;&lt;ref-type name="Journal Article"&gt;17&lt;/ref-type&gt;&lt;contributors&gt;&lt;authors&gt;&lt;author&gt;Kelley, Amy S.&lt;/author&gt;&lt;author&gt;Siegler, Eugenia L.&lt;/author&gt;&lt;author&gt;Reid, M. Carrington&lt;/author&gt;&lt;/authors&gt;&lt;/contributors&gt;&lt;titles&gt;&lt;title&gt;Pitfalls and Recommendations Regarding the Management of Acute Pain Among Hospitalized Patients with Dementia&lt;/title&gt;&lt;secondary-title&gt;Pain Medicine&lt;/secondary-title&gt;&lt;/titles&gt;&lt;periodical&gt;&lt;full-title&gt;Pain Medicine&lt;/full-title&gt;&lt;/periodical&gt;&lt;pages&gt;581-586&lt;/pages&gt;&lt;volume&gt;9&lt;/volume&gt;&lt;number&gt;5&lt;/number&gt;&lt;keywords&gt;&lt;keyword&gt;DEMENTIA patients&lt;/keyword&gt;&lt;keyword&gt;HOSPITAL care&lt;/keyword&gt;&lt;keyword&gt;RESEARCH&lt;/keyword&gt;&lt;keyword&gt;PAIN management&lt;/keyword&gt;&lt;keyword&gt;OUTCOME assessment (Medical care)&lt;/keyword&gt;&lt;keyword&gt;Adverse Drug Events&lt;/keyword&gt;&lt;keyword&gt;Dementia&lt;/keyword&gt;&lt;keyword&gt;Hospitalization&lt;/keyword&gt;&lt;keyword&gt;Pain&lt;/keyword&gt;&lt;/keywords&gt;&lt;dates&gt;&lt;year&gt;2008&lt;/year&gt;&lt;/dates&gt;&lt;isbn&gt;15262375&lt;/isbn&gt;&lt;accession-num&gt;33276259&lt;/accession-num&gt;&lt;work-type&gt;Article&lt;/work-type&gt;&lt;urls&gt;&lt;related-urls&gt;&lt;url&gt;http://search.ebscohost.com/login.aspx?direct=true&amp;amp;db=asx&amp;amp;AN=33276259&amp;amp;site=eds-live&lt;/url&gt;&lt;/related-urls&gt;&lt;/urls&gt;&lt;electronic-resource-num&gt;10.1111/j.1526-4637.2008.00472.x&lt;/electronic-resource-num&gt;&lt;remote-database-name&gt;asx&lt;/remote-database-name&gt;&lt;remote-database-provider&gt;EBSCOhost&lt;/remote-database-provider&gt;&lt;/record&gt;&lt;/Cite&gt;&lt;/EndNote&gt;</w:instrText>
      </w:r>
      <w:r w:rsidR="00E43EC4" w:rsidRPr="004B31E6">
        <w:fldChar w:fldCharType="separate"/>
      </w:r>
      <w:r w:rsidR="00086080">
        <w:rPr>
          <w:noProof/>
        </w:rPr>
        <w:t>[</w:t>
      </w:r>
      <w:hyperlink w:anchor="_ENREF_63" w:tooltip="Kelley, 2008 #641" w:history="1">
        <w:r w:rsidR="003964A4">
          <w:rPr>
            <w:noProof/>
          </w:rPr>
          <w:t>63</w:t>
        </w:r>
      </w:hyperlink>
      <w:r w:rsidR="00086080">
        <w:rPr>
          <w:noProof/>
        </w:rPr>
        <w:t>]</w:t>
      </w:r>
      <w:r w:rsidR="00E43EC4" w:rsidRPr="004B31E6">
        <w:fldChar w:fldCharType="end"/>
      </w:r>
      <w:r w:rsidR="00A977F1">
        <w:t xml:space="preserve"> </w:t>
      </w:r>
      <w:r w:rsidR="006E1A77">
        <w:t xml:space="preserve">There is no current evidence as to whether patients with </w:t>
      </w:r>
      <w:r w:rsidR="00DA7530">
        <w:t>CI</w:t>
      </w:r>
      <w:r w:rsidR="006E1A77">
        <w:t xml:space="preserve"> </w:t>
      </w:r>
      <w:r w:rsidR="00DA7530">
        <w:t>experience</w:t>
      </w:r>
      <w:r w:rsidR="006E1A77">
        <w:t xml:space="preserve"> more pain</w:t>
      </w:r>
      <w:r w:rsidR="00DA7530">
        <w:t xml:space="preserve"> </w:t>
      </w:r>
      <w:r w:rsidR="00B323FF">
        <w:t>during hospitalisation</w:t>
      </w:r>
      <w:r w:rsidR="00DA7530">
        <w:t>, probably due to difficulties</w:t>
      </w:r>
      <w:r w:rsidR="006E1A77">
        <w:t xml:space="preserve"> in assessment.</w:t>
      </w:r>
    </w:p>
    <w:p w:rsidR="006E1A77" w:rsidRDefault="006E1A77" w:rsidP="00336566">
      <w:pPr>
        <w:spacing w:after="0"/>
      </w:pPr>
    </w:p>
    <w:p w:rsidR="00336566" w:rsidRPr="004B31E6" w:rsidRDefault="00FF3174" w:rsidP="00336566">
      <w:pPr>
        <w:spacing w:after="0"/>
      </w:pPr>
      <w:r>
        <w:t>End-of-life p</w:t>
      </w:r>
      <w:r w:rsidR="0018010C" w:rsidRPr="004B31E6">
        <w:t xml:space="preserve">atients </w:t>
      </w:r>
      <w:r w:rsidR="00416342" w:rsidRPr="004B31E6">
        <w:t xml:space="preserve">with dementia </w:t>
      </w:r>
      <w:r w:rsidR="00CF146C">
        <w:t>have</w:t>
      </w:r>
      <w:r w:rsidR="0018010C" w:rsidRPr="004B31E6">
        <w:t xml:space="preserve"> few</w:t>
      </w:r>
      <w:r w:rsidR="00DA7530">
        <w:t>er referrals to palliative care and</w:t>
      </w:r>
      <w:r w:rsidR="0018010C" w:rsidRPr="004B31E6">
        <w:t xml:space="preserve"> </w:t>
      </w:r>
      <w:r>
        <w:t xml:space="preserve">are </w:t>
      </w:r>
      <w:r w:rsidR="0018010C" w:rsidRPr="004B31E6">
        <w:t>less presc</w:t>
      </w:r>
      <w:r w:rsidR="00E47793">
        <w:t>ri</w:t>
      </w:r>
      <w:r>
        <w:t>bed</w:t>
      </w:r>
      <w:r w:rsidR="00E47793">
        <w:t xml:space="preserve"> palliative medicines</w:t>
      </w:r>
      <w:r w:rsidR="00935AE8">
        <w:t>, althoug</w:t>
      </w:r>
      <w:r w:rsidR="00BE1F3A">
        <w:t>h no differences were found in one</w:t>
      </w:r>
      <w:r w:rsidR="00935AE8">
        <w:t xml:space="preserve"> study comparing patients with terminal dementia </w:t>
      </w:r>
      <w:r>
        <w:t>to</w:t>
      </w:r>
      <w:r w:rsidR="00935AE8">
        <w:t xml:space="preserve"> terminal heart failure</w:t>
      </w:r>
      <w:r w:rsidR="0018010C" w:rsidRPr="004B31E6">
        <w:t xml:space="preserve">. </w:t>
      </w:r>
      <w:r w:rsidR="0018010C" w:rsidRPr="004B31E6">
        <w:fldChar w:fldCharType="begin">
          <w:fldData xml:space="preserve">PEVuZE5vdGU+PENpdGU+PEF1dGhvcj5TYW1wc29uPC9BdXRob3I+PFllYXI+MjAwNjwvWWVhcj48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</w:fldData>
        </w:fldChar>
      </w:r>
      <w:r w:rsidR="00086080">
        <w:instrText xml:space="preserve"> ADDIN EN.CITE </w:instrText>
      </w:r>
      <w:r w:rsidR="00086080">
        <w:fldChar w:fldCharType="begin">
          <w:fldData xml:space="preserve">PEVuZE5vdGU+PENpdGU+PEF1dGhvcj5TYW1wc29uPC9BdXRob3I+PFllYXI+MjAwNjwvWWVhcj48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</w:fldData>
        </w:fldChar>
      </w:r>
      <w:r w:rsidR="00086080">
        <w:instrText xml:space="preserve"> ADDIN EN.CITE.DATA </w:instrText>
      </w:r>
      <w:r w:rsidR="00086080">
        <w:fldChar w:fldCharType="end"/>
      </w:r>
      <w:r w:rsidR="0018010C" w:rsidRPr="004B31E6">
        <w:fldChar w:fldCharType="separate"/>
      </w:r>
      <w:r w:rsidR="00086080">
        <w:rPr>
          <w:noProof/>
        </w:rPr>
        <w:t>[</w:t>
      </w:r>
      <w:hyperlink w:anchor="_ENREF_64" w:tooltip="Sampson, 2006 #138" w:history="1">
        <w:r w:rsidR="003964A4">
          <w:rPr>
            <w:noProof/>
          </w:rPr>
          <w:t>64-66</w:t>
        </w:r>
      </w:hyperlink>
      <w:r w:rsidR="00086080">
        <w:rPr>
          <w:noProof/>
        </w:rPr>
        <w:t>]</w:t>
      </w:r>
      <w:r w:rsidR="0018010C" w:rsidRPr="004B31E6">
        <w:fldChar w:fldCharType="end"/>
      </w:r>
      <w:r w:rsidR="0018010C" w:rsidRPr="004B31E6">
        <w:t xml:space="preserve"> </w:t>
      </w:r>
      <w:r w:rsidR="00BE2AC1">
        <w:t xml:space="preserve">Whereas </w:t>
      </w:r>
      <w:r w:rsidR="002D73BE">
        <w:t>invasive interventions</w:t>
      </w:r>
      <w:r w:rsidR="00BE2AC1">
        <w:t xml:space="preserve"> were equally utilised in one study</w:t>
      </w:r>
      <w:r w:rsidR="002D73BE">
        <w:t xml:space="preserve">, </w:t>
      </w:r>
      <w:r w:rsidR="00221F61">
        <w:t xml:space="preserve">arterial blood gas measurement and catheterisation were more </w:t>
      </w:r>
      <w:r w:rsidR="004173C0">
        <w:t>frequent</w:t>
      </w:r>
      <w:r w:rsidR="00BE1F3A">
        <w:t xml:space="preserve"> for</w:t>
      </w:r>
      <w:r w:rsidR="00221F61">
        <w:t xml:space="preserve"> patients with dementia</w:t>
      </w:r>
      <w:r w:rsidR="00BE1F3A">
        <w:t>,</w:t>
      </w:r>
      <w:r w:rsidR="00221F61">
        <w:t xml:space="preserve"> and central line placement less used in another study.</w:t>
      </w:r>
      <w:r w:rsidR="004173C0">
        <w:t xml:space="preserve"> </w:t>
      </w:r>
      <w:r w:rsidR="00BE2AC1" w:rsidRPr="004B31E6">
        <w:fldChar w:fldCharType="begin">
          <w:fldData xml:space="preserve">PEVuZE5vdGU+PENpdGU+PEF1dGhvcj5BZnphbDwvQXV0aG9yPjxZZWFyPjIwMTA8L1llYXI+PFJl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</w:fldData>
        </w:fldChar>
      </w:r>
      <w:r w:rsidR="00086080">
        <w:instrText xml:space="preserve"> ADDIN EN.CITE </w:instrText>
      </w:r>
      <w:r w:rsidR="00086080">
        <w:fldChar w:fldCharType="begin">
          <w:fldData xml:space="preserve">PEVuZE5vdGU+PENpdGU+PEF1dGhvcj5BZnphbDwvQXV0aG9yPjxZZWFyPjIwMTA8L1llYXI+PFJl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</w:fldData>
        </w:fldChar>
      </w:r>
      <w:r w:rsidR="00086080">
        <w:instrText xml:space="preserve"> ADDIN EN.CITE.DATA </w:instrText>
      </w:r>
      <w:r w:rsidR="00086080">
        <w:fldChar w:fldCharType="end"/>
      </w:r>
      <w:r w:rsidR="00BE2AC1" w:rsidRPr="004B31E6">
        <w:fldChar w:fldCharType="separate"/>
      </w:r>
      <w:r w:rsidR="00086080">
        <w:rPr>
          <w:noProof/>
        </w:rPr>
        <w:t>[</w:t>
      </w:r>
      <w:hyperlink w:anchor="_ENREF_64" w:tooltip="Sampson, 2006 #138" w:history="1">
        <w:r w:rsidR="003964A4">
          <w:rPr>
            <w:noProof/>
          </w:rPr>
          <w:t>64</w:t>
        </w:r>
      </w:hyperlink>
      <w:r w:rsidR="00086080">
        <w:rPr>
          <w:noProof/>
        </w:rPr>
        <w:t xml:space="preserve">, </w:t>
      </w:r>
      <w:hyperlink w:anchor="_ENREF_65" w:tooltip="Afzal, 2010 #1174" w:history="1">
        <w:r w:rsidR="003964A4">
          <w:rPr>
            <w:noProof/>
          </w:rPr>
          <w:t>65</w:t>
        </w:r>
      </w:hyperlink>
      <w:r w:rsidR="00086080">
        <w:rPr>
          <w:noProof/>
        </w:rPr>
        <w:t>]</w:t>
      </w:r>
      <w:r w:rsidR="00BE2AC1" w:rsidRPr="004B31E6">
        <w:fldChar w:fldCharType="end"/>
      </w:r>
      <w:r w:rsidR="00BE2AC1">
        <w:t xml:space="preserve"> </w:t>
      </w:r>
      <w:r>
        <w:t>D</w:t>
      </w:r>
      <w:r w:rsidR="0018010C" w:rsidRPr="004B31E6">
        <w:t xml:space="preserve">rug withdrawal </w:t>
      </w:r>
      <w:r>
        <w:t xml:space="preserve">rates </w:t>
      </w:r>
      <w:r w:rsidR="0018010C" w:rsidRPr="004B31E6">
        <w:t xml:space="preserve">in </w:t>
      </w:r>
      <w:r w:rsidR="00E47793">
        <w:t xml:space="preserve">hospitalised </w:t>
      </w:r>
      <w:r w:rsidR="00A977F1" w:rsidRPr="004B31E6">
        <w:t xml:space="preserve">end-of-life </w:t>
      </w:r>
      <w:r w:rsidR="0018010C" w:rsidRPr="004B31E6">
        <w:t>patien</w:t>
      </w:r>
      <w:r w:rsidR="00E47793">
        <w:t>ts with dementia</w:t>
      </w:r>
      <w:r w:rsidR="00BF30E6">
        <w:t xml:space="preserve"> </w:t>
      </w:r>
      <w:r w:rsidR="004173C0">
        <w:t>were</w:t>
      </w:r>
      <w:r w:rsidR="0018010C" w:rsidRPr="004B31E6">
        <w:t xml:space="preserve"> higher </w:t>
      </w:r>
      <w:r w:rsidR="00A977F1">
        <w:t xml:space="preserve">than </w:t>
      </w:r>
      <w:r w:rsidR="00BE1F3A">
        <w:t>for patients</w:t>
      </w:r>
      <w:r w:rsidR="0018010C" w:rsidRPr="004B31E6">
        <w:t xml:space="preserve"> with COPD or </w:t>
      </w:r>
      <w:r w:rsidR="00A977F1">
        <w:t>heart failure</w:t>
      </w:r>
      <w:r w:rsidR="0018010C" w:rsidRPr="004B31E6">
        <w:t xml:space="preserve">. </w:t>
      </w:r>
      <w:r w:rsidR="0018010C" w:rsidRPr="004B31E6">
        <w:fldChar w:fldCharType="begin"/>
      </w:r>
      <w:r w:rsidR="00086080">
        <w:instrText xml:space="preserve"> ADDIN EN.CITE &lt;EndNote&gt;&lt;Cite&gt;&lt;Author&gt;Formiga&lt;/Author&gt;&lt;Year&gt;2006&lt;/Year&gt;&lt;RecNum&gt;1752&lt;/RecNum&gt;&lt;DisplayText&gt;[67]&lt;/DisplayText&gt;&lt;record&gt;&lt;rec-number&gt;1752&lt;/rec-number&gt;&lt;foreign-keys&gt;&lt;key app="EN" db-id="0zpzrevtzfzvfeed0d7pxpeer5zaxet0zrpv"&gt;1752&lt;/key&gt;&lt;/foreign-keys&gt;&lt;ref-type name="Journal Article"&gt;17&lt;/ref-type&gt;&lt;contributors&gt;&lt;authors&gt;&lt;author&gt;Formiga, Francesc&lt;/author&gt;&lt;author&gt;Pujol, Ramón&lt;/author&gt;&lt;/authors&gt;&lt;/contributors&gt;&lt;titles&gt;&lt;title&gt;Differences in end of life care in patients who died with dementia during acute hospital admissions&lt;/title&gt;&lt;secondary-title&gt;Age And Ageing&lt;/secondary-title&gt;&lt;/titles&gt;&lt;periodical&gt;&lt;full-title&gt;Age and Ageing&lt;/full-title&gt;&lt;/periodical&gt;&lt;pages&gt;451-452&lt;/pages&gt;&lt;volume&gt;35&lt;/volume&gt;&lt;number&gt;4&lt;/number&gt;&lt;keywords&gt;&lt;keyword&gt;Palliative Care*/standards&lt;/keyword&gt;&lt;keyword&gt;Terminal Care*/standards&lt;/keyword&gt;&lt;keyword&gt;Dementia/*therapy&lt;/keyword&gt;&lt;keyword&gt;Aged&lt;/keyword&gt;&lt;keyword&gt;Decision Making&lt;/keyword&gt;&lt;keyword&gt;Hospitalization&lt;/keyword&gt;&lt;keyword&gt;Humans&lt;/keyword&gt;&lt;keyword&gt;Patient Admission&lt;/keyword&gt;&lt;keyword&gt;Quality of Health Care&lt;/keyword&gt;&lt;keyword&gt;Resuscitation Orders&lt;/keyword&gt;&lt;/keywords&gt;&lt;dates&gt;&lt;year&gt;2006&lt;/year&gt;&lt;/dates&gt;&lt;pub-location&gt;England&lt;/pub-location&gt;&lt;publisher&gt;Oxford University Press&lt;/publisher&gt;&lt;isbn&gt;0002-0729&lt;/isbn&gt;&lt;accession-num&gt;16788086&lt;/accession-num&gt;&lt;urls&gt;&lt;related-urls&gt;&lt;url&gt;http://search.ebscohost.com/login.aspx?direct=true&amp;amp;db=cmedm&amp;amp;AN=16788086&amp;amp;site=ehost-live&lt;/url&gt;&lt;/related-urls&gt;&lt;/urls&gt;&lt;remote-database-name&gt;cmedm&lt;/remote-database-name&gt;&lt;remote-database-provider&gt;EBSCOhost&lt;/remote-database-provider&gt;&lt;/record&gt;&lt;/Cite&gt;&lt;/EndNote&gt;</w:instrText>
      </w:r>
      <w:r w:rsidR="0018010C" w:rsidRPr="004B31E6">
        <w:fldChar w:fldCharType="separate"/>
      </w:r>
      <w:r w:rsidR="00086080">
        <w:rPr>
          <w:noProof/>
        </w:rPr>
        <w:t>[</w:t>
      </w:r>
      <w:hyperlink w:anchor="_ENREF_67" w:tooltip="Formiga, 2006 #1752" w:history="1">
        <w:r w:rsidR="003964A4">
          <w:rPr>
            <w:noProof/>
          </w:rPr>
          <w:t>67</w:t>
        </w:r>
      </w:hyperlink>
      <w:r w:rsidR="00086080">
        <w:rPr>
          <w:noProof/>
        </w:rPr>
        <w:t>]</w:t>
      </w:r>
      <w:r w:rsidR="0018010C" w:rsidRPr="004B31E6">
        <w:fldChar w:fldCharType="end"/>
      </w:r>
      <w:r w:rsidR="0018010C" w:rsidRPr="004B31E6">
        <w:t xml:space="preserve"> </w:t>
      </w:r>
      <w:r w:rsidR="00537118">
        <w:t xml:space="preserve">In </w:t>
      </w:r>
      <w:r w:rsidR="00890A41">
        <w:t>patients with</w:t>
      </w:r>
      <w:r w:rsidR="00537118">
        <w:t xml:space="preserve"> terminal dementia, </w:t>
      </w:r>
      <w:r w:rsidR="00890A41">
        <w:t xml:space="preserve">only </w:t>
      </w:r>
      <w:r w:rsidR="00890A41" w:rsidRPr="004B31E6">
        <w:t xml:space="preserve">46% </w:t>
      </w:r>
      <w:r w:rsidR="00890A41">
        <w:t xml:space="preserve">had </w:t>
      </w:r>
      <w:r w:rsidR="00537118">
        <w:t>a</w:t>
      </w:r>
      <w:r w:rsidR="0018010C" w:rsidRPr="004B31E6">
        <w:t xml:space="preserve">dequate symptom control, </w:t>
      </w:r>
      <w:r w:rsidR="00E47793">
        <w:t>with</w:t>
      </w:r>
      <w:r w:rsidR="0018010C" w:rsidRPr="004B31E6">
        <w:t xml:space="preserve"> </w:t>
      </w:r>
      <w:r w:rsidR="00E47793" w:rsidRPr="004B31E6">
        <w:t xml:space="preserve">13.5% </w:t>
      </w:r>
      <w:r w:rsidR="00E47793">
        <w:t>experiencing</w:t>
      </w:r>
      <w:r w:rsidR="00A977F1">
        <w:t xml:space="preserve"> </w:t>
      </w:r>
      <w:r w:rsidR="0018010C" w:rsidRPr="004B31E6">
        <w:t xml:space="preserve">uncontrolled pain and </w:t>
      </w:r>
      <w:r w:rsidR="00E47793" w:rsidRPr="004B31E6">
        <w:t xml:space="preserve">51.5% </w:t>
      </w:r>
      <w:r w:rsidR="00890A41">
        <w:t>dyspnoeic</w:t>
      </w:r>
      <w:r w:rsidR="0018010C" w:rsidRPr="004B31E6">
        <w:t xml:space="preserve">. </w:t>
      </w:r>
      <w:r w:rsidR="00537118" w:rsidRPr="004B31E6">
        <w:fldChar w:fldCharType="begin"/>
      </w:r>
      <w:r w:rsidR="00086080">
        <w:instrText xml:space="preserve"> ADDIN EN.CITE &lt;EndNote&gt;&lt;Cite&gt;&lt;Author&gt;Formiga&lt;/Author&gt;&lt;Year&gt;2007&lt;/Year&gt;&lt;RecNum&gt;646&lt;/RecNum&gt;&lt;DisplayText&gt;[66]&lt;/DisplayText&gt;&lt;record&gt;&lt;rec-number&gt;646&lt;/rec-number&gt;&lt;foreign-keys&gt;&lt;key app="EN" db-id="0zpzrevtzfzvfeed0d7pxpeer5zaxet0zrpv"&gt;646&lt;/key&gt;&lt;/foreign-keys&gt;&lt;ref-type name="Journal Article"&gt;17&lt;/ref-type&gt;&lt;contributors&gt;&lt;authors&gt;&lt;author&gt;Formiga, Francesc&lt;/author&gt;&lt;author&gt;Olmedo, Claudia&lt;/author&gt;&lt;author&gt;López-Soto, Alfons&lt;/author&gt;&lt;author&gt;Navarro, Margarita&lt;/author&gt;&lt;author&gt;Culla, Alex&lt;/author&gt;&lt;author&gt;Pujol, Ramón&lt;/author&gt;&lt;/authors&gt;&lt;/contributors&gt;&lt;titles&gt;&lt;title&gt;Dying in hospital of terminal heart failure or severe dementia: the circumstances associated with death and the opinions of caregivers&lt;/title&gt;&lt;secondary-title&gt;Palliative Medicine&lt;/secondary-title&gt;&lt;/titles&gt;&lt;periodical&gt;&lt;full-title&gt;Palliat Med&lt;/full-title&gt;&lt;abbr-1&gt;Palliative medicine&lt;/abbr-1&gt;&lt;/periodical&gt;&lt;pages&gt;35-40&lt;/pages&gt;&lt;volume&gt;21&lt;/volume&gt;&lt;number&gt;1&lt;/number&gt;&lt;keywords&gt;&lt;keyword&gt;PALLIATIVE treatment&lt;/keyword&gt;&lt;keyword&gt;MEDICAL care for the aged&lt;/keyword&gt;&lt;keyword&gt;CHRONIC diseases&lt;/keyword&gt;&lt;keyword&gt;THERAPEUTICS&lt;/keyword&gt;&lt;keyword&gt;DYSPNEA&lt;/keyword&gt;&lt;keyword&gt;CONGESTIVE heart failure&lt;/keyword&gt;&lt;keyword&gt;RESPIRATORY diseases&lt;/keyword&gt;&lt;keyword&gt;caregiver perception&lt;/keyword&gt;&lt;keyword&gt;dementia&lt;/keyword&gt;&lt;keyword&gt;end of life&lt;/keyword&gt;&lt;keyword&gt;heart failure&lt;/keyword&gt;&lt;keyword&gt;palliative care&lt;/keyword&gt;&lt;keyword&gt;quality of death&lt;/keyword&gt;&lt;/keywords&gt;&lt;dates&gt;&lt;year&gt;2007&lt;/year&gt;&lt;/dates&gt;&lt;isbn&gt;02692163&lt;/isbn&gt;&lt;accession-num&gt;23561935&lt;/accession-num&gt;&lt;work-type&gt;Article&lt;/work-type&gt;&lt;urls&gt;&lt;related-urls&gt;&lt;url&gt;http://search.ebscohost.com/login.aspx?direct=true&amp;amp;db=asx&amp;amp;AN=23561935&amp;amp;site=eds-live&lt;/url&gt;&lt;/related-urls&gt;&lt;/urls&gt;&lt;electronic-resource-num&gt;10.1177/0269216306073256&lt;/electronic-resource-num&gt;&lt;remote-database-name&gt;asx&lt;/remote-database-name&gt;&lt;remote-database-provider&gt;EBSCOhost&lt;/remote-database-provider&gt;&lt;/record&gt;&lt;/Cite&gt;&lt;/EndNote&gt;</w:instrText>
      </w:r>
      <w:r w:rsidR="00537118" w:rsidRPr="004B31E6">
        <w:fldChar w:fldCharType="separate"/>
      </w:r>
      <w:r w:rsidR="00086080">
        <w:rPr>
          <w:noProof/>
        </w:rPr>
        <w:t>[</w:t>
      </w:r>
      <w:hyperlink w:anchor="_ENREF_66" w:tooltip="Formiga, 2007 #646" w:history="1">
        <w:r w:rsidR="003964A4">
          <w:rPr>
            <w:noProof/>
          </w:rPr>
          <w:t>66</w:t>
        </w:r>
      </w:hyperlink>
      <w:r w:rsidR="00086080">
        <w:rPr>
          <w:noProof/>
        </w:rPr>
        <w:t>]</w:t>
      </w:r>
      <w:r w:rsidR="00537118" w:rsidRPr="004B31E6">
        <w:fldChar w:fldCharType="end"/>
      </w:r>
      <w:r w:rsidR="00537118">
        <w:t xml:space="preserve"> </w:t>
      </w:r>
      <w:r w:rsidR="00D37FB9">
        <w:t>In a</w:t>
      </w:r>
      <w:r w:rsidR="00A977F1">
        <w:t>n evaluation of suffering at end-of-life in patients with dementia using the Mini Suffe</w:t>
      </w:r>
      <w:r w:rsidR="00E47793">
        <w:t>ring State Examination scale (MS</w:t>
      </w:r>
      <w:r w:rsidR="00A977F1">
        <w:t>SE)</w:t>
      </w:r>
      <w:r w:rsidR="001D4663">
        <w:t>, which includes</w:t>
      </w:r>
      <w:r w:rsidR="00D81691">
        <w:t xml:space="preserve"> psychological distress, spiritual concerns and physical pain</w:t>
      </w:r>
      <w:r w:rsidR="001D4663">
        <w:t>,</w:t>
      </w:r>
      <w:r w:rsidR="00D81691">
        <w:t xml:space="preserve"> </w:t>
      </w:r>
      <w:r w:rsidR="00D37FB9">
        <w:t>only 7% of patients died with the</w:t>
      </w:r>
      <w:r w:rsidR="00A977F1">
        <w:t xml:space="preserve"> low</w:t>
      </w:r>
      <w:r w:rsidR="00D37FB9">
        <w:t>est</w:t>
      </w:r>
      <w:r w:rsidR="00A977F1">
        <w:t xml:space="preserve"> level of suffering, </w:t>
      </w:r>
      <w:r w:rsidR="00D37FB9">
        <w:t xml:space="preserve">with the majority experiencing significant suffering, </w:t>
      </w:r>
      <w:r w:rsidR="00A977F1">
        <w:t xml:space="preserve">highlighting insufficient </w:t>
      </w:r>
      <w:r w:rsidR="00897489">
        <w:t>assessment</w:t>
      </w:r>
      <w:r w:rsidR="00A977F1">
        <w:t xml:space="preserve"> and palliative treatment</w:t>
      </w:r>
      <w:r w:rsidR="00AA40C0" w:rsidRPr="004B31E6">
        <w:t xml:space="preserve">. </w:t>
      </w:r>
      <w:r w:rsidR="00AA40C0" w:rsidRPr="004B31E6">
        <w:fldChar w:fldCharType="begin">
          <w:fldData xml:space="preserve">PEVuZE5vdGU+PENpdGU+PEF1dGhvcj5BbWlub2ZmPC9BdXRob3I+PFllYXI+MjAwNTwvWWVhcj48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=
</w:fldData>
        </w:fldChar>
      </w:r>
      <w:r w:rsidR="00086080">
        <w:instrText xml:space="preserve"> ADDIN EN.CITE </w:instrText>
      </w:r>
      <w:r w:rsidR="00086080">
        <w:fldChar w:fldCharType="begin">
          <w:fldData xml:space="preserve">PEVuZE5vdGU+PENpdGU+PEF1dGhvcj5BbWlub2ZmPC9BdXRob3I+PFllYXI+MjAwNTwvWWVhcj48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=
</w:fldData>
        </w:fldChar>
      </w:r>
      <w:r w:rsidR="00086080">
        <w:instrText xml:space="preserve"> ADDIN EN.CITE.DATA </w:instrText>
      </w:r>
      <w:r w:rsidR="00086080">
        <w:fldChar w:fldCharType="end"/>
      </w:r>
      <w:r w:rsidR="00AA40C0" w:rsidRPr="004B31E6">
        <w:fldChar w:fldCharType="separate"/>
      </w:r>
      <w:r w:rsidR="00086080">
        <w:rPr>
          <w:noProof/>
        </w:rPr>
        <w:t>[</w:t>
      </w:r>
      <w:hyperlink w:anchor="_ENREF_68" w:tooltip="Aminoff, 2005 #676" w:history="1">
        <w:r w:rsidR="003964A4">
          <w:rPr>
            <w:noProof/>
          </w:rPr>
          <w:t>68</w:t>
        </w:r>
      </w:hyperlink>
      <w:r w:rsidR="00086080">
        <w:rPr>
          <w:noProof/>
        </w:rPr>
        <w:t>]</w:t>
      </w:r>
      <w:r w:rsidR="00AA40C0" w:rsidRPr="004B31E6">
        <w:fldChar w:fldCharType="end"/>
      </w:r>
      <w:r w:rsidR="00D81691">
        <w:t xml:space="preserve"> </w:t>
      </w:r>
    </w:p>
    <w:p w:rsidR="00BF7BC4" w:rsidRDefault="00BF7BC4" w:rsidP="00BF7BC4">
      <w:pPr>
        <w:spacing w:after="0"/>
        <w:rPr>
          <w:b/>
        </w:rPr>
      </w:pPr>
    </w:p>
    <w:p w:rsidR="0004717F" w:rsidRPr="0084215E" w:rsidRDefault="00E82E2F" w:rsidP="0004717F">
      <w:pPr>
        <w:spacing w:after="0"/>
        <w:rPr>
          <w:i/>
        </w:rPr>
      </w:pPr>
      <w:r w:rsidRPr="0084215E">
        <w:rPr>
          <w:b/>
          <w:i/>
        </w:rPr>
        <w:t>3.2.3</w:t>
      </w:r>
      <w:r w:rsidR="0004717F" w:rsidRPr="0084215E">
        <w:rPr>
          <w:b/>
          <w:i/>
        </w:rPr>
        <w:tab/>
        <w:t>Inappropriate catheterisation</w:t>
      </w:r>
    </w:p>
    <w:p w:rsidR="00336566" w:rsidRDefault="00A8272A" w:rsidP="00336566">
      <w:pPr>
        <w:spacing w:after="0"/>
        <w:rPr>
          <w:b/>
        </w:rPr>
      </w:pPr>
      <w:r>
        <w:t xml:space="preserve">Catheterisation </w:t>
      </w:r>
      <w:r w:rsidRPr="004B31E6">
        <w:t xml:space="preserve">could indicate deterioration in a person with </w:t>
      </w:r>
      <w:r>
        <w:t>CI</w:t>
      </w:r>
      <w:r w:rsidRPr="004B31E6">
        <w:t xml:space="preserve"> in hospital, </w:t>
      </w:r>
      <w:r>
        <w:t>a sign of poor care (if inappropriately performed), or</w:t>
      </w:r>
      <w:r w:rsidRPr="004B31E6">
        <w:t xml:space="preserve"> reduction in the ability of staff to </w:t>
      </w:r>
      <w:r w:rsidR="0084757A">
        <w:t>provide effective care</w:t>
      </w:r>
      <w:r w:rsidRPr="004B31E6">
        <w:t>.</w:t>
      </w:r>
      <w:r>
        <w:t xml:space="preserve"> </w:t>
      </w:r>
      <w:r w:rsidR="004C1896">
        <w:t xml:space="preserve">Presence of CI </w:t>
      </w:r>
      <w:r w:rsidR="00336566">
        <w:t>was related t</w:t>
      </w:r>
      <w:r w:rsidR="00894D8F">
        <w:t xml:space="preserve">o inappropriate catheterisation </w:t>
      </w:r>
      <w:r w:rsidR="00336566">
        <w:t xml:space="preserve">in </w:t>
      </w:r>
      <w:r w:rsidR="00897489">
        <w:t>older</w:t>
      </w:r>
      <w:r w:rsidR="00336566">
        <w:t xml:space="preserve"> patients, </w:t>
      </w:r>
      <w:r w:rsidR="00336566" w:rsidRPr="004B31E6">
        <w:t xml:space="preserve">with ‘convenience of care’ </w:t>
      </w:r>
      <w:r w:rsidR="001A2618">
        <w:t xml:space="preserve">cited </w:t>
      </w:r>
      <w:r w:rsidR="00336566" w:rsidRPr="004B31E6">
        <w:t>in 50% of cases</w:t>
      </w:r>
      <w:r w:rsidR="00894D8F">
        <w:t xml:space="preserve">, and </w:t>
      </w:r>
      <w:r w:rsidR="00894D8F" w:rsidRPr="004B31E6">
        <w:t xml:space="preserve">led to a greater decline in </w:t>
      </w:r>
      <w:r w:rsidR="00AF6DF9">
        <w:t>ADLs</w:t>
      </w:r>
      <w:r w:rsidR="00894D8F" w:rsidRPr="004B31E6">
        <w:t xml:space="preserve"> during </w:t>
      </w:r>
      <w:r w:rsidR="00894D8F">
        <w:t>admission</w:t>
      </w:r>
      <w:r w:rsidR="00336566" w:rsidRPr="004B31E6">
        <w:t xml:space="preserve">. </w:t>
      </w:r>
      <w:r w:rsidR="00336566" w:rsidRPr="004B31E6">
        <w:fldChar w:fldCharType="begin">
          <w:fldData xml:space="preserve">PEVuZE5vdGU+PENpdGU+PEF1dGhvcj5IdTwvQXV0aG9yPjxZZWFyPjIwMTU8L1llYXI+PFJlY051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</w:fldData>
        </w:fldChar>
      </w:r>
      <w:r w:rsidR="00086080">
        <w:instrText xml:space="preserve"> ADDIN EN.CITE </w:instrText>
      </w:r>
      <w:r w:rsidR="00086080">
        <w:fldChar w:fldCharType="begin">
          <w:fldData xml:space="preserve">PEVuZE5vdGU+PENpdGU+PEF1dGhvcj5IdTwvQXV0aG9yPjxZZWFyPjIwMTU8L1llYXI+PFJlY051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</w:fldData>
        </w:fldChar>
      </w:r>
      <w:r w:rsidR="00086080">
        <w:instrText xml:space="preserve"> ADDIN EN.CITE.DATA </w:instrText>
      </w:r>
      <w:r w:rsidR="00086080">
        <w:fldChar w:fldCharType="end"/>
      </w:r>
      <w:r w:rsidR="00336566" w:rsidRPr="004B31E6">
        <w:fldChar w:fldCharType="separate"/>
      </w:r>
      <w:r w:rsidR="00086080">
        <w:rPr>
          <w:noProof/>
        </w:rPr>
        <w:t>[</w:t>
      </w:r>
      <w:hyperlink w:anchor="_ENREF_69" w:tooltip="Hu, 2015 #813" w:history="1">
        <w:r w:rsidR="003964A4">
          <w:rPr>
            <w:noProof/>
          </w:rPr>
          <w:t>69</w:t>
        </w:r>
      </w:hyperlink>
      <w:r w:rsidR="00086080">
        <w:rPr>
          <w:noProof/>
        </w:rPr>
        <w:t>]</w:t>
      </w:r>
      <w:r w:rsidR="00336566" w:rsidRPr="004B31E6">
        <w:fldChar w:fldCharType="end"/>
      </w:r>
      <w:r w:rsidR="00894D8F">
        <w:t xml:space="preserve"> </w:t>
      </w:r>
    </w:p>
    <w:p w:rsidR="00BF7BC4" w:rsidRPr="004B31E6" w:rsidRDefault="00BF7BC4" w:rsidP="00BF7BC4">
      <w:pPr>
        <w:spacing w:after="0"/>
        <w:rPr>
          <w:b/>
        </w:rPr>
      </w:pPr>
    </w:p>
    <w:p w:rsidR="00AA40C0" w:rsidRDefault="00AA40C0" w:rsidP="00A407B0">
      <w:pPr>
        <w:spacing w:after="0"/>
        <w:rPr>
          <w:b/>
        </w:rPr>
      </w:pPr>
    </w:p>
    <w:p w:rsidR="00E82E2F" w:rsidRDefault="00E82E2F" w:rsidP="00E82E2F">
      <w:pPr>
        <w:spacing w:after="0"/>
        <w:rPr>
          <w:b/>
        </w:rPr>
      </w:pPr>
      <w:r>
        <w:rPr>
          <w:b/>
        </w:rPr>
        <w:t>3.3</w:t>
      </w:r>
      <w:r>
        <w:rPr>
          <w:b/>
        </w:rPr>
        <w:tab/>
      </w:r>
      <w:r w:rsidR="0084215E">
        <w:rPr>
          <w:b/>
        </w:rPr>
        <w:t>Mortality in hospital</w:t>
      </w:r>
      <w:r>
        <w:rPr>
          <w:b/>
        </w:rPr>
        <w:t xml:space="preserve"> </w:t>
      </w:r>
    </w:p>
    <w:p w:rsidR="000A08ED" w:rsidRDefault="00063D22" w:rsidP="00DB77AB">
      <w:pPr>
        <w:autoSpaceDE w:val="0"/>
        <w:autoSpaceDN w:val="0"/>
        <w:adjustRightInd w:val="0"/>
        <w:spacing w:after="0"/>
      </w:pPr>
      <w:r>
        <w:t xml:space="preserve">Of </w:t>
      </w:r>
      <w:r w:rsidR="00492793">
        <w:t>11</w:t>
      </w:r>
      <w:r>
        <w:t xml:space="preserve"> studies comparing mortality in </w:t>
      </w:r>
      <w:r w:rsidR="0080282E">
        <w:t>general in-</w:t>
      </w:r>
      <w:r>
        <w:t>patients with</w:t>
      </w:r>
      <w:r w:rsidR="000C1E24">
        <w:t>/</w:t>
      </w:r>
      <w:r>
        <w:t xml:space="preserve">without dementia, </w:t>
      </w:r>
      <w:r w:rsidR="00492793">
        <w:t>8</w:t>
      </w:r>
      <w:r>
        <w:t xml:space="preserve"> concluded </w:t>
      </w:r>
      <w:r w:rsidR="00D127FC">
        <w:t xml:space="preserve">patients with </w:t>
      </w:r>
      <w:r w:rsidR="00D127FC" w:rsidRPr="004B31E6">
        <w:t xml:space="preserve">dementia </w:t>
      </w:r>
      <w:r w:rsidR="00D127FC">
        <w:t xml:space="preserve">have an increased </w:t>
      </w:r>
      <w:r w:rsidR="00D127FC" w:rsidRPr="004B31E6">
        <w:t xml:space="preserve">risk </w:t>
      </w:r>
      <w:r w:rsidR="00D127FC">
        <w:t xml:space="preserve">of </w:t>
      </w:r>
      <w:r w:rsidR="000B1458">
        <w:t>death</w:t>
      </w:r>
      <w:r w:rsidR="00540CC8">
        <w:t>, with e</w:t>
      </w:r>
      <w:r w:rsidR="00D127FC">
        <w:t>stimates vary</w:t>
      </w:r>
      <w:r w:rsidR="00540CC8">
        <w:t>ing</w:t>
      </w:r>
      <w:r w:rsidR="00D127FC">
        <w:t xml:space="preserve"> from adjusted Odds Ratio (aOR) 1.09 [1.03-1.16] to aOR 2.1 [1.0-4.5]</w:t>
      </w:r>
      <w:r w:rsidR="000B1458">
        <w:t xml:space="preserve"> (</w:t>
      </w:r>
      <w:r w:rsidR="000B1458" w:rsidRPr="007C45DC">
        <w:t>Table 3)</w:t>
      </w:r>
      <w:r w:rsidR="0082420D">
        <w:t>.</w:t>
      </w:r>
      <w:r w:rsidR="00D127FC">
        <w:t xml:space="preserve"> </w:t>
      </w:r>
      <w:r w:rsidR="00D127FC" w:rsidRPr="004B31E6">
        <w:t xml:space="preserve"> </w:t>
      </w:r>
      <w:r w:rsidR="00F512E2">
        <w:fldChar w:fldCharType="begin">
          <w:fldData xml:space="preserve">PEVuZE5vdGU+PENpdGU+PEF1dGhvcj5CYXJiYTwvQXV0aG9yPjxZZWFyPjIwMTI8L1llYXI+PFJl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NjEtNjwvcGFnZXM+PHZvbHVtZT4xOTU8L3ZvbHVt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=
</w:fldData>
        </w:fldChar>
      </w:r>
      <w:r w:rsidR="00086080">
        <w:instrText xml:space="preserve"> ADDIN EN.CITE </w:instrText>
      </w:r>
      <w:r w:rsidR="00086080">
        <w:fldChar w:fldCharType="begin">
          <w:fldData xml:space="preserve">PEVuZE5vdGU+PENpdGU+PEF1dGhvcj5CYXJiYTwvQXV0aG9yPjxZZWFyPjIwMTI8L1llYXI+PFJl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NjEtNjwvcGFnZXM+PHZvbHVtZT4xOTU8L3ZvbHVt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=
</w:fldData>
        </w:fldChar>
      </w:r>
      <w:r w:rsidR="00086080">
        <w:instrText xml:space="preserve"> ADDIN EN.CITE.DATA </w:instrText>
      </w:r>
      <w:r w:rsidR="00086080">
        <w:fldChar w:fldCharType="end"/>
      </w:r>
      <w:r w:rsidR="00F512E2">
        <w:fldChar w:fldCharType="separate"/>
      </w:r>
      <w:r w:rsidR="00086080">
        <w:rPr>
          <w:noProof/>
        </w:rPr>
        <w:t>[</w:t>
      </w:r>
      <w:hyperlink w:anchor="_ENREF_5" w:tooltip="Sampson, 2009 #135" w:history="1">
        <w:r w:rsidR="003964A4">
          <w:rPr>
            <w:noProof/>
          </w:rPr>
          <w:t>5</w:t>
        </w:r>
      </w:hyperlink>
      <w:r w:rsidR="00086080">
        <w:rPr>
          <w:noProof/>
        </w:rPr>
        <w:t xml:space="preserve">, </w:t>
      </w:r>
      <w:hyperlink w:anchor="_ENREF_55" w:tooltip="Marengoni, 2011 #124" w:history="1">
        <w:r w:rsidR="003964A4">
          <w:rPr>
            <w:noProof/>
          </w:rPr>
          <w:t>55</w:t>
        </w:r>
      </w:hyperlink>
      <w:r w:rsidR="00086080">
        <w:rPr>
          <w:noProof/>
        </w:rPr>
        <w:t xml:space="preserve">, </w:t>
      </w:r>
      <w:hyperlink w:anchor="_ENREF_70" w:tooltip="Barba, 2012 #900" w:history="1">
        <w:r w:rsidR="003964A4">
          <w:rPr>
            <w:noProof/>
          </w:rPr>
          <w:t>70-77</w:t>
        </w:r>
      </w:hyperlink>
      <w:r w:rsidR="00086080">
        <w:rPr>
          <w:noProof/>
        </w:rPr>
        <w:t>]</w:t>
      </w:r>
      <w:r w:rsidR="00F512E2">
        <w:fldChar w:fldCharType="end"/>
      </w:r>
      <w:r w:rsidR="00F512E2">
        <w:t xml:space="preserve">  </w:t>
      </w:r>
      <w:r w:rsidR="00D127FC" w:rsidRPr="007C45DC">
        <w:t>T</w:t>
      </w:r>
      <w:r w:rsidR="00D127FC" w:rsidRPr="004B31E6">
        <w:t xml:space="preserve">his difference </w:t>
      </w:r>
      <w:r w:rsidR="00D127FC">
        <w:t>is</w:t>
      </w:r>
      <w:r w:rsidR="00D127FC" w:rsidRPr="004B31E6">
        <w:t xml:space="preserve"> </w:t>
      </w:r>
      <w:r w:rsidR="000B1458">
        <w:t>greater</w:t>
      </w:r>
      <w:r w:rsidR="00D127FC" w:rsidRPr="004B31E6">
        <w:t xml:space="preserve"> in people </w:t>
      </w:r>
      <w:r w:rsidR="008F716A">
        <w:t>&gt;</w:t>
      </w:r>
      <w:r w:rsidR="00D127FC">
        <w:t>65 years</w:t>
      </w:r>
      <w:r w:rsidR="00D127FC" w:rsidRPr="004B31E6">
        <w:t xml:space="preserve"> with dementia</w:t>
      </w:r>
      <w:r w:rsidR="00D127FC">
        <w:t xml:space="preserve"> as compared to older patients (aOR 1.93 [1.55-2.41]</w:t>
      </w:r>
      <w:r w:rsidR="00FA4B55">
        <w:t>)</w:t>
      </w:r>
      <w:r w:rsidR="00D127FC" w:rsidRPr="004B31E6">
        <w:t xml:space="preserve">. </w:t>
      </w:r>
      <w:r w:rsidR="00D127FC" w:rsidRPr="004B31E6">
        <w:fldChar w:fldCharType="begin"/>
      </w:r>
      <w:r w:rsidR="00086080">
        <w:instrText xml:space="preserve"> ADDIN EN.CITE &lt;EndNote&gt;&lt;Cite&gt;&lt;Author&gt;Draper&lt;/Author&gt;&lt;Year&gt;2011&lt;/Year&gt;&lt;RecNum&gt;606&lt;/RecNum&gt;&lt;DisplayText&gt;[71]&lt;/DisplayText&gt;&lt;record&gt;&lt;rec-number&gt;606&lt;/rec-number&gt;&lt;foreign-keys&gt;&lt;key app="EN" db-id="0zpzrevtzfzvfeed0d7pxpeer5zaxet0zrpv"&gt;606&lt;/key&gt;&lt;/foreign-keys&gt;&lt;ref-type name="Journal Article"&gt;17&lt;/ref-type&gt;&lt;contributors&gt;&lt;authors&gt;&lt;author&gt;Draper, Brian&lt;/author&gt;&lt;author&gt;Karmel, Rosemary&lt;/author&gt;&lt;author&gt;Gibson, Diane&lt;/author&gt;&lt;author&gt;Peut, Ann&lt;/author&gt;&lt;author&gt;Anderson, Phil&lt;/author&gt;&lt;/authors&gt;&lt;/contributors&gt;&lt;titles&gt;&lt;title&gt;The Hospital Dementia Services Project: age differences in hospital stays for older people with and without dementia&lt;/title&gt;&lt;secondary-title&gt;International Psychogeriatrics&lt;/secondary-title&gt;&lt;/titles&gt;&lt;periodical&gt;&lt;full-title&gt;International Psychogeriatrics&lt;/full-title&gt;&lt;/periodical&gt;&lt;pages&gt;1649&lt;/pages&gt;&lt;volume&gt;23&lt;/volume&gt;&lt;number&gt;10&lt;/number&gt;&lt;keywords&gt;&lt;keyword&gt;age effects&lt;/keyword&gt;&lt;keyword&gt;dementia&lt;/keyword&gt;&lt;keyword&gt;hospitalization&lt;/keyword&gt;&lt;keyword&gt;length of stay&lt;/keyword&gt;&lt;keyword&gt;outcomes&lt;/keyword&gt;&lt;/keywords&gt;&lt;dates&gt;&lt;year&gt;2011&lt;/year&gt;&lt;pub-dates&gt;&lt;date&gt;12//&lt;/date&gt;&lt;/pub-dates&gt;&lt;/dates&gt;&lt;isbn&gt;10416102&lt;/isbn&gt;&lt;urls&gt;&lt;related-urls&gt;&lt;url&gt;http://search.ebscohost.com/login.aspx?direct=true&amp;amp;db=edb&amp;amp;AN=66905459&amp;amp;site=eds-live&lt;/url&gt;&lt;/related-urls&gt;&lt;/urls&gt;&lt;remote-database-name&gt;edb&lt;/remote-database-name&gt;&lt;remote-database-provider&gt;EBSCOhost&lt;/remote-database-provider&gt;&lt;/record&gt;&lt;/Cite&gt;&lt;/EndNote&gt;</w:instrText>
      </w:r>
      <w:r w:rsidR="00D127FC" w:rsidRPr="004B31E6">
        <w:fldChar w:fldCharType="separate"/>
      </w:r>
      <w:r w:rsidR="00086080">
        <w:rPr>
          <w:noProof/>
        </w:rPr>
        <w:t>[</w:t>
      </w:r>
      <w:hyperlink w:anchor="_ENREF_71" w:tooltip="Draper, 2011 #606" w:history="1">
        <w:r w:rsidR="003964A4">
          <w:rPr>
            <w:noProof/>
          </w:rPr>
          <w:t>71</w:t>
        </w:r>
      </w:hyperlink>
      <w:r w:rsidR="00086080">
        <w:rPr>
          <w:noProof/>
        </w:rPr>
        <w:t>]</w:t>
      </w:r>
      <w:r w:rsidR="00D127FC" w:rsidRPr="004B31E6">
        <w:fldChar w:fldCharType="end"/>
      </w:r>
      <w:r w:rsidR="0080282E">
        <w:t xml:space="preserve"> </w:t>
      </w:r>
      <w:r w:rsidR="00B235EE">
        <w:t>In-patients with COPD and dementia have a higher mortality risk</w:t>
      </w:r>
      <w:r w:rsidR="00B235EE">
        <w:rPr>
          <w:rFonts w:cs="Segoe UI"/>
        </w:rPr>
        <w:t>.</w:t>
      </w:r>
      <w:r w:rsidR="00B235EE" w:rsidRPr="004B31E6">
        <w:fldChar w:fldCharType="begin">
          <w:fldData xml:space="preserve">PEVuZE5vdGU+PENpdGU+PEF1dGhvcj5MaWFvPC9BdXRob3I+PFllYXI+MjAxNTwvWWVhcj48UmVj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k2NzwvcGFnZXM+PHZvbHVtZT45NDwvdm9sdW1lPjxudW1iZXI+MjM8L251bWJlcj48ZWRp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</w:fldData>
        </w:fldChar>
      </w:r>
      <w:r w:rsidR="00086080">
        <w:instrText xml:space="preserve"> ADDIN EN.CITE </w:instrText>
      </w:r>
      <w:r w:rsidR="00086080">
        <w:fldChar w:fldCharType="begin">
          <w:fldData xml:space="preserve">PEVuZE5vdGU+PENpdGU+PEF1dGhvcj5MaWFvPC9BdXRob3I+PFllYXI+MjAxNTwvWWVhcj48UmVj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k2NzwvcGFnZXM+PHZvbHVtZT45NDwvdm9sdW1lPjxudW1iZXI+MjM8L251bWJlcj48ZWRp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</w:fldData>
        </w:fldChar>
      </w:r>
      <w:r w:rsidR="00086080">
        <w:instrText xml:space="preserve"> ADDIN EN.CITE.DATA </w:instrText>
      </w:r>
      <w:r w:rsidR="00086080">
        <w:fldChar w:fldCharType="end"/>
      </w:r>
      <w:r w:rsidR="00B235EE" w:rsidRPr="004B31E6">
        <w:fldChar w:fldCharType="separate"/>
      </w:r>
      <w:r w:rsidR="00086080">
        <w:rPr>
          <w:noProof/>
        </w:rPr>
        <w:t>[</w:t>
      </w:r>
      <w:hyperlink w:anchor="_ENREF_58" w:tooltip="Liao, 2015 #122" w:history="1">
        <w:r w:rsidR="003964A4">
          <w:rPr>
            <w:noProof/>
          </w:rPr>
          <w:t>58</w:t>
        </w:r>
      </w:hyperlink>
      <w:r w:rsidR="00086080">
        <w:rPr>
          <w:noProof/>
        </w:rPr>
        <w:t>]</w:t>
      </w:r>
      <w:r w:rsidR="00B235EE" w:rsidRPr="004B31E6">
        <w:fldChar w:fldCharType="end"/>
      </w:r>
      <w:r w:rsidR="00B235EE">
        <w:t xml:space="preserve"> </w:t>
      </w:r>
      <w:r w:rsidR="00DB77AB">
        <w:t>M</w:t>
      </w:r>
      <w:r w:rsidR="00DB77AB" w:rsidRPr="004B31E6">
        <w:rPr>
          <w:rFonts w:cs="Segoe UI"/>
        </w:rPr>
        <w:t xml:space="preserve">oderate and severe </w:t>
      </w:r>
      <w:r w:rsidR="008F716A">
        <w:rPr>
          <w:rFonts w:cs="Segoe UI"/>
        </w:rPr>
        <w:t>CI</w:t>
      </w:r>
      <w:r w:rsidR="00DB77AB" w:rsidRPr="004B31E6">
        <w:rPr>
          <w:rFonts w:cs="Segoe UI"/>
        </w:rPr>
        <w:t xml:space="preserve"> </w:t>
      </w:r>
      <w:r w:rsidR="008F716A">
        <w:rPr>
          <w:rFonts w:cs="Segoe UI"/>
        </w:rPr>
        <w:t>was</w:t>
      </w:r>
      <w:r w:rsidR="00DB77AB" w:rsidRPr="004B31E6">
        <w:rPr>
          <w:rFonts w:cs="Segoe UI"/>
        </w:rPr>
        <w:t xml:space="preserve"> </w:t>
      </w:r>
      <w:r w:rsidR="00DB77AB">
        <w:rPr>
          <w:rFonts w:cs="Segoe UI"/>
        </w:rPr>
        <w:t>associated with</w:t>
      </w:r>
      <w:r w:rsidR="00DB77AB" w:rsidRPr="004B31E6">
        <w:rPr>
          <w:rFonts w:cs="Segoe UI"/>
        </w:rPr>
        <w:t xml:space="preserve"> mortality </w:t>
      </w:r>
      <w:r w:rsidR="00DB77AB">
        <w:rPr>
          <w:rFonts w:cs="Segoe UI"/>
        </w:rPr>
        <w:t xml:space="preserve">after ICU admission, </w:t>
      </w:r>
      <w:r w:rsidR="00DB77AB" w:rsidRPr="004B31E6">
        <w:rPr>
          <w:rFonts w:cs="Segoe UI"/>
        </w:rPr>
        <w:t xml:space="preserve">even </w:t>
      </w:r>
      <w:r w:rsidR="00DB77AB">
        <w:rPr>
          <w:rFonts w:cs="Segoe UI"/>
        </w:rPr>
        <w:t>adjust</w:t>
      </w:r>
      <w:r w:rsidR="000B1458">
        <w:rPr>
          <w:rFonts w:cs="Segoe UI"/>
        </w:rPr>
        <w:t>ing</w:t>
      </w:r>
      <w:r w:rsidR="00DB77AB" w:rsidRPr="004B31E6">
        <w:rPr>
          <w:rFonts w:cs="Segoe UI"/>
        </w:rPr>
        <w:t xml:space="preserve"> for </w:t>
      </w:r>
      <w:r w:rsidR="00DB77AB">
        <w:rPr>
          <w:rFonts w:cs="Segoe UI"/>
        </w:rPr>
        <w:t xml:space="preserve">acuity </w:t>
      </w:r>
      <w:r w:rsidR="000B1458" w:rsidRPr="004B31E6">
        <w:rPr>
          <w:rFonts w:cs="Segoe UI"/>
        </w:rPr>
        <w:t>scores</w:t>
      </w:r>
      <w:r w:rsidR="000B1458" w:rsidDel="000B1458">
        <w:rPr>
          <w:rFonts w:cs="Segoe UI"/>
        </w:rPr>
        <w:t xml:space="preserve"> </w:t>
      </w:r>
      <w:r w:rsidR="000B1458">
        <w:rPr>
          <w:rFonts w:cs="Segoe UI"/>
        </w:rPr>
        <w:t>(</w:t>
      </w:r>
      <w:r w:rsidR="00DB77AB" w:rsidRPr="004B31E6">
        <w:rPr>
          <w:rFonts w:cs="Segoe UI"/>
        </w:rPr>
        <w:t>Acute Physiology and Chronic Health Evaluation II (APACHE II)</w:t>
      </w:r>
      <w:r w:rsidR="000B1458">
        <w:rPr>
          <w:rFonts w:cs="Segoe UI"/>
        </w:rPr>
        <w:t>)</w:t>
      </w:r>
      <w:r w:rsidR="00DB77AB">
        <w:rPr>
          <w:rFonts w:cs="Segoe UI"/>
        </w:rPr>
        <w:t>.</w:t>
      </w:r>
      <w:r w:rsidR="00DB77AB" w:rsidRPr="004B31E6">
        <w:rPr>
          <w:rFonts w:cs="Segoe UI"/>
        </w:rPr>
        <w:t xml:space="preserve"> </w:t>
      </w:r>
      <w:r w:rsidR="00B235EE" w:rsidRPr="004B31E6">
        <w:rPr>
          <w:rFonts w:cs="Segoe UI"/>
        </w:rPr>
        <w:fldChar w:fldCharType="begin">
          <w:fldData xml:space="preserve">PEVuZE5vdGU+PENpdGU+PEF1dGhvcj5CbzwvQXV0aG9yPjxZZWFyPjIwMDM8L1llYXI+PFJlY051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</w:fldData>
        </w:fldChar>
      </w:r>
      <w:r w:rsidR="00086080">
        <w:rPr>
          <w:rFonts w:cs="Segoe UI"/>
        </w:rPr>
        <w:instrText xml:space="preserve"> ADDIN EN.CITE </w:instrText>
      </w:r>
      <w:r w:rsidR="00086080">
        <w:rPr>
          <w:rFonts w:cs="Segoe UI"/>
        </w:rPr>
        <w:fldChar w:fldCharType="begin">
          <w:fldData xml:space="preserve">PEVuZE5vdGU+PENpdGU+PEF1dGhvcj5CbzwvQXV0aG9yPjxZZWFyPjIwMDM8L1llYXI+PFJlY051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</w:fldData>
        </w:fldChar>
      </w:r>
      <w:r w:rsidR="00086080">
        <w:rPr>
          <w:rFonts w:cs="Segoe UI"/>
        </w:rPr>
        <w:instrText xml:space="preserve"> ADDIN EN.CITE.DATA </w:instrText>
      </w:r>
      <w:r w:rsidR="00086080">
        <w:rPr>
          <w:rFonts w:cs="Segoe UI"/>
        </w:rPr>
      </w:r>
      <w:r w:rsidR="00086080">
        <w:rPr>
          <w:rFonts w:cs="Segoe UI"/>
        </w:rPr>
        <w:fldChar w:fldCharType="end"/>
      </w:r>
      <w:r w:rsidR="00B235EE" w:rsidRPr="004B31E6">
        <w:rPr>
          <w:rFonts w:cs="Segoe UI"/>
        </w:rPr>
      </w:r>
      <w:r w:rsidR="00B235EE" w:rsidRPr="004B31E6">
        <w:rPr>
          <w:rFonts w:cs="Segoe UI"/>
        </w:rPr>
        <w:fldChar w:fldCharType="separate"/>
      </w:r>
      <w:r w:rsidR="00086080">
        <w:rPr>
          <w:rFonts w:cs="Segoe UI"/>
          <w:noProof/>
        </w:rPr>
        <w:t>[</w:t>
      </w:r>
      <w:hyperlink w:anchor="_ENREF_78" w:tooltip="Bo, 2003 #1065" w:history="1">
        <w:r w:rsidR="003964A4">
          <w:rPr>
            <w:rFonts w:cs="Segoe UI"/>
            <w:noProof/>
          </w:rPr>
          <w:t>78</w:t>
        </w:r>
      </w:hyperlink>
      <w:r w:rsidR="00086080">
        <w:rPr>
          <w:rFonts w:cs="Segoe UI"/>
          <w:noProof/>
        </w:rPr>
        <w:t>]</w:t>
      </w:r>
      <w:r w:rsidR="00B235EE" w:rsidRPr="004B31E6">
        <w:rPr>
          <w:rFonts w:cs="Segoe UI"/>
        </w:rPr>
        <w:fldChar w:fldCharType="end"/>
      </w:r>
      <w:r w:rsidR="00DB77AB">
        <w:rPr>
          <w:rFonts w:cs="Segoe UI"/>
        </w:rPr>
        <w:t xml:space="preserve"> </w:t>
      </w:r>
      <w:r w:rsidR="000A08ED">
        <w:t xml:space="preserve">A large cohort demonstrated significant differences in mortality for patients with CI but no diagnosis of dementia as compared to patients with no CI (11.8% vs 9.0%), and a further study showed a difference between ‘all cause’ CI and no CI </w:t>
      </w:r>
      <w:r w:rsidR="000B1458">
        <w:t>(</w:t>
      </w:r>
      <w:r w:rsidR="000A08ED">
        <w:t>13.6% vs 9.0%</w:t>
      </w:r>
      <w:r w:rsidR="000B1458">
        <w:t>)</w:t>
      </w:r>
      <w:r w:rsidR="000A08ED">
        <w:t>.</w:t>
      </w:r>
      <w:r w:rsidR="000A08ED" w:rsidRPr="004B31E6">
        <w:t xml:space="preserve"> </w:t>
      </w:r>
      <w:r w:rsidR="000A08ED">
        <w:fldChar w:fldCharType="begin">
          <w:fldData xml:space="preserve">PEVuZE5vdGU+PENpdGU+PEF1dGhvcj5Gb2dnPC9BdXRob3I+PFllYXI+MjAxNzwvWWVhcj48UmVj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</w:fldData>
        </w:fldChar>
      </w:r>
      <w:r w:rsidR="00086080">
        <w:instrText xml:space="preserve"> ADDIN EN.CITE </w:instrText>
      </w:r>
      <w:r w:rsidR="00086080">
        <w:fldChar w:fldCharType="begin">
          <w:fldData xml:space="preserve">PEVuZE5vdGU+PENpdGU+PEF1dGhvcj5Gb2dnPC9BdXRob3I+PFllYXI+MjAxNzwvWWVhcj48UmVj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</w:fldData>
        </w:fldChar>
      </w:r>
      <w:r w:rsidR="00086080">
        <w:instrText xml:space="preserve"> ADDIN EN.CITE.DATA </w:instrText>
      </w:r>
      <w:r w:rsidR="00086080">
        <w:fldChar w:fldCharType="end"/>
      </w:r>
      <w:r w:rsidR="000A08ED">
        <w:fldChar w:fldCharType="separate"/>
      </w:r>
      <w:r w:rsidR="00086080">
        <w:rPr>
          <w:noProof/>
        </w:rPr>
        <w:t>[</w:t>
      </w:r>
      <w:hyperlink w:anchor="_ENREF_10" w:tooltip="Fogg, 2017 #314" w:history="1">
        <w:r w:rsidR="003964A4">
          <w:rPr>
            <w:noProof/>
          </w:rPr>
          <w:t>10</w:t>
        </w:r>
      </w:hyperlink>
      <w:r w:rsidR="00086080">
        <w:rPr>
          <w:noProof/>
        </w:rPr>
        <w:t xml:space="preserve">, </w:t>
      </w:r>
      <w:hyperlink w:anchor="_ENREF_11" w:tooltip="Reynish, 2017 #2146" w:history="1">
        <w:r w:rsidR="003964A4">
          <w:rPr>
            <w:noProof/>
          </w:rPr>
          <w:t>11</w:t>
        </w:r>
      </w:hyperlink>
      <w:r w:rsidR="00086080">
        <w:rPr>
          <w:noProof/>
        </w:rPr>
        <w:t>]</w:t>
      </w:r>
      <w:r w:rsidR="000A08ED">
        <w:fldChar w:fldCharType="end"/>
      </w:r>
      <w:r w:rsidR="00DB77AB">
        <w:t xml:space="preserve"> </w:t>
      </w:r>
      <w:r w:rsidR="000A08ED" w:rsidRPr="004B31E6">
        <w:t xml:space="preserve">The presence of </w:t>
      </w:r>
      <w:r w:rsidR="000A08ED">
        <w:t>CI,</w:t>
      </w:r>
      <w:r w:rsidR="000A08ED" w:rsidRPr="004B31E6">
        <w:t xml:space="preserve"> reg</w:t>
      </w:r>
      <w:r w:rsidR="000A08ED">
        <w:t>ardless of dementia,</w:t>
      </w:r>
      <w:r w:rsidR="000A08ED" w:rsidRPr="004B31E6">
        <w:t xml:space="preserve"> </w:t>
      </w:r>
      <w:r w:rsidR="000A08ED">
        <w:t xml:space="preserve">may </w:t>
      </w:r>
      <w:r w:rsidR="000A08ED" w:rsidRPr="004B31E6">
        <w:t xml:space="preserve">independently </w:t>
      </w:r>
      <w:r w:rsidR="000A08ED">
        <w:t xml:space="preserve">predict </w:t>
      </w:r>
      <w:r w:rsidR="000A08ED" w:rsidRPr="004B31E6">
        <w:t xml:space="preserve">in-hospital mortality, with </w:t>
      </w:r>
      <w:r w:rsidR="000A08ED">
        <w:t>the highest risk in patients</w:t>
      </w:r>
      <w:r w:rsidR="000A08ED" w:rsidRPr="004B31E6">
        <w:t xml:space="preserve"> </w:t>
      </w:r>
      <w:r w:rsidR="000A08ED">
        <w:t>with</w:t>
      </w:r>
      <w:r w:rsidR="00DB77AB">
        <w:t xml:space="preserve"> severe</w:t>
      </w:r>
      <w:r w:rsidR="000A08ED">
        <w:t xml:space="preserve"> CI</w:t>
      </w:r>
      <w:r w:rsidR="000A08ED" w:rsidRPr="004B31E6">
        <w:t xml:space="preserve">. </w:t>
      </w:r>
      <w:r w:rsidR="000A08ED" w:rsidRPr="004B31E6">
        <w:fldChar w:fldCharType="begin">
          <w:fldData xml:space="preserve">PEVuZE5vdGU+PENpdGU+PEF1dGhvcj5NYXJlbmdvbmk8L0F1dGhvcj48WWVhcj4yMDEzPC9ZZWFy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NDE5LTI1PC9wYWdlcz48dm9sdW1lPjY4PC92b2x1bWU+PG51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cGFnZXM+NjEtNjwvcGFn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</w:fldData>
        </w:fldChar>
      </w:r>
      <w:r w:rsidR="00086080">
        <w:instrText xml:space="preserve"> ADDIN EN.CITE </w:instrText>
      </w:r>
      <w:r w:rsidR="00086080">
        <w:fldChar w:fldCharType="begin">
          <w:fldData xml:space="preserve">PEVuZE5vdGU+PENpdGU+PEF1dGhvcj5NYXJlbmdvbmk8L0F1dGhvcj48WWVhcj4yMDEzPC9ZZWFy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NDE5LTI1PC9wYWdlcz48dm9sdW1lPjY4PC92b2x1bWU+PG51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cGFnZXM+NjEtNjwvcGFn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</w:fldData>
        </w:fldChar>
      </w:r>
      <w:r w:rsidR="00086080">
        <w:instrText xml:space="preserve"> ADDIN EN.CITE.DATA </w:instrText>
      </w:r>
      <w:r w:rsidR="00086080">
        <w:fldChar w:fldCharType="end"/>
      </w:r>
      <w:r w:rsidR="000A08ED" w:rsidRPr="004B31E6">
        <w:fldChar w:fldCharType="separate"/>
      </w:r>
      <w:r w:rsidR="00086080">
        <w:rPr>
          <w:noProof/>
        </w:rPr>
        <w:t>[</w:t>
      </w:r>
      <w:hyperlink w:anchor="_ENREF_5" w:tooltip="Sampson, 2009 #135" w:history="1">
        <w:r w:rsidR="003964A4">
          <w:rPr>
            <w:noProof/>
          </w:rPr>
          <w:t>5</w:t>
        </w:r>
      </w:hyperlink>
      <w:r w:rsidR="00086080">
        <w:rPr>
          <w:noProof/>
        </w:rPr>
        <w:t xml:space="preserve">, </w:t>
      </w:r>
      <w:hyperlink w:anchor="_ENREF_79" w:tooltip="Marengoni, 2013 #123" w:history="1">
        <w:r w:rsidR="003964A4">
          <w:rPr>
            <w:noProof/>
          </w:rPr>
          <w:t>79</w:t>
        </w:r>
      </w:hyperlink>
      <w:r w:rsidR="00086080">
        <w:rPr>
          <w:noProof/>
        </w:rPr>
        <w:t>]</w:t>
      </w:r>
      <w:r w:rsidR="000A08ED" w:rsidRPr="004B31E6">
        <w:fldChar w:fldCharType="end"/>
      </w:r>
    </w:p>
    <w:p w:rsidR="000A08ED" w:rsidRDefault="000A08ED" w:rsidP="00D127FC">
      <w:pPr>
        <w:spacing w:after="0"/>
      </w:pPr>
    </w:p>
    <w:p w:rsidR="00B9684D" w:rsidRDefault="00DB77AB" w:rsidP="00DB77AB">
      <w:pPr>
        <w:spacing w:after="0"/>
      </w:pPr>
      <w:r>
        <w:t>S</w:t>
      </w:r>
      <w:r w:rsidR="00D127FC">
        <w:t xml:space="preserve">tudies </w:t>
      </w:r>
      <w:r>
        <w:t xml:space="preserve">which </w:t>
      </w:r>
      <w:r w:rsidR="00D127FC">
        <w:t>have not</w:t>
      </w:r>
      <w:r w:rsidR="00D127FC" w:rsidRPr="004B31E6">
        <w:t xml:space="preserve"> show</w:t>
      </w:r>
      <w:r w:rsidR="00D127FC">
        <w:t>n</w:t>
      </w:r>
      <w:r w:rsidR="00D127FC" w:rsidRPr="004B31E6">
        <w:t xml:space="preserve"> a difference in mortality</w:t>
      </w:r>
      <w:r w:rsidR="00D127FC">
        <w:t xml:space="preserve"> </w:t>
      </w:r>
      <w:r w:rsidR="00D127FC" w:rsidRPr="004B31E6">
        <w:t>between people with</w:t>
      </w:r>
      <w:r w:rsidR="000B1458">
        <w:t>/</w:t>
      </w:r>
      <w:r w:rsidR="00D127FC" w:rsidRPr="004B31E6">
        <w:t>without dementia</w:t>
      </w:r>
      <w:r w:rsidR="00D127FC">
        <w:t xml:space="preserve"> </w:t>
      </w:r>
      <w:r>
        <w:t>include</w:t>
      </w:r>
      <w:r>
        <w:rPr>
          <w:rFonts w:cs="Segoe UI"/>
        </w:rPr>
        <w:t xml:space="preserve"> </w:t>
      </w:r>
      <w:r w:rsidR="00B9684D">
        <w:rPr>
          <w:rFonts w:cs="Segoe UI"/>
        </w:rPr>
        <w:t xml:space="preserve">a stratified analysis </w:t>
      </w:r>
      <w:r w:rsidR="008F716A">
        <w:rPr>
          <w:rFonts w:cs="Segoe UI"/>
        </w:rPr>
        <w:t>by</w:t>
      </w:r>
      <w:r w:rsidR="00B9684D">
        <w:rPr>
          <w:rFonts w:cs="Segoe UI"/>
        </w:rPr>
        <w:t xml:space="preserve"> occurrence of delirium, and one study </w:t>
      </w:r>
      <w:r w:rsidR="000B1458">
        <w:rPr>
          <w:rFonts w:cs="Segoe UI"/>
        </w:rPr>
        <w:t>excluding</w:t>
      </w:r>
      <w:r w:rsidR="00B9684D" w:rsidRPr="004B31E6">
        <w:t xml:space="preserve"> patients with </w:t>
      </w:r>
      <w:r w:rsidR="00B9684D" w:rsidRPr="004B31E6">
        <w:rPr>
          <w:rFonts w:cs="Segoe UI"/>
        </w:rPr>
        <w:t xml:space="preserve">sensorial deficits, communication problems or </w:t>
      </w:r>
      <w:r w:rsidR="00B9684D">
        <w:rPr>
          <w:rFonts w:cs="Segoe UI"/>
        </w:rPr>
        <w:t>severe</w:t>
      </w:r>
      <w:r w:rsidR="00B9684D" w:rsidRPr="004B31E6">
        <w:rPr>
          <w:rFonts w:cs="Segoe UI"/>
        </w:rPr>
        <w:t xml:space="preserve"> </w:t>
      </w:r>
      <w:r w:rsidR="00B9684D">
        <w:rPr>
          <w:rFonts w:cs="Segoe UI"/>
        </w:rPr>
        <w:t>acute illness</w:t>
      </w:r>
      <w:r w:rsidR="00B9684D" w:rsidRPr="004B31E6">
        <w:rPr>
          <w:rFonts w:cs="Segoe UI"/>
        </w:rPr>
        <w:t xml:space="preserve">, </w:t>
      </w:r>
      <w:r w:rsidR="000B1458">
        <w:rPr>
          <w:rFonts w:cs="Segoe UI"/>
        </w:rPr>
        <w:t>i.e.</w:t>
      </w:r>
      <w:r w:rsidR="00FA4B55">
        <w:rPr>
          <w:rFonts w:cs="Segoe UI"/>
        </w:rPr>
        <w:t xml:space="preserve"> a</w:t>
      </w:r>
      <w:r w:rsidR="00B9684D">
        <w:rPr>
          <w:rFonts w:cs="Segoe UI"/>
        </w:rPr>
        <w:t xml:space="preserve"> higher </w:t>
      </w:r>
      <w:r w:rsidR="00FA4B55">
        <w:rPr>
          <w:rFonts w:cs="Segoe UI"/>
        </w:rPr>
        <w:t xml:space="preserve">mortality </w:t>
      </w:r>
      <w:r w:rsidR="00B9684D">
        <w:rPr>
          <w:rFonts w:cs="Segoe UI"/>
        </w:rPr>
        <w:t>risk</w:t>
      </w:r>
      <w:r>
        <w:rPr>
          <w:rFonts w:cs="Segoe UI"/>
        </w:rPr>
        <w:t xml:space="preserve">. </w:t>
      </w:r>
      <w:r w:rsidR="00D127FC" w:rsidRPr="004B31E6">
        <w:rPr>
          <w:rFonts w:cs="Segoe UI"/>
        </w:rPr>
        <w:fldChar w:fldCharType="begin">
          <w:fldData xml:space="preserve">PEVuZE5vdGU+PENpdGU+PEF1dGhvcj5Tw6EgRXN0ZXZlczwvQXV0aG9yPjxZZWFyPjIwMTY8L1ll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yMjY0PC9wYWdlcz48dm9sdW1lPjE0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</w:fldData>
        </w:fldChar>
      </w:r>
      <w:r w:rsidR="00086080">
        <w:rPr>
          <w:rFonts w:cs="Segoe UI"/>
        </w:rPr>
        <w:instrText xml:space="preserve"> ADDIN EN.CITE </w:instrText>
      </w:r>
      <w:r w:rsidR="00086080">
        <w:rPr>
          <w:rFonts w:cs="Segoe UI"/>
        </w:rPr>
        <w:fldChar w:fldCharType="begin">
          <w:fldData xml:space="preserve">PEVuZE5vdGU+PENpdGU+PEF1dGhvcj5Tw6EgRXN0ZXZlczwvQXV0aG9yPjxZZWFyPjIwMTY8L1ll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yMjY0PC9wYWdlcz48dm9sdW1lPjE0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</w:fldData>
        </w:fldChar>
      </w:r>
      <w:r w:rsidR="00086080">
        <w:rPr>
          <w:rFonts w:cs="Segoe UI"/>
        </w:rPr>
        <w:instrText xml:space="preserve"> ADDIN EN.CITE.DATA </w:instrText>
      </w:r>
      <w:r w:rsidR="00086080">
        <w:rPr>
          <w:rFonts w:cs="Segoe UI"/>
        </w:rPr>
      </w:r>
      <w:r w:rsidR="00086080">
        <w:rPr>
          <w:rFonts w:cs="Segoe UI"/>
        </w:rPr>
        <w:fldChar w:fldCharType="end"/>
      </w:r>
      <w:r w:rsidR="00D127FC" w:rsidRPr="004B31E6">
        <w:rPr>
          <w:rFonts w:cs="Segoe UI"/>
        </w:rPr>
      </w:r>
      <w:r w:rsidR="00D127FC" w:rsidRPr="004B31E6">
        <w:rPr>
          <w:rFonts w:cs="Segoe UI"/>
        </w:rPr>
        <w:fldChar w:fldCharType="separate"/>
      </w:r>
      <w:r w:rsidR="00086080">
        <w:rPr>
          <w:rFonts w:cs="Segoe UI"/>
          <w:noProof/>
        </w:rPr>
        <w:t>[</w:t>
      </w:r>
      <w:hyperlink w:anchor="_ENREF_28" w:tooltip="Sá Esteves, 2016 #616" w:history="1">
        <w:r w:rsidR="003964A4">
          <w:rPr>
            <w:rFonts w:cs="Segoe UI"/>
            <w:noProof/>
          </w:rPr>
          <w:t>28</w:t>
        </w:r>
      </w:hyperlink>
      <w:r w:rsidR="00086080">
        <w:rPr>
          <w:rFonts w:cs="Segoe UI"/>
          <w:noProof/>
        </w:rPr>
        <w:t xml:space="preserve">, </w:t>
      </w:r>
      <w:hyperlink w:anchor="_ENREF_29" w:tooltip="Travers, 2014 #141" w:history="1">
        <w:r w:rsidR="003964A4">
          <w:rPr>
            <w:rFonts w:cs="Segoe UI"/>
            <w:noProof/>
          </w:rPr>
          <w:t>29</w:t>
        </w:r>
      </w:hyperlink>
      <w:r w:rsidR="00086080">
        <w:rPr>
          <w:rFonts w:cs="Segoe UI"/>
          <w:noProof/>
        </w:rPr>
        <w:t xml:space="preserve">, </w:t>
      </w:r>
      <w:hyperlink w:anchor="_ENREF_41" w:tooltip="Avelino-Silva, 2017 #2114" w:history="1">
        <w:r w:rsidR="003964A4">
          <w:rPr>
            <w:rFonts w:cs="Segoe UI"/>
            <w:noProof/>
          </w:rPr>
          <w:t>41</w:t>
        </w:r>
      </w:hyperlink>
      <w:r w:rsidR="00086080">
        <w:rPr>
          <w:rFonts w:cs="Segoe UI"/>
          <w:noProof/>
        </w:rPr>
        <w:t xml:space="preserve">, </w:t>
      </w:r>
      <w:hyperlink w:anchor="_ENREF_80" w:tooltip="Zekry, 2011 #481" w:history="1">
        <w:r w:rsidR="003964A4">
          <w:rPr>
            <w:rFonts w:cs="Segoe UI"/>
            <w:noProof/>
          </w:rPr>
          <w:t>80</w:t>
        </w:r>
      </w:hyperlink>
      <w:r w:rsidR="00086080">
        <w:rPr>
          <w:rFonts w:cs="Segoe UI"/>
          <w:noProof/>
        </w:rPr>
        <w:t>]</w:t>
      </w:r>
      <w:r w:rsidR="00D127FC" w:rsidRPr="004B31E6">
        <w:rPr>
          <w:rFonts w:cs="Segoe UI"/>
        </w:rPr>
        <w:fldChar w:fldCharType="end"/>
      </w:r>
      <w:r w:rsidR="00D127FC">
        <w:rPr>
          <w:rFonts w:cs="Segoe UI"/>
        </w:rPr>
        <w:t xml:space="preserve"> </w:t>
      </w:r>
      <w:r w:rsidR="00B235EE" w:rsidRPr="004B31E6">
        <w:t xml:space="preserve">A systematic review concluded although cognitive function </w:t>
      </w:r>
      <w:r w:rsidR="00B235EE">
        <w:t>was a</w:t>
      </w:r>
      <w:r w:rsidR="00B235EE" w:rsidRPr="004B31E6">
        <w:t xml:space="preserve"> predictor of in-hospital mortality</w:t>
      </w:r>
      <w:r w:rsidR="00B235EE">
        <w:t xml:space="preserve"> in 6 of 12 studies assessed</w:t>
      </w:r>
      <w:r w:rsidR="00B235EE" w:rsidRPr="004B31E6">
        <w:t xml:space="preserve">, assessments of physical function and nutrition were also important in </w:t>
      </w:r>
      <w:r w:rsidR="00897489">
        <w:t>older</w:t>
      </w:r>
      <w:r w:rsidR="00B235EE" w:rsidRPr="004B31E6">
        <w:t xml:space="preserve"> patients. </w:t>
      </w:r>
      <w:r w:rsidR="00B235EE" w:rsidRPr="004B31E6">
        <w:fldChar w:fldCharType="begin"/>
      </w:r>
      <w:r w:rsidR="00086080">
        <w:instrText xml:space="preserve"> ADDIN EN.CITE &lt;EndNote&gt;&lt;Cite&gt;&lt;Author&gt;Thomas&lt;/Author&gt;&lt;Year&gt;2013&lt;/Year&gt;&lt;RecNum&gt;140&lt;/RecNum&gt;&lt;DisplayText&gt;[81]&lt;/DisplayText&gt;&lt;record&gt;&lt;rec-number&gt;140&lt;/rec-number&gt;&lt;foreign-keys&gt;&lt;key app="EN" db-id="0zpzrevtzfzvfeed0d7pxpeer5zaxet0zrpv"&gt;140&lt;/key&gt;&lt;/foreign-keys&gt;&lt;ref-type name="Journal Article"&gt;17&lt;/ref-type&gt;&lt;contributors&gt;&lt;authors&gt;&lt;author&gt;Thomas, J. M.&lt;/author&gt;&lt;author&gt;Cooney, L. M., Jr.&lt;/author&gt;&lt;author&gt;Fried, T. R.&lt;/author&gt;&lt;/authors&gt;&lt;/contributors&gt;&lt;auth-address&gt;Department of Medicine, Yale University, New Haven, Connecticut, USA. n.thomas@yale.edu&lt;/auth-address&gt;&lt;titles&gt;&lt;title&gt;Systematic review: Health-related characteristics of elderly hospitalized adults and nursing home residents associated with short-term mortalit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902-11&lt;/pages&gt;&lt;volume&gt;61&lt;/volume&gt;&lt;number&gt;6&lt;/number&gt;&lt;edition&gt;2013/05/23&lt;/edition&gt;&lt;keywords&gt;&lt;keyword&gt;Aged, 80 and over&lt;/keyword&gt;&lt;keyword&gt;Chronic Disease/ mortality&lt;/keyword&gt;&lt;keyword&gt;Geriatric Assessment/ methods&lt;/keyword&gt;&lt;keyword&gt;Global Health&lt;/keyword&gt;&lt;keyword&gt;Health Status&lt;/keyword&gt;&lt;keyword&gt;Hospital Mortality/trends&lt;/keyword&gt;&lt;keyword&gt;Hospitalization/ statistics &amp;amp; numerical data&lt;/keyword&gt;&lt;keyword&gt;Humans&lt;/keyword&gt;&lt;keyword&gt;Nursing Homes/ statistics &amp;amp; numerical data&lt;/keyword&gt;&lt;keyword&gt;Survival Rate&lt;/keyword&gt;&lt;/keywords&gt;&lt;dates&gt;&lt;year&gt;2013&lt;/year&gt;&lt;pub-dates&gt;&lt;date&gt;Jun&lt;/date&gt;&lt;/pub-dates&gt;&lt;/dates&gt;&lt;isbn&gt;1532-5415 (Electronic)&amp;#xD;0002-8614 (Linking)&lt;/isbn&gt;&lt;accession-num&gt;23692412&lt;/accession-num&gt;&lt;urls&gt;&lt;/urls&gt;&lt;custom2&gt;PMC4059538&lt;/custom2&gt;&lt;custom6&gt;Nihms583490&lt;/custom6&gt;&lt;electronic-resource-num&gt;10.1111/jgs.12273&lt;/electronic-resource-num&gt;&lt;remote-database-provider&gt;NLM&lt;/remote-database-provider&gt;&lt;language&gt;eng&lt;/language&gt;&lt;/record&gt;&lt;/Cite&gt;&lt;/EndNote&gt;</w:instrText>
      </w:r>
      <w:r w:rsidR="00B235EE" w:rsidRPr="004B31E6">
        <w:fldChar w:fldCharType="separate"/>
      </w:r>
      <w:r w:rsidR="00086080">
        <w:rPr>
          <w:noProof/>
        </w:rPr>
        <w:t>[</w:t>
      </w:r>
      <w:hyperlink w:anchor="_ENREF_81" w:tooltip="Thomas, 2013 #140" w:history="1">
        <w:r w:rsidR="003964A4">
          <w:rPr>
            <w:noProof/>
          </w:rPr>
          <w:t>81</w:t>
        </w:r>
      </w:hyperlink>
      <w:r w:rsidR="00086080">
        <w:rPr>
          <w:noProof/>
        </w:rPr>
        <w:t>]</w:t>
      </w:r>
      <w:r w:rsidR="00B235EE" w:rsidRPr="004B31E6">
        <w:fldChar w:fldCharType="end"/>
      </w:r>
      <w:r w:rsidR="00B235EE">
        <w:t xml:space="preserve"> </w:t>
      </w:r>
      <w:r w:rsidR="00A4788A">
        <w:t>In patients</w:t>
      </w:r>
      <w:r w:rsidR="00D127FC">
        <w:t xml:space="preserve"> aged ≥80</w:t>
      </w:r>
      <w:r w:rsidR="00A4788A">
        <w:t>,</w:t>
      </w:r>
      <w:r w:rsidR="00D127FC">
        <w:t xml:space="preserve"> </w:t>
      </w:r>
      <w:r w:rsidR="00D127FC" w:rsidRPr="004B31E6">
        <w:t>functional status and comorbidities</w:t>
      </w:r>
      <w:r w:rsidR="00D127FC">
        <w:t xml:space="preserve"> </w:t>
      </w:r>
      <w:r w:rsidR="00FA4B55">
        <w:t>were</w:t>
      </w:r>
      <w:r w:rsidR="00D127FC">
        <w:t xml:space="preserve"> </w:t>
      </w:r>
      <w:r w:rsidR="00D127FC" w:rsidRPr="004B31E6">
        <w:t>predicti</w:t>
      </w:r>
      <w:r w:rsidR="00D127FC">
        <w:t>ve of poor outcomes</w:t>
      </w:r>
      <w:r w:rsidR="00FC284C">
        <w:t xml:space="preserve">, </w:t>
      </w:r>
      <w:r w:rsidR="00E64333">
        <w:t>whereas</w:t>
      </w:r>
      <w:r w:rsidR="00D127FC">
        <w:t xml:space="preserve"> dementia or other </w:t>
      </w:r>
      <w:r w:rsidR="0084757A">
        <w:t>CI</w:t>
      </w:r>
      <w:r w:rsidR="00E64333">
        <w:t xml:space="preserve"> </w:t>
      </w:r>
      <w:r w:rsidR="0084757A">
        <w:t xml:space="preserve">was </w:t>
      </w:r>
      <w:r w:rsidR="00E64333">
        <w:t>not</w:t>
      </w:r>
      <w:r w:rsidR="00D127FC">
        <w:t xml:space="preserve">. </w:t>
      </w:r>
      <w:r w:rsidR="00D127FC" w:rsidRPr="004B31E6">
        <w:fldChar w:fldCharType="begin">
          <w:fldData xml:space="preserve">PEVuZE5vdGU+PENpdGU+PEF1dGhvcj5aZWtyeTwvQXV0aG9yPjxZZWFyPjIwMDk8L1llYXI+PFJl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</w:fldData>
        </w:fldChar>
      </w:r>
      <w:r w:rsidR="00086080">
        <w:instrText xml:space="preserve"> ADDIN EN.CITE </w:instrText>
      </w:r>
      <w:r w:rsidR="00086080">
        <w:fldChar w:fldCharType="begin">
          <w:fldData xml:space="preserve">PEVuZE5vdGU+PENpdGU+PEF1dGhvcj5aZWtyeTwvQXV0aG9yPjxZZWFyPjIwMDk8L1llYXI+PFJl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</w:fldData>
        </w:fldChar>
      </w:r>
      <w:r w:rsidR="00086080">
        <w:instrText xml:space="preserve"> ADDIN EN.CITE.DATA </w:instrText>
      </w:r>
      <w:r w:rsidR="00086080">
        <w:fldChar w:fldCharType="end"/>
      </w:r>
      <w:r w:rsidR="00D127FC" w:rsidRPr="004B31E6">
        <w:fldChar w:fldCharType="separate"/>
      </w:r>
      <w:r w:rsidR="00086080">
        <w:rPr>
          <w:noProof/>
        </w:rPr>
        <w:t>[</w:t>
      </w:r>
      <w:hyperlink w:anchor="_ENREF_82" w:tooltip="Zekry, 2009 #142" w:history="1">
        <w:r w:rsidR="003964A4">
          <w:rPr>
            <w:noProof/>
          </w:rPr>
          <w:t>82</w:t>
        </w:r>
      </w:hyperlink>
      <w:r w:rsidR="00086080">
        <w:rPr>
          <w:noProof/>
        </w:rPr>
        <w:t xml:space="preserve">, </w:t>
      </w:r>
      <w:hyperlink w:anchor="_ENREF_83" w:tooltip="Freedberg, 2008 #232" w:history="1">
        <w:r w:rsidR="003964A4">
          <w:rPr>
            <w:noProof/>
          </w:rPr>
          <w:t>83</w:t>
        </w:r>
      </w:hyperlink>
      <w:r w:rsidR="00086080">
        <w:rPr>
          <w:noProof/>
        </w:rPr>
        <w:t>]</w:t>
      </w:r>
      <w:r w:rsidR="00D127FC" w:rsidRPr="004B31E6">
        <w:fldChar w:fldCharType="end"/>
      </w:r>
      <w:r w:rsidR="00D127FC" w:rsidRPr="004B31E6">
        <w:t xml:space="preserve"> </w:t>
      </w:r>
      <w:r w:rsidR="0084757A">
        <w:t>S</w:t>
      </w:r>
      <w:r w:rsidR="00B9684D">
        <w:t>tudies exploring the contribution of CI to mortality</w:t>
      </w:r>
      <w:r w:rsidR="0084757A">
        <w:t xml:space="preserve"> have been adjusted for a range of covariates</w:t>
      </w:r>
      <w:r w:rsidR="00B9684D">
        <w:t xml:space="preserve">, </w:t>
      </w:r>
      <w:r w:rsidR="008A10D2">
        <w:t>e.g.</w:t>
      </w:r>
      <w:r w:rsidR="00B9684D">
        <w:t xml:space="preserve"> functional</w:t>
      </w:r>
      <w:r w:rsidR="0084757A">
        <w:t>/</w:t>
      </w:r>
      <w:r w:rsidR="00B9684D">
        <w:t xml:space="preserve"> nutritional assessments, comorbidities</w:t>
      </w:r>
      <w:r w:rsidR="0084757A">
        <w:t>,</w:t>
      </w:r>
      <w:r w:rsidR="0022657D">
        <w:t xml:space="preserve"> </w:t>
      </w:r>
      <w:r w:rsidR="00B9684D">
        <w:t xml:space="preserve">laboratory indicators, which influence </w:t>
      </w:r>
      <w:r w:rsidR="007C05B4">
        <w:t>estimates of effect</w:t>
      </w:r>
      <w:r w:rsidR="00B9684D">
        <w:t>.</w:t>
      </w:r>
    </w:p>
    <w:p w:rsidR="00B9684D" w:rsidRDefault="00B9684D" w:rsidP="00DB77AB">
      <w:pPr>
        <w:spacing w:after="0"/>
      </w:pPr>
    </w:p>
    <w:p w:rsidR="00D127FC" w:rsidRPr="004B31E6" w:rsidRDefault="004B6798" w:rsidP="00DB77AB">
      <w:pPr>
        <w:spacing w:after="0"/>
      </w:pPr>
      <w:r>
        <w:rPr>
          <w:rFonts w:cs="Segoe UI"/>
        </w:rPr>
        <w:t>C</w:t>
      </w:r>
      <w:r w:rsidR="00D127FC">
        <w:rPr>
          <w:rFonts w:cs="Segoe UI"/>
        </w:rPr>
        <w:t xml:space="preserve">ontradictory findings regarding the contribution of dementia to mortality in patients presenting to hospital with </w:t>
      </w:r>
      <w:r w:rsidR="00D127FC" w:rsidRPr="004B31E6">
        <w:rPr>
          <w:rFonts w:cs="Segoe UI"/>
        </w:rPr>
        <w:t>acute myocardial infarction (AMI)</w:t>
      </w:r>
      <w:r>
        <w:rPr>
          <w:rFonts w:cs="Segoe UI"/>
        </w:rPr>
        <w:t xml:space="preserve"> </w:t>
      </w:r>
      <w:r w:rsidR="00D127FC">
        <w:rPr>
          <w:rFonts w:cs="Segoe UI"/>
        </w:rPr>
        <w:t xml:space="preserve">could relate to variation in care provision, as </w:t>
      </w:r>
      <w:r w:rsidR="00D127FC">
        <w:t>p</w:t>
      </w:r>
      <w:r w:rsidR="00D127FC" w:rsidRPr="004B31E6">
        <w:t xml:space="preserve">atients </w:t>
      </w:r>
      <w:r w:rsidR="00D127FC">
        <w:t xml:space="preserve">with </w:t>
      </w:r>
      <w:r w:rsidR="00D127FC" w:rsidRPr="004B31E6">
        <w:t xml:space="preserve">dementia </w:t>
      </w:r>
      <w:r w:rsidR="00D127FC">
        <w:t xml:space="preserve">report </w:t>
      </w:r>
      <w:r w:rsidR="003369D3">
        <w:t xml:space="preserve">less </w:t>
      </w:r>
      <w:r w:rsidR="00D127FC">
        <w:t xml:space="preserve">chest pain and wait longer </w:t>
      </w:r>
      <w:r>
        <w:t>for</w:t>
      </w:r>
      <w:r w:rsidR="00D127FC">
        <w:t xml:space="preserve"> treatment, have fewer transfers</w:t>
      </w:r>
      <w:r w:rsidR="00D127FC" w:rsidRPr="004B31E6">
        <w:t xml:space="preserve"> to </w:t>
      </w:r>
      <w:r w:rsidR="00D127FC">
        <w:t xml:space="preserve">intensive or </w:t>
      </w:r>
      <w:r w:rsidR="00D127FC" w:rsidRPr="004B31E6">
        <w:t>coronary care unit</w:t>
      </w:r>
      <w:r w:rsidR="00D127FC">
        <w:t>s, and less frequent provision</w:t>
      </w:r>
      <w:r w:rsidR="00D127FC" w:rsidRPr="004B31E6">
        <w:t xml:space="preserve"> </w:t>
      </w:r>
      <w:r w:rsidR="00D127FC">
        <w:t>of</w:t>
      </w:r>
      <w:r w:rsidR="00D127FC" w:rsidRPr="004B31E6">
        <w:t xml:space="preserve"> </w:t>
      </w:r>
      <w:r w:rsidR="00D127FC">
        <w:t>invasive interventions</w:t>
      </w:r>
      <w:r w:rsidR="00D127FC" w:rsidRPr="004B31E6">
        <w:t xml:space="preserve">. </w:t>
      </w:r>
      <w:r w:rsidR="00D127FC" w:rsidRPr="004B31E6">
        <w:fldChar w:fldCharType="begin">
          <w:fldData xml:space="preserve">PEVuZE5vdGU+PENpdGU+PEF1dGhvcj5LaW1hdGE8L0F1dGhvcj48WWVhcj4yMDA4PC9ZZWFyPjxS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</w:fldData>
        </w:fldChar>
      </w:r>
      <w:r w:rsidR="00086080">
        <w:instrText xml:space="preserve"> ADDIN EN.CITE </w:instrText>
      </w:r>
      <w:r w:rsidR="00086080">
        <w:fldChar w:fldCharType="begin">
          <w:fldData xml:space="preserve">PEVuZE5vdGU+PENpdGU+PEF1dGhvcj5LaW1hdGE8L0F1dGhvcj48WWVhcj4yMDA4PC9ZZWFyPjxS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</w:fldData>
        </w:fldChar>
      </w:r>
      <w:r w:rsidR="00086080">
        <w:instrText xml:space="preserve"> ADDIN EN.CITE.DATA </w:instrText>
      </w:r>
      <w:r w:rsidR="00086080">
        <w:fldChar w:fldCharType="end"/>
      </w:r>
      <w:r w:rsidR="00D127FC" w:rsidRPr="004B31E6">
        <w:fldChar w:fldCharType="separate"/>
      </w:r>
      <w:r w:rsidR="00086080">
        <w:rPr>
          <w:noProof/>
        </w:rPr>
        <w:t>[</w:t>
      </w:r>
      <w:hyperlink w:anchor="_ENREF_84" w:tooltip="Kimata, 2008 #1680" w:history="1">
        <w:r w:rsidR="003964A4">
          <w:rPr>
            <w:noProof/>
          </w:rPr>
          <w:t>84-86</w:t>
        </w:r>
      </w:hyperlink>
      <w:r w:rsidR="00086080">
        <w:rPr>
          <w:noProof/>
        </w:rPr>
        <w:t>]</w:t>
      </w:r>
      <w:r w:rsidR="00D127FC" w:rsidRPr="004B31E6">
        <w:fldChar w:fldCharType="end"/>
      </w:r>
      <w:r w:rsidR="00D127FC" w:rsidRPr="004B31E6">
        <w:rPr>
          <w:rFonts w:cs="Segoe UI"/>
        </w:rPr>
        <w:t xml:space="preserve"> </w:t>
      </w:r>
      <w:r w:rsidR="00D127FC">
        <w:t>D</w:t>
      </w:r>
      <w:r w:rsidR="00D127FC" w:rsidRPr="004B31E6">
        <w:t xml:space="preserve">ementia </w:t>
      </w:r>
      <w:r w:rsidR="00D127FC">
        <w:t>was not found to be associated with</w:t>
      </w:r>
      <w:r w:rsidR="00D127FC" w:rsidRPr="004B31E6">
        <w:t xml:space="preserve"> </w:t>
      </w:r>
      <w:r w:rsidR="00D127FC">
        <w:t xml:space="preserve">hospital </w:t>
      </w:r>
      <w:r w:rsidR="00D127FC" w:rsidRPr="004B31E6">
        <w:t xml:space="preserve">mortality </w:t>
      </w:r>
      <w:r w:rsidR="00D127FC">
        <w:t>in patients with stroke</w:t>
      </w:r>
      <w:r w:rsidR="000B1458">
        <w:t>,</w:t>
      </w:r>
      <w:r w:rsidR="00DB77AB">
        <w:t xml:space="preserve"> or </w:t>
      </w:r>
      <w:r w:rsidR="000B1458">
        <w:t>those with</w:t>
      </w:r>
      <w:r w:rsidR="00DB77AB">
        <w:t xml:space="preserve"> an ICU admission. </w:t>
      </w:r>
      <w:r w:rsidR="00D127FC" w:rsidRPr="004B31E6">
        <w:fldChar w:fldCharType="begin">
          <w:fldData xml:space="preserve">PEVuZE5vdGU+PENpdGU+PEF1dGhvcj5TYXBvc25pazwvQXV0aG9yPjxZZWFyPjIwMTI8L1llYXI+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</w:fldData>
        </w:fldChar>
      </w:r>
      <w:r w:rsidR="00086080">
        <w:instrText xml:space="preserve"> ADDIN EN.CITE </w:instrText>
      </w:r>
      <w:r w:rsidR="00086080">
        <w:fldChar w:fldCharType="begin">
          <w:fldData xml:space="preserve">PEVuZE5vdGU+PENpdGU+PEF1dGhvcj5TYXBvc25pazwvQXV0aG9yPjxZZWFyPjIwMTI8L1llYXI+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</w:fldData>
        </w:fldChar>
      </w:r>
      <w:r w:rsidR="00086080">
        <w:instrText xml:space="preserve"> ADDIN EN.CITE.DATA </w:instrText>
      </w:r>
      <w:r w:rsidR="00086080">
        <w:fldChar w:fldCharType="end"/>
      </w:r>
      <w:r w:rsidR="00D127FC" w:rsidRPr="004B31E6">
        <w:fldChar w:fldCharType="separate"/>
      </w:r>
      <w:r w:rsidR="00086080">
        <w:rPr>
          <w:noProof/>
        </w:rPr>
        <w:t>[</w:t>
      </w:r>
      <w:hyperlink w:anchor="_ENREF_87" w:tooltip="Saposnik, 2012 #596" w:history="1">
        <w:r w:rsidR="003964A4">
          <w:rPr>
            <w:noProof/>
          </w:rPr>
          <w:t>87</w:t>
        </w:r>
      </w:hyperlink>
      <w:r w:rsidR="00086080">
        <w:rPr>
          <w:noProof/>
        </w:rPr>
        <w:t xml:space="preserve">, </w:t>
      </w:r>
      <w:hyperlink w:anchor="_ENREF_88" w:tooltip="Pisani, 2005 #603" w:history="1">
        <w:r w:rsidR="003964A4">
          <w:rPr>
            <w:noProof/>
          </w:rPr>
          <w:t>88</w:t>
        </w:r>
      </w:hyperlink>
      <w:r w:rsidR="00086080">
        <w:rPr>
          <w:noProof/>
        </w:rPr>
        <w:t>]</w:t>
      </w:r>
      <w:r w:rsidR="00D127FC" w:rsidRPr="004B31E6">
        <w:fldChar w:fldCharType="end"/>
      </w:r>
    </w:p>
    <w:p w:rsidR="00D127FC" w:rsidRDefault="00D127FC" w:rsidP="00A407B0">
      <w:pPr>
        <w:spacing w:after="0"/>
        <w:rPr>
          <w:b/>
        </w:rPr>
      </w:pPr>
    </w:p>
    <w:p w:rsidR="00D127FC" w:rsidRPr="004B31E6" w:rsidRDefault="00D127FC" w:rsidP="00A407B0">
      <w:pPr>
        <w:spacing w:after="0"/>
        <w:rPr>
          <w:b/>
        </w:rPr>
      </w:pPr>
    </w:p>
    <w:p w:rsidR="00C63DA0" w:rsidRDefault="001851AF" w:rsidP="00A407B0">
      <w:pPr>
        <w:spacing w:after="0"/>
        <w:rPr>
          <w:b/>
        </w:rPr>
      </w:pPr>
      <w:r>
        <w:rPr>
          <w:b/>
        </w:rPr>
        <w:t>3.</w:t>
      </w:r>
      <w:r w:rsidR="00E82E2F">
        <w:rPr>
          <w:b/>
        </w:rPr>
        <w:t>4</w:t>
      </w:r>
      <w:r>
        <w:rPr>
          <w:b/>
        </w:rPr>
        <w:tab/>
      </w:r>
      <w:r w:rsidR="0084215E">
        <w:rPr>
          <w:b/>
        </w:rPr>
        <w:t xml:space="preserve">Resource utilisation and discharge destination </w:t>
      </w:r>
    </w:p>
    <w:p w:rsidR="00BB6381" w:rsidRPr="004B31E6" w:rsidRDefault="00BB6381" w:rsidP="00A407B0">
      <w:pPr>
        <w:spacing w:after="0"/>
        <w:rPr>
          <w:b/>
        </w:rPr>
      </w:pPr>
    </w:p>
    <w:p w:rsidR="00C63DA0" w:rsidRPr="0084215E" w:rsidRDefault="001851AF" w:rsidP="00A407B0">
      <w:pPr>
        <w:spacing w:after="0"/>
        <w:rPr>
          <w:b/>
          <w:i/>
        </w:rPr>
      </w:pPr>
      <w:r w:rsidRPr="0084215E">
        <w:rPr>
          <w:b/>
          <w:i/>
        </w:rPr>
        <w:t>3.</w:t>
      </w:r>
      <w:r w:rsidR="00E82E2F" w:rsidRPr="0084215E">
        <w:rPr>
          <w:b/>
          <w:i/>
        </w:rPr>
        <w:t>4.1</w:t>
      </w:r>
      <w:r w:rsidRPr="0084215E">
        <w:rPr>
          <w:b/>
          <w:i/>
        </w:rPr>
        <w:tab/>
      </w:r>
      <w:r w:rsidR="00C63DA0" w:rsidRPr="0084215E">
        <w:rPr>
          <w:b/>
          <w:i/>
        </w:rPr>
        <w:t xml:space="preserve">Length of </w:t>
      </w:r>
      <w:r w:rsidR="00D668EF" w:rsidRPr="0084215E">
        <w:rPr>
          <w:b/>
          <w:i/>
        </w:rPr>
        <w:t xml:space="preserve">hospital </w:t>
      </w:r>
      <w:r w:rsidR="00C63DA0" w:rsidRPr="0084215E">
        <w:rPr>
          <w:b/>
          <w:i/>
        </w:rPr>
        <w:t>stay</w:t>
      </w:r>
    </w:p>
    <w:p w:rsidR="00593F46" w:rsidRDefault="005A70DA" w:rsidP="00A407B0">
      <w:pPr>
        <w:spacing w:after="0"/>
      </w:pPr>
      <w:r>
        <w:t xml:space="preserve">In </w:t>
      </w:r>
      <w:r w:rsidR="00B65426">
        <w:t>most</w:t>
      </w:r>
      <w:r>
        <w:t xml:space="preserve"> studies, </w:t>
      </w:r>
      <w:r w:rsidR="008A10D2">
        <w:t>CI</w:t>
      </w:r>
      <w:r w:rsidR="00B30D37" w:rsidRPr="004B31E6">
        <w:t xml:space="preserve"> or dementia increase</w:t>
      </w:r>
      <w:r w:rsidR="00B65426">
        <w:t>d</w:t>
      </w:r>
      <w:r w:rsidR="00B30D37" w:rsidRPr="004B31E6">
        <w:t xml:space="preserve"> </w:t>
      </w:r>
      <w:r w:rsidR="00675E8F">
        <w:t>length of hospital stay</w:t>
      </w:r>
      <w:r w:rsidR="00136CFF">
        <w:t xml:space="preserve"> (LOS)</w:t>
      </w:r>
      <w:r w:rsidR="00707CEC">
        <w:t>.</w:t>
      </w:r>
      <w:r w:rsidR="00136CFF">
        <w:t xml:space="preserve"> </w:t>
      </w:r>
      <w:r w:rsidR="007E1B70" w:rsidRPr="007C45DC">
        <w:fldChar w:fldCharType="begin">
          <w:fldData xml:space="preserve">PEVuZE5vdGU+PENpdGU+PEF1dGhvcj5Gb2dnPC9BdXRob3I+PFllYXI+MjAxNzwvWWVhcj48UmVj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</w:fldData>
        </w:fldChar>
      </w:r>
      <w:r w:rsidR="00086080">
        <w:instrText xml:space="preserve"> ADDIN EN.CITE </w:instrText>
      </w:r>
      <w:r w:rsidR="00086080">
        <w:fldChar w:fldCharType="begin">
          <w:fldData xml:space="preserve">PEVuZE5vdGU+PENpdGU+PEF1dGhvcj5Gb2dnPC9BdXRob3I+PFllYXI+MjAxNzwvWWVhcj48UmVj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</w:fldData>
        </w:fldChar>
      </w:r>
      <w:r w:rsidR="00086080">
        <w:instrText xml:space="preserve"> ADDIN EN.CITE.DATA </w:instrText>
      </w:r>
      <w:r w:rsidR="00086080">
        <w:fldChar w:fldCharType="end"/>
      </w:r>
      <w:r w:rsidR="007E1B70" w:rsidRPr="007C45DC">
        <w:fldChar w:fldCharType="separate"/>
      </w:r>
      <w:r w:rsidR="00086080">
        <w:rPr>
          <w:noProof/>
        </w:rPr>
        <w:t>[</w:t>
      </w:r>
      <w:hyperlink w:anchor="_ENREF_10" w:tooltip="Fogg, 2017 #314" w:history="1">
        <w:r w:rsidR="003964A4">
          <w:rPr>
            <w:noProof/>
          </w:rPr>
          <w:t>10</w:t>
        </w:r>
      </w:hyperlink>
      <w:r w:rsidR="00086080">
        <w:rPr>
          <w:noProof/>
        </w:rPr>
        <w:t xml:space="preserve">, </w:t>
      </w:r>
      <w:hyperlink w:anchor="_ENREF_11" w:tooltip="Reynish, 2017 #2146" w:history="1">
        <w:r w:rsidR="003964A4">
          <w:rPr>
            <w:noProof/>
          </w:rPr>
          <w:t>11</w:t>
        </w:r>
      </w:hyperlink>
      <w:r w:rsidR="00086080">
        <w:rPr>
          <w:noProof/>
        </w:rPr>
        <w:t xml:space="preserve">, </w:t>
      </w:r>
      <w:hyperlink w:anchor="_ENREF_71" w:tooltip="Draper, 2011 #606" w:history="1">
        <w:r w:rsidR="003964A4">
          <w:rPr>
            <w:noProof/>
          </w:rPr>
          <w:t>71</w:t>
        </w:r>
      </w:hyperlink>
      <w:r w:rsidR="00086080">
        <w:rPr>
          <w:noProof/>
        </w:rPr>
        <w:t xml:space="preserve">, </w:t>
      </w:r>
      <w:hyperlink w:anchor="_ENREF_73" w:tooltip="Guijarro, 2010 #1604" w:history="1">
        <w:r w:rsidR="003964A4">
          <w:rPr>
            <w:noProof/>
          </w:rPr>
          <w:t>73</w:t>
        </w:r>
      </w:hyperlink>
      <w:r w:rsidR="00086080">
        <w:rPr>
          <w:noProof/>
        </w:rPr>
        <w:t xml:space="preserve">, </w:t>
      </w:r>
      <w:hyperlink w:anchor="_ENREF_77" w:tooltip="CHKS, 2013 #5" w:history="1">
        <w:r w:rsidR="003964A4">
          <w:rPr>
            <w:noProof/>
          </w:rPr>
          <w:t>77</w:t>
        </w:r>
      </w:hyperlink>
      <w:r w:rsidR="00086080">
        <w:rPr>
          <w:noProof/>
        </w:rPr>
        <w:t xml:space="preserve">, </w:t>
      </w:r>
      <w:hyperlink w:anchor="_ENREF_89" w:tooltip="Power, 2017 #2150" w:history="1">
        <w:r w:rsidR="003964A4">
          <w:rPr>
            <w:noProof/>
          </w:rPr>
          <w:t>89-97</w:t>
        </w:r>
      </w:hyperlink>
      <w:r w:rsidR="00086080">
        <w:rPr>
          <w:noProof/>
        </w:rPr>
        <w:t>]</w:t>
      </w:r>
      <w:r w:rsidR="007E1B70" w:rsidRPr="007C45DC">
        <w:fldChar w:fldCharType="end"/>
      </w:r>
      <w:r w:rsidR="0069154C" w:rsidRPr="007C45DC">
        <w:t xml:space="preserve"> </w:t>
      </w:r>
      <w:r w:rsidR="007C0AFF" w:rsidRPr="007C45DC">
        <w:t>(Table 4</w:t>
      </w:r>
      <w:r w:rsidR="00707CEC">
        <w:t>)</w:t>
      </w:r>
      <w:r w:rsidR="007C0AFF" w:rsidRPr="007C45DC">
        <w:t xml:space="preserve"> </w:t>
      </w:r>
      <w:r w:rsidR="003A772C" w:rsidRPr="007C45DC">
        <w:t>Patients</w:t>
      </w:r>
      <w:r w:rsidR="003A772C">
        <w:t xml:space="preserve"> with DSD had longer </w:t>
      </w:r>
      <w:r w:rsidR="00AC1294">
        <w:t xml:space="preserve">mean </w:t>
      </w:r>
      <w:r w:rsidR="003A772C">
        <w:t xml:space="preserve">LOS than those with dementia or delirium alone. </w:t>
      </w:r>
      <w:r w:rsidR="003A772C">
        <w:fldChar w:fldCharType="begin"/>
      </w:r>
      <w:r w:rsidR="00086080">
        <w:instrText xml:space="preserve"> ADDIN EN.CITE &lt;EndNote&gt;&lt;Cite&gt;&lt;Author&gt;Reynish&lt;/Author&gt;&lt;Year&gt;2017&lt;/Year&gt;&lt;RecNum&gt;2146&lt;/RecNum&gt;&lt;DisplayText&gt;[11]&lt;/DisplayText&gt;&lt;record&gt;&lt;rec-number&gt;2146&lt;/rec-number&gt;&lt;foreign-keys&gt;&lt;key app="EN" db-id="0zpzrevtzfzvfeed0d7pxpeer5zaxet0zrpv"&gt;2146&lt;/key&gt;&lt;/foreign-keys&gt;&lt;ref-type name="Journal Article"&gt;17&lt;/ref-type&gt;&lt;contributors&gt;&lt;authors&gt;&lt;author&gt;Reynish, Emma L.&lt;/author&gt;&lt;author&gt;Hapca, Simona M.&lt;/author&gt;&lt;author&gt;De Souza, Nicosha&lt;/author&gt;&lt;author&gt;Cvoro, Vera&lt;/author&gt;&lt;author&gt;Donnan, Peter T.&lt;/author&gt;&lt;author&gt;Guthrie, Bruce&lt;/author&gt;&lt;/authors&gt;&lt;/contributors&gt;&lt;titles&gt;&lt;title&gt;Epidemiology and outcomes of people with dementia, delirium, and unspecified cognitive impairment in the general hospital: prospective cohort study of 10,014 admissions&lt;/title&gt;&lt;secondary-title&gt;BMC Medicine&lt;/secondary-title&gt;&lt;/titles&gt;&lt;periodical&gt;&lt;full-title&gt;BMC Med&lt;/full-title&gt;&lt;abbr-1&gt;BMC medicine&lt;/abbr-1&gt;&lt;/periodical&gt;&lt;pages&gt;140&lt;/pages&gt;&lt;volume&gt;15&lt;/volume&gt;&lt;number&gt;1&lt;/number&gt;&lt;dates&gt;&lt;year&gt;2017&lt;/year&gt;&lt;pub-dates&gt;&lt;date&gt;2017/07/27&lt;/date&gt;&lt;/pub-dates&gt;&lt;/dates&gt;&lt;isbn&gt;1741-7015&lt;/isbn&gt;&lt;urls&gt;&lt;related-urls&gt;&lt;url&gt;https://doi.org/10.1186/s12916-017-0899-0&lt;/url&gt;&lt;/related-urls&gt;&lt;/urls&gt;&lt;electronic-resource-num&gt;10.1186/s12916-017-0899-0&lt;/electronic-resource-num&gt;&lt;/record&gt;&lt;/Cite&gt;&lt;/EndNote&gt;</w:instrText>
      </w:r>
      <w:r w:rsidR="003A772C">
        <w:fldChar w:fldCharType="separate"/>
      </w:r>
      <w:r w:rsidR="00086080">
        <w:rPr>
          <w:noProof/>
        </w:rPr>
        <w:t>[</w:t>
      </w:r>
      <w:hyperlink w:anchor="_ENREF_11" w:tooltip="Reynish, 2017 #2146" w:history="1">
        <w:r w:rsidR="003964A4">
          <w:rPr>
            <w:noProof/>
          </w:rPr>
          <w:t>11</w:t>
        </w:r>
      </w:hyperlink>
      <w:r w:rsidR="00086080">
        <w:rPr>
          <w:noProof/>
        </w:rPr>
        <w:t>]</w:t>
      </w:r>
      <w:r w:rsidR="003A772C">
        <w:fldChar w:fldCharType="end"/>
      </w:r>
      <w:r w:rsidR="00F35629">
        <w:t xml:space="preserve"> </w:t>
      </w:r>
      <w:r w:rsidR="00136CFF">
        <w:rPr>
          <w:rFonts w:cs="Segoe UI"/>
        </w:rPr>
        <w:t xml:space="preserve">Concurrent dementia </w:t>
      </w:r>
      <w:r w:rsidR="00D27930">
        <w:rPr>
          <w:rFonts w:cs="Segoe UI"/>
        </w:rPr>
        <w:t>extends</w:t>
      </w:r>
      <w:r w:rsidR="00136CFF" w:rsidRPr="00FB3EC9">
        <w:rPr>
          <w:rFonts w:cs="Segoe UI"/>
        </w:rPr>
        <w:t xml:space="preserve"> stays in </w:t>
      </w:r>
      <w:r w:rsidR="00897489">
        <w:rPr>
          <w:rFonts w:cs="Segoe UI"/>
        </w:rPr>
        <w:t>older</w:t>
      </w:r>
      <w:r w:rsidR="00136CFF" w:rsidRPr="00FB3EC9">
        <w:rPr>
          <w:rFonts w:cs="Segoe UI"/>
        </w:rPr>
        <w:t xml:space="preserve"> patients with hip fracture, </w:t>
      </w:r>
      <w:r w:rsidR="00136CFF" w:rsidRPr="00FB3EC9">
        <w:fldChar w:fldCharType="begin"/>
      </w:r>
      <w:r w:rsidR="00086080">
        <w:instrText xml:space="preserve"> ADDIN EN.CITE &lt;EndNote&gt;&lt;Cite&gt;&lt;Author&gt;Holmes&lt;/Author&gt;&lt;Year&gt;2000&lt;/Year&gt;&lt;RecNum&gt;674&lt;/RecNum&gt;&lt;DisplayText&gt;[98]&lt;/DisplayText&gt;&lt;record&gt;&lt;rec-number&gt;674&lt;/rec-number&gt;&lt;foreign-keys&gt;&lt;key app="EN" db-id="0zpzrevtzfzvfeed0d7pxpeer5zaxet0zrpv"&gt;674&lt;/key&gt;&lt;/foreign-keys&gt;&lt;ref-type name="Journal Article"&gt;17&lt;/ref-type&gt;&lt;contributors&gt;&lt;authors&gt;&lt;author&gt;Holmes, J.&lt;/author&gt;&lt;author&gt;House, A.&lt;/author&gt;&lt;/authors&gt;&lt;/contributors&gt;&lt;auth-address&gt;Division of Psychiatry and Behavioural Sciences, University of Leeds.&lt;/auth-address&gt;&lt;titles&gt;&lt;title&gt;Psychiatric illness predicts poor outcome after surgery for hip fracture: a prospective cohort study&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921-9&lt;/pages&gt;&lt;volume&gt;30&lt;/volume&gt;&lt;number&gt;4&lt;/number&gt;&lt;edition&gt;2000/10/19&lt;/edition&gt;&lt;keywords&gt;&lt;keyword&gt;Aged&lt;/keyword&gt;&lt;keyword&gt;Aged, 80 and over&lt;/keyword&gt;&lt;keyword&gt;Cohort Studies&lt;/keyword&gt;&lt;keyword&gt;Depression/ complications/etiology&lt;/keyword&gt;&lt;keyword&gt;Female&lt;/keyword&gt;&lt;keyword&gt;Geriatric Assessment&lt;/keyword&gt;&lt;keyword&gt;Hip Fractures/ mortality/ psychology&lt;/keyword&gt;&lt;keyword&gt;Humans&lt;/keyword&gt;&lt;keyword&gt;Length of Stay&lt;/keyword&gt;&lt;keyword&gt;Male&lt;/keyword&gt;&lt;keyword&gt;Mental Disorders/ complications/etiology&lt;/keyword&gt;&lt;keyword&gt;Mental Status Schedule&lt;/keyword&gt;&lt;keyword&gt;Neurocognitive Disorders/ complications/etiology&lt;/keyword&gt;&lt;keyword&gt;Prognosis&lt;/keyword&gt;&lt;keyword&gt;Proportional Hazards Models&lt;/keyword&gt;&lt;keyword&gt;Prospective Studies&lt;/keyword&gt;&lt;keyword&gt;Risk Factors&lt;/keyword&gt;&lt;keyword&gt;Survival Analysis&lt;/keyword&gt;&lt;keyword&gt;United Kingdom&lt;/keyword&gt;&lt;/keywords&gt;&lt;dates&gt;&lt;year&gt;2000&lt;/year&gt;&lt;pub-dates&gt;&lt;date&gt;Jul&lt;/date&gt;&lt;/pub-dates&gt;&lt;/dates&gt;&lt;isbn&gt;0033-2917 (Print)&amp;#xD;0033-2917 (Linking)&lt;/isbn&gt;&lt;accession-num&gt;11037100&lt;/accession-num&gt;&lt;urls&gt;&lt;/urls&gt;&lt;remote-database-provider&gt;NLM&lt;/remote-database-provider&gt;&lt;language&gt;eng&lt;/language&gt;&lt;/record&gt;&lt;/Cite&gt;&lt;/EndNote&gt;</w:instrText>
      </w:r>
      <w:r w:rsidR="00136CFF" w:rsidRPr="00FB3EC9">
        <w:fldChar w:fldCharType="separate"/>
      </w:r>
      <w:r w:rsidR="00086080">
        <w:rPr>
          <w:noProof/>
        </w:rPr>
        <w:t>[</w:t>
      </w:r>
      <w:hyperlink w:anchor="_ENREF_98" w:tooltip="Holmes, 2000 #674" w:history="1">
        <w:r w:rsidR="003964A4">
          <w:rPr>
            <w:noProof/>
          </w:rPr>
          <w:t>98</w:t>
        </w:r>
      </w:hyperlink>
      <w:r w:rsidR="00086080">
        <w:rPr>
          <w:noProof/>
        </w:rPr>
        <w:t>]</w:t>
      </w:r>
      <w:r w:rsidR="00136CFF" w:rsidRPr="00FB3EC9">
        <w:fldChar w:fldCharType="end"/>
      </w:r>
      <w:r w:rsidR="00136CFF" w:rsidRPr="00FB3EC9">
        <w:t xml:space="preserve"> and haemorrhagic peptic ulcer disease</w:t>
      </w:r>
      <w:r w:rsidR="00136CFF">
        <w:t>.</w:t>
      </w:r>
      <w:r w:rsidR="00136CFF" w:rsidRPr="00FB3EC9">
        <w:rPr>
          <w:rFonts w:cs="Segoe UI"/>
        </w:rPr>
        <w:fldChar w:fldCharType="begin">
          <w:fldData xml:space="preserve">PEVuZE5vdGU+PENpdGU+PEF1dGhvcj5NdXJhdGE8L0F1dGhvcj48WWVhcj4yMDE1PC9ZZWFyPjxS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</w:fldData>
        </w:fldChar>
      </w:r>
      <w:r w:rsidR="00086080">
        <w:rPr>
          <w:rFonts w:cs="Segoe UI"/>
        </w:rPr>
        <w:instrText xml:space="preserve"> ADDIN EN.CITE </w:instrText>
      </w:r>
      <w:r w:rsidR="00086080">
        <w:rPr>
          <w:rFonts w:cs="Segoe UI"/>
        </w:rPr>
        <w:fldChar w:fldCharType="begin">
          <w:fldData xml:space="preserve">PEVuZE5vdGU+PENpdGU+PEF1dGhvcj5NdXJhdGE8L0F1dGhvcj48WWVhcj4yMDE1PC9ZZWFyPjxS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</w:fldData>
        </w:fldChar>
      </w:r>
      <w:r w:rsidR="00086080">
        <w:rPr>
          <w:rFonts w:cs="Segoe UI"/>
        </w:rPr>
        <w:instrText xml:space="preserve"> ADDIN EN.CITE.DATA </w:instrText>
      </w:r>
      <w:r w:rsidR="00086080">
        <w:rPr>
          <w:rFonts w:cs="Segoe UI"/>
        </w:rPr>
      </w:r>
      <w:r w:rsidR="00086080">
        <w:rPr>
          <w:rFonts w:cs="Segoe UI"/>
        </w:rPr>
        <w:fldChar w:fldCharType="end"/>
      </w:r>
      <w:r w:rsidR="00136CFF" w:rsidRPr="00FB3EC9">
        <w:rPr>
          <w:rFonts w:cs="Segoe UI"/>
        </w:rPr>
      </w:r>
      <w:r w:rsidR="00136CFF" w:rsidRPr="00FB3EC9">
        <w:rPr>
          <w:rFonts w:cs="Segoe UI"/>
        </w:rPr>
        <w:fldChar w:fldCharType="separate"/>
      </w:r>
      <w:r w:rsidR="00086080">
        <w:rPr>
          <w:rFonts w:cs="Segoe UI"/>
          <w:noProof/>
        </w:rPr>
        <w:t>[</w:t>
      </w:r>
      <w:hyperlink w:anchor="_ENREF_99" w:tooltip="Murata, 2015 #1282" w:history="1">
        <w:r w:rsidR="003964A4">
          <w:rPr>
            <w:rFonts w:cs="Segoe UI"/>
            <w:noProof/>
          </w:rPr>
          <w:t>99</w:t>
        </w:r>
      </w:hyperlink>
      <w:r w:rsidR="00086080">
        <w:rPr>
          <w:rFonts w:cs="Segoe UI"/>
          <w:noProof/>
        </w:rPr>
        <w:t>]</w:t>
      </w:r>
      <w:r w:rsidR="00136CFF" w:rsidRPr="00FB3EC9">
        <w:rPr>
          <w:rFonts w:cs="Segoe UI"/>
        </w:rPr>
        <w:fldChar w:fldCharType="end"/>
      </w:r>
      <w:r w:rsidR="00136CFF" w:rsidRPr="00FB3EC9">
        <w:rPr>
          <w:rFonts w:cs="Segoe UI"/>
        </w:rPr>
        <w:t xml:space="preserve"> </w:t>
      </w:r>
      <w:r w:rsidR="008A10D2">
        <w:rPr>
          <w:rFonts w:cs="Segoe UI"/>
        </w:rPr>
        <w:t>However, s</w:t>
      </w:r>
      <w:r w:rsidR="00136CFF">
        <w:t>imilar LOS were described in one article, and comorbidities found more predictive of longer hospital stays</w:t>
      </w:r>
      <w:r w:rsidR="00136CFF" w:rsidRPr="00675E8F">
        <w:t xml:space="preserve"> </w:t>
      </w:r>
      <w:r w:rsidR="00136CFF">
        <w:t xml:space="preserve">in another study. </w:t>
      </w:r>
      <w:r w:rsidR="00136CFF">
        <w:fldChar w:fldCharType="begin">
          <w:fldData xml:space="preserve">PEVuZE5vdGU+PENpdGU+PEF1dGhvcj5adWxpYW5pPC9BdXRob3I+PFllYXI+MjAxMjwvWWVhcj48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</w:fldData>
        </w:fldChar>
      </w:r>
      <w:r w:rsidR="00086080">
        <w:instrText xml:space="preserve"> ADDIN EN.CITE </w:instrText>
      </w:r>
      <w:r w:rsidR="00086080">
        <w:fldChar w:fldCharType="begin">
          <w:fldData xml:space="preserve">PEVuZE5vdGU+PENpdGU+PEF1dGhvcj5adWxpYW5pPC9BdXRob3I+PFllYXI+MjAxMjwvWWVhcj48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</w:fldData>
        </w:fldChar>
      </w:r>
      <w:r w:rsidR="00086080">
        <w:instrText xml:space="preserve"> ADDIN EN.CITE.DATA </w:instrText>
      </w:r>
      <w:r w:rsidR="00086080">
        <w:fldChar w:fldCharType="end"/>
      </w:r>
      <w:r w:rsidR="00136CFF">
        <w:fldChar w:fldCharType="separate"/>
      </w:r>
      <w:r w:rsidR="00086080">
        <w:rPr>
          <w:noProof/>
        </w:rPr>
        <w:t>[</w:t>
      </w:r>
      <w:hyperlink w:anchor="_ENREF_76" w:tooltip="Zuliani, 2012 #1540" w:history="1">
        <w:r w:rsidR="003964A4">
          <w:rPr>
            <w:noProof/>
          </w:rPr>
          <w:t>76</w:t>
        </w:r>
      </w:hyperlink>
      <w:r w:rsidR="00086080">
        <w:rPr>
          <w:noProof/>
        </w:rPr>
        <w:t xml:space="preserve">, </w:t>
      </w:r>
      <w:hyperlink w:anchor="_ENREF_82" w:tooltip="Zekry, 2009 #142" w:history="1">
        <w:r w:rsidR="003964A4">
          <w:rPr>
            <w:noProof/>
          </w:rPr>
          <w:t>82</w:t>
        </w:r>
      </w:hyperlink>
      <w:r w:rsidR="00086080">
        <w:rPr>
          <w:noProof/>
        </w:rPr>
        <w:t>]</w:t>
      </w:r>
      <w:r w:rsidR="00136CFF">
        <w:fldChar w:fldCharType="end"/>
      </w:r>
      <w:r w:rsidR="0069154C">
        <w:t xml:space="preserve"> </w:t>
      </w:r>
      <w:r w:rsidR="00136CFF">
        <w:t xml:space="preserve">Discharge after the patient is ‘medically fit’, </w:t>
      </w:r>
      <w:r w:rsidR="00D27930">
        <w:t xml:space="preserve">due to delays in discharge planning </w:t>
      </w:r>
      <w:r w:rsidR="00B65426">
        <w:t xml:space="preserve">or </w:t>
      </w:r>
      <w:r w:rsidR="00D27930">
        <w:t>difficulties in organising residential care, contribute to longer LOS in people with CI,</w:t>
      </w:r>
      <w:r w:rsidR="00136CFF">
        <w:t xml:space="preserve"> </w:t>
      </w:r>
      <w:r w:rsidR="00C63DA0" w:rsidRPr="00FB3EC9">
        <w:fldChar w:fldCharType="begin">
          <w:fldData xml:space="preserve">PEVuZE5vdGU+PENpdGU+PEF1dGhvcj5CbzwvQXV0aG9yPjxZZWFyPjIwMTY8L1llYXI+PFJlY051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</w:fldData>
        </w:fldChar>
      </w:r>
      <w:r w:rsidR="00086080">
        <w:instrText xml:space="preserve"> ADDIN EN.CITE </w:instrText>
      </w:r>
      <w:r w:rsidR="00086080">
        <w:fldChar w:fldCharType="begin">
          <w:fldData xml:space="preserve">PEVuZE5vdGU+PENpdGU+PEF1dGhvcj5CbzwvQXV0aG9yPjxZZWFyPjIwMTY8L1llYXI+PFJlY051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</w:fldData>
        </w:fldChar>
      </w:r>
      <w:r w:rsidR="00086080">
        <w:instrText xml:space="preserve"> ADDIN EN.CITE.DATA </w:instrText>
      </w:r>
      <w:r w:rsidR="00086080">
        <w:fldChar w:fldCharType="end"/>
      </w:r>
      <w:r w:rsidR="00C63DA0" w:rsidRPr="00FB3EC9">
        <w:fldChar w:fldCharType="separate"/>
      </w:r>
      <w:r w:rsidR="00086080">
        <w:rPr>
          <w:noProof/>
        </w:rPr>
        <w:t>[</w:t>
      </w:r>
      <w:hyperlink w:anchor="_ENREF_90" w:tooltip="Bo, 2016 #533" w:history="1">
        <w:r w:rsidR="003964A4">
          <w:rPr>
            <w:noProof/>
          </w:rPr>
          <w:t>90</w:t>
        </w:r>
      </w:hyperlink>
      <w:r w:rsidR="00086080">
        <w:rPr>
          <w:noProof/>
        </w:rPr>
        <w:t xml:space="preserve">, </w:t>
      </w:r>
      <w:hyperlink w:anchor="_ENREF_100" w:tooltip="Timmons, 2016 #516" w:history="1">
        <w:r w:rsidR="003964A4">
          <w:rPr>
            <w:noProof/>
          </w:rPr>
          <w:t>100</w:t>
        </w:r>
      </w:hyperlink>
      <w:r w:rsidR="00086080">
        <w:rPr>
          <w:noProof/>
        </w:rPr>
        <w:t>]</w:t>
      </w:r>
      <w:r w:rsidR="00C63DA0" w:rsidRPr="00FB3EC9">
        <w:fldChar w:fldCharType="end"/>
      </w:r>
      <w:r w:rsidR="00763B45" w:rsidRPr="00FB3EC9">
        <w:t xml:space="preserve"> </w:t>
      </w:r>
      <w:r w:rsidR="00D27930">
        <w:t xml:space="preserve">in addition to </w:t>
      </w:r>
      <w:r w:rsidR="00AC07A6" w:rsidRPr="004B31E6">
        <w:rPr>
          <w:rFonts w:cs="Segoe UI"/>
        </w:rPr>
        <w:t xml:space="preserve">mental and behavioural </w:t>
      </w:r>
      <w:r w:rsidR="00AC07A6">
        <w:rPr>
          <w:rFonts w:cs="Segoe UI"/>
        </w:rPr>
        <w:t>manifestations</w:t>
      </w:r>
      <w:r w:rsidR="003369D3">
        <w:rPr>
          <w:rFonts w:cs="Segoe UI"/>
        </w:rPr>
        <w:t>,</w:t>
      </w:r>
      <w:r w:rsidR="00D27930">
        <w:rPr>
          <w:rFonts w:cs="Segoe UI"/>
        </w:rPr>
        <w:t xml:space="preserve"> </w:t>
      </w:r>
      <w:r w:rsidR="007F27D6">
        <w:rPr>
          <w:rFonts w:cs="Segoe UI"/>
        </w:rPr>
        <w:t>falls</w:t>
      </w:r>
      <w:r w:rsidR="00AC07A6" w:rsidRPr="004B31E6">
        <w:rPr>
          <w:rFonts w:cs="Segoe UI"/>
        </w:rPr>
        <w:t xml:space="preserve"> </w:t>
      </w:r>
      <w:r w:rsidR="002D1365">
        <w:rPr>
          <w:rFonts w:cs="Segoe UI"/>
        </w:rPr>
        <w:t>or hospital-acquired complications</w:t>
      </w:r>
      <w:r w:rsidR="006F0452" w:rsidRPr="004B31E6">
        <w:rPr>
          <w:rFonts w:cs="Segoe UI"/>
        </w:rPr>
        <w:t xml:space="preserve">. </w:t>
      </w:r>
      <w:r w:rsidR="00992924" w:rsidRPr="004B31E6">
        <w:rPr>
          <w:rFonts w:cs="Segoe UI"/>
        </w:rPr>
        <w:fldChar w:fldCharType="begin">
          <w:fldData xml:space="preserve">PEVuZE5vdGU+PENpdGU+PEF1dGhvcj5TYXJhdmF5PC9BdXRob3I+PFllYXI+MjAwNDwvWWVhcj48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</w:fldData>
        </w:fldChar>
      </w:r>
      <w:r w:rsidR="00086080">
        <w:rPr>
          <w:rFonts w:cs="Segoe UI"/>
        </w:rPr>
        <w:instrText xml:space="preserve"> ADDIN EN.CITE </w:instrText>
      </w:r>
      <w:r w:rsidR="00086080">
        <w:rPr>
          <w:rFonts w:cs="Segoe UI"/>
        </w:rPr>
        <w:fldChar w:fldCharType="begin">
          <w:fldData xml:space="preserve">PEVuZE5vdGU+PENpdGU+PEF1dGhvcj5TYXJhdmF5PC9BdXRob3I+PFllYXI+MjAwNDwvWWVhcj48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</w:fldData>
        </w:fldChar>
      </w:r>
      <w:r w:rsidR="00086080">
        <w:rPr>
          <w:rFonts w:cs="Segoe UI"/>
        </w:rPr>
        <w:instrText xml:space="preserve"> ADDIN EN.CITE.DATA </w:instrText>
      </w:r>
      <w:r w:rsidR="00086080">
        <w:rPr>
          <w:rFonts w:cs="Segoe UI"/>
        </w:rPr>
      </w:r>
      <w:r w:rsidR="00086080">
        <w:rPr>
          <w:rFonts w:cs="Segoe UI"/>
        </w:rPr>
        <w:fldChar w:fldCharType="end"/>
      </w:r>
      <w:r w:rsidR="00992924" w:rsidRPr="004B31E6">
        <w:rPr>
          <w:rFonts w:cs="Segoe UI"/>
        </w:rPr>
      </w:r>
      <w:r w:rsidR="00992924" w:rsidRPr="004B31E6">
        <w:rPr>
          <w:rFonts w:cs="Segoe UI"/>
        </w:rPr>
        <w:fldChar w:fldCharType="separate"/>
      </w:r>
      <w:r w:rsidR="00086080">
        <w:rPr>
          <w:rFonts w:cs="Segoe UI"/>
          <w:noProof/>
        </w:rPr>
        <w:t>[</w:t>
      </w:r>
      <w:hyperlink w:anchor="_ENREF_45" w:tooltip="Chen, 2011 #912" w:history="1">
        <w:r w:rsidR="003964A4">
          <w:rPr>
            <w:rFonts w:cs="Segoe UI"/>
            <w:noProof/>
          </w:rPr>
          <w:t>45</w:t>
        </w:r>
      </w:hyperlink>
      <w:r w:rsidR="00086080">
        <w:rPr>
          <w:rFonts w:cs="Segoe UI"/>
          <w:noProof/>
        </w:rPr>
        <w:t xml:space="preserve">, </w:t>
      </w:r>
      <w:hyperlink w:anchor="_ENREF_101" w:tooltip="Saravay, 2004 #636" w:history="1">
        <w:r w:rsidR="003964A4">
          <w:rPr>
            <w:rFonts w:cs="Segoe UI"/>
            <w:noProof/>
          </w:rPr>
          <w:t>101</w:t>
        </w:r>
      </w:hyperlink>
      <w:r w:rsidR="00086080">
        <w:rPr>
          <w:rFonts w:cs="Segoe UI"/>
          <w:noProof/>
        </w:rPr>
        <w:t xml:space="preserve">, </w:t>
      </w:r>
      <w:hyperlink w:anchor="_ENREF_102" w:tooltip="Bail, 2015 #194" w:history="1">
        <w:r w:rsidR="003964A4">
          <w:rPr>
            <w:rFonts w:cs="Segoe UI"/>
            <w:noProof/>
          </w:rPr>
          <w:t>102</w:t>
        </w:r>
      </w:hyperlink>
      <w:r w:rsidR="00086080">
        <w:rPr>
          <w:rFonts w:cs="Segoe UI"/>
          <w:noProof/>
        </w:rPr>
        <w:t>]</w:t>
      </w:r>
      <w:r w:rsidR="00992924" w:rsidRPr="004B31E6">
        <w:rPr>
          <w:rFonts w:cs="Segoe UI"/>
        </w:rPr>
        <w:fldChar w:fldCharType="end"/>
      </w:r>
      <w:r w:rsidR="00EF7B1E" w:rsidRPr="004B31E6">
        <w:rPr>
          <w:rFonts w:cs="Segoe UI"/>
        </w:rPr>
        <w:t xml:space="preserve"> </w:t>
      </w:r>
      <w:r w:rsidR="002E765E">
        <w:rPr>
          <w:rFonts w:cs="Segoe UI"/>
        </w:rPr>
        <w:t>LOS</w:t>
      </w:r>
      <w:r w:rsidR="00D27930">
        <w:rPr>
          <w:rFonts w:cs="Segoe UI"/>
        </w:rPr>
        <w:t xml:space="preserve"> was longer in patients with Parkinsonism-</w:t>
      </w:r>
      <w:r w:rsidR="00D27930" w:rsidRPr="004B31E6">
        <w:rPr>
          <w:rFonts w:cs="Segoe UI"/>
        </w:rPr>
        <w:t>related dementia</w:t>
      </w:r>
      <w:r w:rsidR="00D27930">
        <w:rPr>
          <w:rFonts w:cs="Segoe UI"/>
        </w:rPr>
        <w:t xml:space="preserve"> or vascular dementia than Alzheimer’s, and patients with concurrent </w:t>
      </w:r>
      <w:r w:rsidR="00D27930">
        <w:t>d</w:t>
      </w:r>
      <w:r w:rsidR="00D27930">
        <w:rPr>
          <w:rFonts w:cs="Segoe UI"/>
        </w:rPr>
        <w:t xml:space="preserve">iabetes mellitus, pneumonia and fall-related hip fracture </w:t>
      </w:r>
      <w:r w:rsidR="003369D3">
        <w:rPr>
          <w:rFonts w:cs="Segoe UI"/>
        </w:rPr>
        <w:t>had</w:t>
      </w:r>
      <w:r w:rsidR="00D27930">
        <w:rPr>
          <w:rFonts w:cs="Segoe UI"/>
        </w:rPr>
        <w:t xml:space="preserve"> </w:t>
      </w:r>
      <w:r w:rsidR="008A10D2">
        <w:rPr>
          <w:rFonts w:cs="Segoe UI"/>
        </w:rPr>
        <w:t xml:space="preserve">more </w:t>
      </w:r>
      <w:r w:rsidR="00D27930">
        <w:rPr>
          <w:rFonts w:cs="Segoe UI"/>
        </w:rPr>
        <w:t xml:space="preserve">hospital stays of &gt;14 days. </w:t>
      </w:r>
      <w:r w:rsidR="00AC07A6" w:rsidRPr="004B31E6">
        <w:fldChar w:fldCharType="begin">
          <w:fldData xml:space="preserve">PEVuZE5vdGU+PENpdGU+PEF1dGhvcj5DaGFuZzwvQXV0aG9yPjxZZWFyPjIwMTU8L1llYXI+PFJl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086080">
        <w:instrText xml:space="preserve"> ADDIN EN.CITE </w:instrText>
      </w:r>
      <w:r w:rsidR="00086080">
        <w:fldChar w:fldCharType="begin">
          <w:fldData xml:space="preserve">PEVuZE5vdGU+PENpdGU+PEF1dGhvcj5DaGFuZzwvQXV0aG9yPjxZZWFyPjIwMTU8L1llYXI+PFJl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086080">
        <w:instrText xml:space="preserve"> ADDIN EN.CITE.DATA </w:instrText>
      </w:r>
      <w:r w:rsidR="00086080">
        <w:fldChar w:fldCharType="end"/>
      </w:r>
      <w:r w:rsidR="00AC07A6" w:rsidRPr="004B31E6">
        <w:fldChar w:fldCharType="separate"/>
      </w:r>
      <w:r w:rsidR="00086080">
        <w:rPr>
          <w:noProof/>
        </w:rPr>
        <w:t>[</w:t>
      </w:r>
      <w:hyperlink w:anchor="_ENREF_103" w:tooltip="Chang, 2015 #1132" w:history="1">
        <w:r w:rsidR="003964A4">
          <w:rPr>
            <w:noProof/>
          </w:rPr>
          <w:t>103</w:t>
        </w:r>
      </w:hyperlink>
      <w:r w:rsidR="00086080">
        <w:rPr>
          <w:noProof/>
        </w:rPr>
        <w:t>]</w:t>
      </w:r>
      <w:r w:rsidR="00AC07A6" w:rsidRPr="004B31E6">
        <w:fldChar w:fldCharType="end"/>
      </w:r>
      <w:r w:rsidR="00AC07A6" w:rsidRPr="004B31E6">
        <w:t xml:space="preserve">  </w:t>
      </w:r>
    </w:p>
    <w:p w:rsidR="002B1570" w:rsidRPr="004B31E6" w:rsidRDefault="002B1570" w:rsidP="00A407B0">
      <w:pPr>
        <w:spacing w:after="0"/>
        <w:rPr>
          <w:b/>
        </w:rPr>
      </w:pPr>
    </w:p>
    <w:p w:rsidR="00C133AB" w:rsidRPr="0084215E" w:rsidRDefault="00E82E2F" w:rsidP="00C133AB">
      <w:pPr>
        <w:spacing w:after="0"/>
        <w:rPr>
          <w:b/>
          <w:i/>
        </w:rPr>
      </w:pPr>
      <w:r w:rsidRPr="0084215E">
        <w:rPr>
          <w:b/>
          <w:i/>
        </w:rPr>
        <w:t>3.4</w:t>
      </w:r>
      <w:r w:rsidR="009020F4" w:rsidRPr="0084215E">
        <w:rPr>
          <w:b/>
          <w:i/>
        </w:rPr>
        <w:t>.2</w:t>
      </w:r>
      <w:r w:rsidR="00C133AB" w:rsidRPr="0084215E">
        <w:rPr>
          <w:b/>
          <w:i/>
        </w:rPr>
        <w:tab/>
        <w:t>Costs</w:t>
      </w:r>
    </w:p>
    <w:p w:rsidR="00C133AB" w:rsidRPr="004B31E6" w:rsidRDefault="005F5A54" w:rsidP="00C133AB">
      <w:pPr>
        <w:spacing w:after="0"/>
      </w:pPr>
      <w:r>
        <w:t xml:space="preserve"> </w:t>
      </w:r>
      <w:r w:rsidR="00B65426">
        <w:t>E</w:t>
      </w:r>
      <w:r>
        <w:t xml:space="preserve">xcess costs relating to </w:t>
      </w:r>
      <w:r w:rsidR="00124E4A">
        <w:t xml:space="preserve">increased </w:t>
      </w:r>
      <w:r w:rsidR="008A10D2">
        <w:t>LOS</w:t>
      </w:r>
      <w:r>
        <w:t xml:space="preserve"> </w:t>
      </w:r>
      <w:r w:rsidR="003C0485">
        <w:t>for</w:t>
      </w:r>
      <w:r w:rsidR="00D95B93">
        <w:t xml:space="preserve"> patients with dementia exceeded £80 million</w:t>
      </w:r>
      <w:r w:rsidR="00A06CA1">
        <w:t xml:space="preserve">, and </w:t>
      </w:r>
      <w:r w:rsidR="003C0485">
        <w:t xml:space="preserve">dementia </w:t>
      </w:r>
      <w:r w:rsidR="00A06CA1">
        <w:t>estimated to increase the average cost of an admission threefold</w:t>
      </w:r>
      <w:r w:rsidR="00B65426">
        <w:t xml:space="preserve"> (UK figures, 2011)</w:t>
      </w:r>
      <w:r w:rsidR="00D95B93">
        <w:t xml:space="preserve">. </w:t>
      </w:r>
      <w:r w:rsidR="00D95B93">
        <w:fldChar w:fldCharType="begin">
          <w:fldData xml:space="preserve">PEVuZE5vdGU+PENpdGU+PEF1dGhvcj5DSEtTPC9BdXRob3I+PFllYXI+MjAxMzwvWWVhcj48UmVj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</w:fldData>
        </w:fldChar>
      </w:r>
      <w:r w:rsidR="00086080">
        <w:instrText xml:space="preserve"> ADDIN EN.CITE </w:instrText>
      </w:r>
      <w:r w:rsidR="00086080">
        <w:fldChar w:fldCharType="begin">
          <w:fldData xml:space="preserve">PEVuZE5vdGU+PENpdGU+PEF1dGhvcj5DSEtTPC9BdXRob3I+PFllYXI+MjAxMzwvWWVhcj48UmVj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</w:fldData>
        </w:fldChar>
      </w:r>
      <w:r w:rsidR="00086080">
        <w:instrText xml:space="preserve"> ADDIN EN.CITE.DATA </w:instrText>
      </w:r>
      <w:r w:rsidR="00086080">
        <w:fldChar w:fldCharType="end"/>
      </w:r>
      <w:r w:rsidR="00D95B93">
        <w:fldChar w:fldCharType="separate"/>
      </w:r>
      <w:r w:rsidR="00086080">
        <w:rPr>
          <w:noProof/>
        </w:rPr>
        <w:t>[</w:t>
      </w:r>
      <w:hyperlink w:anchor="_ENREF_77" w:tooltip="CHKS, 2013 #5" w:history="1">
        <w:r w:rsidR="003964A4">
          <w:rPr>
            <w:noProof/>
          </w:rPr>
          <w:t>77</w:t>
        </w:r>
      </w:hyperlink>
      <w:r w:rsidR="00086080">
        <w:rPr>
          <w:noProof/>
        </w:rPr>
        <w:t xml:space="preserve">, </w:t>
      </w:r>
      <w:hyperlink w:anchor="_ENREF_96" w:tooltip="Briggs, 2016 #573" w:history="1">
        <w:r w:rsidR="003964A4">
          <w:rPr>
            <w:noProof/>
          </w:rPr>
          <w:t>96</w:t>
        </w:r>
      </w:hyperlink>
      <w:r w:rsidR="00086080">
        <w:rPr>
          <w:noProof/>
        </w:rPr>
        <w:t>]</w:t>
      </w:r>
      <w:r w:rsidR="00D95B93">
        <w:fldChar w:fldCharType="end"/>
      </w:r>
      <w:r w:rsidR="00D95B93">
        <w:t xml:space="preserve">  </w:t>
      </w:r>
      <w:r w:rsidR="00C133AB" w:rsidRPr="004B31E6">
        <w:t>CI (dementia or delirium c</w:t>
      </w:r>
      <w:r w:rsidR="007B2156">
        <w:t>oded during admission) increased</w:t>
      </w:r>
      <w:r w:rsidR="00C133AB" w:rsidRPr="004B31E6">
        <w:t xml:space="preserve"> costs </w:t>
      </w:r>
      <w:r w:rsidR="00A06CA1">
        <w:t xml:space="preserve">of hospital stay </w:t>
      </w:r>
      <w:r w:rsidR="00C133AB" w:rsidRPr="004B31E6">
        <w:t>by 51%</w:t>
      </w:r>
      <w:r w:rsidR="00A06CA1">
        <w:t xml:space="preserve"> in Australia, and 39% for dementia alone</w:t>
      </w:r>
      <w:r w:rsidR="007B2156">
        <w:t xml:space="preserve"> </w:t>
      </w:r>
      <w:r w:rsidR="00316FD1" w:rsidRPr="004B31E6">
        <w:fldChar w:fldCharType="begin">
          <w:fldData xml:space="preserve">PEVuZE5vdGU+PENpdGU+PEF1dGhvcj5Ucm9wZWE8L0F1dGhvcj48WWVhcj4yMDE2PC9ZZWFyPjxS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==
</w:fldData>
        </w:fldChar>
      </w:r>
      <w:r w:rsidR="00086080">
        <w:instrText xml:space="preserve"> ADDIN EN.CITE </w:instrText>
      </w:r>
      <w:r w:rsidR="00086080">
        <w:fldChar w:fldCharType="begin">
          <w:fldData xml:space="preserve">PEVuZE5vdGU+PENpdGU+PEF1dGhvcj5Ucm9wZWE8L0F1dGhvcj48WWVhcj4yMDE2PC9ZZWFyPjxS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==
</w:fldData>
        </w:fldChar>
      </w:r>
      <w:r w:rsidR="00086080">
        <w:instrText xml:space="preserve"> ADDIN EN.CITE.DATA </w:instrText>
      </w:r>
      <w:r w:rsidR="00086080">
        <w:fldChar w:fldCharType="end"/>
      </w:r>
      <w:r w:rsidR="00316FD1" w:rsidRPr="004B31E6">
        <w:fldChar w:fldCharType="separate"/>
      </w:r>
      <w:r w:rsidR="00086080">
        <w:rPr>
          <w:noProof/>
        </w:rPr>
        <w:t>[</w:t>
      </w:r>
      <w:hyperlink w:anchor="_ENREF_91" w:tooltip="Tropea, 2016 #530" w:history="1">
        <w:r w:rsidR="003964A4">
          <w:rPr>
            <w:noProof/>
          </w:rPr>
          <w:t>91</w:t>
        </w:r>
      </w:hyperlink>
      <w:r w:rsidR="00086080">
        <w:rPr>
          <w:noProof/>
        </w:rPr>
        <w:t xml:space="preserve">, </w:t>
      </w:r>
      <w:hyperlink w:anchor="_ENREF_95" w:tooltip="Annear, 2016 #780" w:history="1">
        <w:r w:rsidR="003964A4">
          <w:rPr>
            <w:noProof/>
          </w:rPr>
          <w:t>95</w:t>
        </w:r>
      </w:hyperlink>
      <w:r w:rsidR="00086080">
        <w:rPr>
          <w:noProof/>
        </w:rPr>
        <w:t>]</w:t>
      </w:r>
      <w:r w:rsidR="00316FD1" w:rsidRPr="004B31E6">
        <w:fldChar w:fldCharType="end"/>
      </w:r>
      <w:r w:rsidR="00316FD1">
        <w:t xml:space="preserve">. </w:t>
      </w:r>
      <w:r w:rsidR="007B2156">
        <w:t>I</w:t>
      </w:r>
      <w:r w:rsidR="00C133AB" w:rsidRPr="004B31E6">
        <w:t xml:space="preserve">n Ireland, dementia </w:t>
      </w:r>
      <w:r w:rsidR="007B2156">
        <w:t>add</w:t>
      </w:r>
      <w:r w:rsidR="001B0479">
        <w:t>s</w:t>
      </w:r>
      <w:r w:rsidR="00C133AB" w:rsidRPr="004B31E6">
        <w:t xml:space="preserve"> 246,908 hospital days per annum, cost</w:t>
      </w:r>
      <w:r w:rsidR="008A10D2">
        <w:t>ing</w:t>
      </w:r>
      <w:r w:rsidR="00C133AB" w:rsidRPr="004B31E6">
        <w:t xml:space="preserve"> </w:t>
      </w:r>
      <w:r w:rsidR="003C0485">
        <w:t>€</w:t>
      </w:r>
      <w:r w:rsidR="00C133AB" w:rsidRPr="004B31E6">
        <w:t xml:space="preserve">199 million. </w:t>
      </w:r>
      <w:r w:rsidR="00C133AB" w:rsidRPr="004B31E6">
        <w:fldChar w:fldCharType="begin"/>
      </w:r>
      <w:r w:rsidR="00086080">
        <w:instrText xml:space="preserve"> ADDIN EN.CITE &lt;EndNote&gt;&lt;Cite&gt;&lt;Author&gt;Connolly&lt;/Author&gt;&lt;Year&gt;2015&lt;/Year&gt;&lt;RecNum&gt;119&lt;/RecNum&gt;&lt;DisplayText&gt;[92]&lt;/DisplayText&gt;&lt;record&gt;&lt;rec-number&gt;119&lt;/rec-number&gt;&lt;foreign-keys&gt;&lt;key app="EN" db-id="0zpzrevtzfzvfeed0d7pxpeer5zaxet0zrpv"&gt;119&lt;/key&gt;&lt;/foreign-keys&gt;&lt;ref-type name="Journal Article"&gt;17&lt;/ref-type&gt;&lt;contributors&gt;&lt;authors&gt;&lt;author&gt;Connolly, S.&lt;/author&gt;&lt;author&gt;O&amp;apos;Shea, E.&lt;/author&gt;&lt;/authors&gt;&lt;/contributors&gt;&lt;auth-address&gt;Academic Unit of Neurology, Trinity Biomedical Sciences Institute, 152-160 Pearse Street, Trinity College Dublin, Dublin, Ireland sheelahconnolly@gmail.com.&amp;#xD;Irish Centre for Social Gerontology, Cairnes Building, National University of Ireland Galway, Galway, Ireland.&lt;/auth-address&gt;&lt;titles&gt;&lt;title&gt;The impact of dementia on length of stay in acute hospitals in Ireland&lt;/title&gt;&lt;secondary-title&gt;Dementia (London)&lt;/secondary-title&gt;&lt;alt-title&gt;Dementia (London, England)&lt;/alt-title&gt;&lt;/titles&gt;&lt;periodical&gt;&lt;full-title&gt;Dementia (London)&lt;/full-title&gt;&lt;abbr-1&gt;Dementia (London, England)&lt;/abbr-1&gt;&lt;/periodical&gt;&lt;alt-periodical&gt;&lt;full-title&gt;Dementia (London)&lt;/full-title&gt;&lt;abbr-1&gt;Dementia (London, England)&lt;/abbr-1&gt;&lt;/alt-periodical&gt;&lt;pages&gt;650-8&lt;/pages&gt;&lt;volume&gt;14&lt;/volume&gt;&lt;number&gt;5&lt;/number&gt;&lt;edition&gt;2013/12/18&lt;/edition&gt;&lt;dates&gt;&lt;year&gt;2015&lt;/year&gt;&lt;pub-dates&gt;&lt;date&gt;Sep&lt;/date&gt;&lt;/pub-dates&gt;&lt;/dates&gt;&lt;isbn&gt;1741-2684 (Electronic)&amp;#xD;1471-3012 (Linking)&lt;/isbn&gt;&lt;accession-num&gt;24339119&lt;/accession-num&gt;&lt;urls&gt;&lt;/urls&gt;&lt;electronic-resource-num&gt;10.1177/1471301213506922&lt;/electronic-resource-num&gt;&lt;remote-database-provider&gt;NLM&lt;/remote-database-provider&gt;&lt;language&gt;eng&lt;/language&gt;&lt;/record&gt;&lt;/Cite&gt;&lt;/EndNote&gt;</w:instrText>
      </w:r>
      <w:r w:rsidR="00C133AB" w:rsidRPr="004B31E6">
        <w:fldChar w:fldCharType="separate"/>
      </w:r>
      <w:r w:rsidR="00086080">
        <w:rPr>
          <w:noProof/>
        </w:rPr>
        <w:t>[</w:t>
      </w:r>
      <w:hyperlink w:anchor="_ENREF_92" w:tooltip="Connolly, 2015 #119" w:history="1">
        <w:r w:rsidR="003964A4">
          <w:rPr>
            <w:noProof/>
          </w:rPr>
          <w:t>92</w:t>
        </w:r>
      </w:hyperlink>
      <w:r w:rsidR="00086080">
        <w:rPr>
          <w:noProof/>
        </w:rPr>
        <w:t>]</w:t>
      </w:r>
      <w:r w:rsidR="00C133AB" w:rsidRPr="004B31E6">
        <w:fldChar w:fldCharType="end"/>
      </w:r>
      <w:r w:rsidR="00BB3654">
        <w:t xml:space="preserve">  </w:t>
      </w:r>
      <w:r w:rsidR="003C0485">
        <w:t xml:space="preserve"> </w:t>
      </w:r>
      <w:r w:rsidR="00A40C27">
        <w:t>D</w:t>
      </w:r>
      <w:r w:rsidR="00BB3654">
        <w:t>ementia</w:t>
      </w:r>
      <w:r w:rsidR="00A40C27">
        <w:t xml:space="preserve"> was associated with increased treatment costs of </w:t>
      </w:r>
      <w:r w:rsidR="00A40C27">
        <w:rPr>
          <w:rFonts w:cs="Segoe UI"/>
        </w:rPr>
        <w:t>$</w:t>
      </w:r>
      <w:r w:rsidR="00A40C27" w:rsidRPr="004B31E6">
        <w:rPr>
          <w:rFonts w:cs="Segoe UI"/>
        </w:rPr>
        <w:t xml:space="preserve">1171 </w:t>
      </w:r>
      <w:r w:rsidR="00A40C27">
        <w:rPr>
          <w:rFonts w:cs="Segoe UI"/>
        </w:rPr>
        <w:t>for</w:t>
      </w:r>
      <w:r w:rsidR="00120228">
        <w:t xml:space="preserve"> </w:t>
      </w:r>
      <w:r w:rsidR="00C1538D" w:rsidRPr="004B31E6">
        <w:rPr>
          <w:rFonts w:cs="Segoe UI"/>
        </w:rPr>
        <w:t>endoscopic hemostasis</w:t>
      </w:r>
      <w:r w:rsidR="00C1538D" w:rsidRPr="00BB3654">
        <w:rPr>
          <w:rFonts w:cs="Segoe UI"/>
        </w:rPr>
        <w:t xml:space="preserve"> </w:t>
      </w:r>
      <w:r w:rsidR="00A40C27">
        <w:rPr>
          <w:rFonts w:cs="Segoe UI"/>
        </w:rPr>
        <w:t>of</w:t>
      </w:r>
      <w:r w:rsidR="00C1538D" w:rsidRPr="004B31E6">
        <w:rPr>
          <w:rFonts w:cs="Segoe UI"/>
        </w:rPr>
        <w:t xml:space="preserve"> hemorrhagic peptic ulcer</w:t>
      </w:r>
      <w:r w:rsidR="00BB3654">
        <w:t>.</w:t>
      </w:r>
      <w:r w:rsidR="00C133AB" w:rsidRPr="004B31E6">
        <w:rPr>
          <w:rFonts w:cs="Segoe UI"/>
        </w:rPr>
        <w:t xml:space="preserve"> </w:t>
      </w:r>
      <w:r w:rsidR="00C133AB" w:rsidRPr="004B31E6">
        <w:rPr>
          <w:rFonts w:cs="Segoe UI"/>
        </w:rPr>
        <w:fldChar w:fldCharType="begin">
          <w:fldData xml:space="preserve">PEVuZE5vdGU+PENpdGU+PEF1dGhvcj5NdXJhdGE8L0F1dGhvcj48WWVhcj4yMDE1PC9ZZWFyPjxS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</w:fldData>
        </w:fldChar>
      </w:r>
      <w:r w:rsidR="00086080">
        <w:rPr>
          <w:rFonts w:cs="Segoe UI"/>
        </w:rPr>
        <w:instrText xml:space="preserve"> ADDIN EN.CITE </w:instrText>
      </w:r>
      <w:r w:rsidR="00086080">
        <w:rPr>
          <w:rFonts w:cs="Segoe UI"/>
        </w:rPr>
        <w:fldChar w:fldCharType="begin">
          <w:fldData xml:space="preserve">PEVuZE5vdGU+PENpdGU+PEF1dGhvcj5NdXJhdGE8L0F1dGhvcj48WWVhcj4yMDE1PC9ZZWFyPjxS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</w:fldData>
        </w:fldChar>
      </w:r>
      <w:r w:rsidR="00086080">
        <w:rPr>
          <w:rFonts w:cs="Segoe UI"/>
        </w:rPr>
        <w:instrText xml:space="preserve"> ADDIN EN.CITE.DATA </w:instrText>
      </w:r>
      <w:r w:rsidR="00086080">
        <w:rPr>
          <w:rFonts w:cs="Segoe UI"/>
        </w:rPr>
      </w:r>
      <w:r w:rsidR="00086080">
        <w:rPr>
          <w:rFonts w:cs="Segoe UI"/>
        </w:rPr>
        <w:fldChar w:fldCharType="end"/>
      </w:r>
      <w:r w:rsidR="00C133AB" w:rsidRPr="004B31E6">
        <w:rPr>
          <w:rFonts w:cs="Segoe UI"/>
        </w:rPr>
      </w:r>
      <w:r w:rsidR="00C133AB" w:rsidRPr="004B31E6">
        <w:rPr>
          <w:rFonts w:cs="Segoe UI"/>
        </w:rPr>
        <w:fldChar w:fldCharType="separate"/>
      </w:r>
      <w:r w:rsidR="00086080">
        <w:rPr>
          <w:rFonts w:cs="Segoe UI"/>
          <w:noProof/>
        </w:rPr>
        <w:t>[</w:t>
      </w:r>
      <w:hyperlink w:anchor="_ENREF_99" w:tooltip="Murata, 2015 #1282" w:history="1">
        <w:r w:rsidR="003964A4">
          <w:rPr>
            <w:rFonts w:cs="Segoe UI"/>
            <w:noProof/>
          </w:rPr>
          <w:t>99</w:t>
        </w:r>
      </w:hyperlink>
      <w:r w:rsidR="00086080">
        <w:rPr>
          <w:rFonts w:cs="Segoe UI"/>
          <w:noProof/>
        </w:rPr>
        <w:t>]</w:t>
      </w:r>
      <w:r w:rsidR="00C133AB" w:rsidRPr="004B31E6">
        <w:rPr>
          <w:rFonts w:cs="Segoe UI"/>
        </w:rPr>
        <w:fldChar w:fldCharType="end"/>
      </w:r>
      <w:r w:rsidR="00C1538D">
        <w:rPr>
          <w:rFonts w:cs="Segoe UI"/>
        </w:rPr>
        <w:t xml:space="preserve"> </w:t>
      </w:r>
      <w:r w:rsidR="00B65426">
        <w:t>P</w:t>
      </w:r>
      <w:r w:rsidR="00A40C27" w:rsidRPr="004B31E6">
        <w:t xml:space="preserve">atients </w:t>
      </w:r>
      <w:r w:rsidR="00A40C27">
        <w:t xml:space="preserve">with </w:t>
      </w:r>
      <w:r w:rsidR="00A40C27" w:rsidRPr="004B31E6">
        <w:t xml:space="preserve">dementia </w:t>
      </w:r>
      <w:r w:rsidR="001B0479">
        <w:t>experiencing</w:t>
      </w:r>
      <w:r w:rsidR="00A40C27" w:rsidRPr="004B31E6">
        <w:t xml:space="preserve"> complications accounted for 10.4% of hospital episodes, </w:t>
      </w:r>
      <w:r w:rsidR="00B65426">
        <w:t>and</w:t>
      </w:r>
      <w:r w:rsidR="00A40C27">
        <w:t xml:space="preserve"> 22% of extra costs</w:t>
      </w:r>
      <w:r w:rsidR="00A40C27" w:rsidRPr="004B31E6">
        <w:t xml:space="preserve">. </w:t>
      </w:r>
      <w:r w:rsidR="00A40C27" w:rsidRPr="004B31E6">
        <w:fldChar w:fldCharType="begin">
          <w:fldData xml:space="preserve">PEVuZE5vdGU+PENpdGU+PEF1dGhvcj5CYWlsPC9BdXRob3I+PFllYXI+MjAxNTwvWWVhcj48UmVj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</w:fldData>
        </w:fldChar>
      </w:r>
      <w:r w:rsidR="00086080">
        <w:instrText xml:space="preserve"> ADDIN EN.CITE </w:instrText>
      </w:r>
      <w:r w:rsidR="00086080">
        <w:fldChar w:fldCharType="begin">
          <w:fldData xml:space="preserve">PEVuZE5vdGU+PENpdGU+PEF1dGhvcj5CYWlsPC9BdXRob3I+PFllYXI+MjAxNTwvWWVhcj48UmVj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</w:fldData>
        </w:fldChar>
      </w:r>
      <w:r w:rsidR="00086080">
        <w:instrText xml:space="preserve"> ADDIN EN.CITE.DATA </w:instrText>
      </w:r>
      <w:r w:rsidR="00086080">
        <w:fldChar w:fldCharType="end"/>
      </w:r>
      <w:r w:rsidR="00A40C27" w:rsidRPr="004B31E6">
        <w:fldChar w:fldCharType="separate"/>
      </w:r>
      <w:r w:rsidR="00086080">
        <w:rPr>
          <w:noProof/>
        </w:rPr>
        <w:t>[</w:t>
      </w:r>
      <w:hyperlink w:anchor="_ENREF_102" w:tooltip="Bail, 2015 #194" w:history="1">
        <w:r w:rsidR="003964A4">
          <w:rPr>
            <w:noProof/>
          </w:rPr>
          <w:t>102</w:t>
        </w:r>
      </w:hyperlink>
      <w:r w:rsidR="00086080">
        <w:rPr>
          <w:noProof/>
        </w:rPr>
        <w:t>]</w:t>
      </w:r>
      <w:r w:rsidR="00A40C27" w:rsidRPr="004B31E6">
        <w:fldChar w:fldCharType="end"/>
      </w:r>
      <w:r w:rsidR="00A40C27">
        <w:t xml:space="preserve"> </w:t>
      </w:r>
      <w:r w:rsidR="00B65426">
        <w:t>L</w:t>
      </w:r>
      <w:r w:rsidR="00A40C27">
        <w:t>arge numbers of patients with dementia d</w:t>
      </w:r>
      <w:r w:rsidR="00B65426">
        <w:t>ie</w:t>
      </w:r>
      <w:r w:rsidR="00A40C27">
        <w:t xml:space="preserve"> in hospital, </w:t>
      </w:r>
      <w:r w:rsidR="00A40C27">
        <w:rPr>
          <w:rFonts w:cs="Segoe UI"/>
        </w:rPr>
        <w:t xml:space="preserve">where </w:t>
      </w:r>
      <w:r w:rsidR="00A40C27" w:rsidRPr="004B31E6">
        <w:rPr>
          <w:rFonts w:cs="Segoe UI"/>
        </w:rPr>
        <w:t xml:space="preserve">costs for end-of-life care </w:t>
      </w:r>
      <w:r w:rsidR="00B65426">
        <w:rPr>
          <w:rFonts w:cs="Segoe UI"/>
        </w:rPr>
        <w:t>can be</w:t>
      </w:r>
      <w:r w:rsidR="00A40C27" w:rsidRPr="004B31E6">
        <w:rPr>
          <w:rFonts w:cs="Segoe UI"/>
        </w:rPr>
        <w:t xml:space="preserve"> six times h</w:t>
      </w:r>
      <w:r w:rsidR="00A40C27">
        <w:rPr>
          <w:rFonts w:cs="Segoe UI"/>
        </w:rPr>
        <w:t>igher than hospice</w:t>
      </w:r>
      <w:r w:rsidR="00B65426">
        <w:rPr>
          <w:rFonts w:cs="Segoe UI"/>
        </w:rPr>
        <w:t>/</w:t>
      </w:r>
      <w:r w:rsidR="00A40C27">
        <w:rPr>
          <w:rFonts w:cs="Segoe UI"/>
        </w:rPr>
        <w:t xml:space="preserve">home care, </w:t>
      </w:r>
      <w:r w:rsidR="00A40C27" w:rsidRPr="004B31E6">
        <w:rPr>
          <w:rFonts w:cs="Segoe UI"/>
        </w:rPr>
        <w:t xml:space="preserve"> </w:t>
      </w:r>
      <w:r w:rsidR="00A40C27" w:rsidRPr="004B31E6">
        <w:rPr>
          <w:rFonts w:cs="Segoe UI"/>
        </w:rPr>
        <w:fldChar w:fldCharType="begin"/>
      </w:r>
      <w:r w:rsidR="00086080">
        <w:rPr>
          <w:rFonts w:cs="Segoe UI"/>
        </w:rPr>
        <w:instrText xml:space="preserve"> ADDIN EN.CITE &lt;EndNote&gt;&lt;Cite&gt;&lt;Author&gt;Lane&lt;/Author&gt;&lt;Year&gt;1998&lt;/Year&gt;&lt;RecNum&gt;1093&lt;/RecNum&gt;&lt;DisplayText&gt;[104]&lt;/DisplayText&gt;&lt;record&gt;&lt;rec-number&gt;1093&lt;/rec-number&gt;&lt;foreign-keys&gt;&lt;key app="EN" db-id="0zpzrevtzfzvfeed0d7pxpeer5zaxet0zrpv"&gt;1093&lt;/key&gt;&lt;/foreign-keys&gt;&lt;ref-type name="Journal Article"&gt;17&lt;/ref-type&gt;&lt;contributors&gt;&lt;authors&gt;&lt;author&gt;Lane, M. J.&lt;/author&gt;&lt;author&gt;Davis, D. R.&lt;/author&gt;&lt;author&gt;Cornman, C. B.&lt;/author&gt;&lt;author&gt;Macera, C. A.&lt;/author&gt;&lt;author&gt;Sanderson, M.&lt;/author&gt;&lt;/authors&gt;&lt;/contributors&gt;&lt;auth-address&gt;Alzheimer&amp;apos;s Disease Registry and Department of Epidemiology and Biostatistics, School of Public Health, University of South Carolina, Columbia, South Carolina&lt;/auth-address&gt;&lt;titles&gt;&lt;title&gt;Location of death as an indicator of end-of-life costs for the person with dementia&lt;/title&gt;&lt;secondary-title&gt;American Journal of Alzheimer&amp;apos;s Disease&lt;/secondary-title&gt;&lt;/titles&gt;&lt;periodical&gt;&lt;full-title&gt;American Journal of Alzheimer&amp;apos;s Disease&lt;/full-title&gt;&lt;/periodical&gt;&lt;pages&gt;208-210&lt;/pages&gt;&lt;volume&gt;13&lt;/volume&gt;&lt;number&gt;4&lt;/number&gt;&lt;keywords&gt;&lt;keyword&gt;Dementia -- Economics&lt;/keyword&gt;&lt;keyword&gt;Terminal Care -- Economics&lt;/keyword&gt;&lt;keyword&gt;Nursing Homes&lt;/keyword&gt;&lt;keyword&gt;Long Term Care -- Economics&lt;/keyword&gt;&lt;keyword&gt;Hospice Care -- Economics&lt;/keyword&gt;&lt;keyword&gt;Home Nursing -- Economics&lt;/keyword&gt;&lt;keyword&gt;Hospitalization -- Economics&lt;/keyword&gt;&lt;keyword&gt;Aged, Hospitalized&lt;/keyword&gt;&lt;keyword&gt;Aged&lt;/keyword&gt;&lt;keyword&gt;Aged, 80 and Over&lt;/keyword&gt;&lt;keyword&gt;Human&lt;/keyword&gt;&lt;/keywords&gt;&lt;dates&gt;&lt;year&gt;1998&lt;/year&gt;&lt;/dates&gt;&lt;pub-location&gt;Thousand Oaks, California&lt;/pub-location&gt;&lt;publisher&gt;Sage Publications Inc.&lt;/publisher&gt;&lt;isbn&gt;1082-5207&lt;/isbn&gt;&lt;accession-num&gt;107296583. Language: English. Entry Date: 19981101. Revision Date: 20150711. Publication Type: Journal Article&lt;/accession-num&gt;&lt;urls&gt;&lt;related-urls&gt;&lt;url&gt;http://search.ebscohost.com/login.aspx?direct=true&amp;amp;db=rzh&amp;amp;AN=107296583&amp;amp;site=ehost-live&lt;/url&gt;&lt;/related-urls&gt;&lt;/urls&gt;&lt;remote-database-name&gt;rzh&lt;/remote-database-name&gt;&lt;remote-database-provider&gt;EBSCOhost&lt;/remote-database-provider&gt;&lt;/record&gt;&lt;/Cite&gt;&lt;/EndNote&gt;</w:instrText>
      </w:r>
      <w:r w:rsidR="00A40C27" w:rsidRPr="004B31E6">
        <w:rPr>
          <w:rFonts w:cs="Segoe UI"/>
        </w:rPr>
        <w:fldChar w:fldCharType="separate"/>
      </w:r>
      <w:r w:rsidR="00086080">
        <w:rPr>
          <w:rFonts w:cs="Segoe UI"/>
          <w:noProof/>
        </w:rPr>
        <w:t>[</w:t>
      </w:r>
      <w:hyperlink w:anchor="_ENREF_104" w:tooltip="Lane, 1998 #1093" w:history="1">
        <w:r w:rsidR="003964A4">
          <w:rPr>
            <w:rFonts w:cs="Segoe UI"/>
            <w:noProof/>
          </w:rPr>
          <w:t>104</w:t>
        </w:r>
      </w:hyperlink>
      <w:r w:rsidR="00086080">
        <w:rPr>
          <w:rFonts w:cs="Segoe UI"/>
          <w:noProof/>
        </w:rPr>
        <w:t>]</w:t>
      </w:r>
      <w:r w:rsidR="00A40C27" w:rsidRPr="004B31E6">
        <w:rPr>
          <w:rFonts w:cs="Segoe UI"/>
        </w:rPr>
        <w:fldChar w:fldCharType="end"/>
      </w:r>
      <w:r w:rsidR="00A40C27">
        <w:rPr>
          <w:rFonts w:cs="Segoe UI"/>
        </w:rPr>
        <w:t xml:space="preserve"> although </w:t>
      </w:r>
      <w:r w:rsidR="00120228">
        <w:rPr>
          <w:rFonts w:cs="Segoe UI"/>
        </w:rPr>
        <w:t xml:space="preserve">appropriate management, </w:t>
      </w:r>
      <w:r w:rsidR="007F459B">
        <w:rPr>
          <w:rFonts w:cs="Segoe UI"/>
        </w:rPr>
        <w:t>e.g.</w:t>
      </w:r>
      <w:r w:rsidR="00C1538D">
        <w:t xml:space="preserve"> palliative care co</w:t>
      </w:r>
      <w:r w:rsidR="00120228">
        <w:t xml:space="preserve">nsultations, </w:t>
      </w:r>
      <w:r w:rsidR="00C1538D">
        <w:t xml:space="preserve">reduce pharmacy costs through </w:t>
      </w:r>
      <w:r w:rsidR="00B65426">
        <w:t xml:space="preserve">prescribing </w:t>
      </w:r>
      <w:r w:rsidR="00A40C27">
        <w:t xml:space="preserve">changes </w:t>
      </w:r>
      <w:r w:rsidR="00C133AB" w:rsidRPr="004B31E6">
        <w:t xml:space="preserve">. </w:t>
      </w:r>
      <w:r w:rsidR="00C133AB" w:rsidRPr="004B31E6">
        <w:rPr>
          <w:rFonts w:cs="Segoe UI"/>
        </w:rPr>
        <w:fldChar w:fldCharType="begin">
          <w:fldData xml:space="preserve">PEVuZE5vdGU+PENpdGU+PEF1dGhvcj5BcmF3PC9BdXRob3I+PFllYXI+MjAxNTwvWWVhcj48UmVj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</w:fldData>
        </w:fldChar>
      </w:r>
      <w:r w:rsidR="00086080">
        <w:rPr>
          <w:rFonts w:cs="Segoe UI"/>
        </w:rPr>
        <w:instrText xml:space="preserve"> ADDIN EN.CITE </w:instrText>
      </w:r>
      <w:r w:rsidR="00086080">
        <w:rPr>
          <w:rFonts w:cs="Segoe UI"/>
        </w:rPr>
        <w:fldChar w:fldCharType="begin">
          <w:fldData xml:space="preserve">PEVuZE5vdGU+PENpdGU+PEF1dGhvcj5BcmF3PC9BdXRob3I+PFllYXI+MjAxNTwvWWVhcj48UmVj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</w:fldData>
        </w:fldChar>
      </w:r>
      <w:r w:rsidR="00086080">
        <w:rPr>
          <w:rFonts w:cs="Segoe UI"/>
        </w:rPr>
        <w:instrText xml:space="preserve"> ADDIN EN.CITE.DATA </w:instrText>
      </w:r>
      <w:r w:rsidR="00086080">
        <w:rPr>
          <w:rFonts w:cs="Segoe UI"/>
        </w:rPr>
      </w:r>
      <w:r w:rsidR="00086080">
        <w:rPr>
          <w:rFonts w:cs="Segoe UI"/>
        </w:rPr>
        <w:fldChar w:fldCharType="end"/>
      </w:r>
      <w:r w:rsidR="00C133AB" w:rsidRPr="004B31E6">
        <w:rPr>
          <w:rFonts w:cs="Segoe UI"/>
        </w:rPr>
      </w:r>
      <w:r w:rsidR="00C133AB" w:rsidRPr="004B31E6">
        <w:rPr>
          <w:rFonts w:cs="Segoe UI"/>
        </w:rPr>
        <w:fldChar w:fldCharType="separate"/>
      </w:r>
      <w:r w:rsidR="00086080">
        <w:rPr>
          <w:rFonts w:cs="Segoe UI"/>
          <w:noProof/>
        </w:rPr>
        <w:t>[</w:t>
      </w:r>
      <w:hyperlink w:anchor="_ENREF_105" w:tooltip="Araw, 2015 #1269" w:history="1">
        <w:r w:rsidR="003964A4">
          <w:rPr>
            <w:rFonts w:cs="Segoe UI"/>
            <w:noProof/>
          </w:rPr>
          <w:t>105</w:t>
        </w:r>
      </w:hyperlink>
      <w:r w:rsidR="00086080">
        <w:rPr>
          <w:rFonts w:cs="Segoe UI"/>
          <w:noProof/>
        </w:rPr>
        <w:t>]</w:t>
      </w:r>
      <w:r w:rsidR="00C133AB" w:rsidRPr="004B31E6">
        <w:rPr>
          <w:rFonts w:cs="Segoe UI"/>
        </w:rPr>
        <w:fldChar w:fldCharType="end"/>
      </w:r>
      <w:r w:rsidR="00C133AB" w:rsidRPr="004B31E6">
        <w:rPr>
          <w:rFonts w:cs="Segoe UI"/>
        </w:rPr>
        <w:t xml:space="preserve"> </w:t>
      </w:r>
    </w:p>
    <w:p w:rsidR="009020F4" w:rsidRDefault="009020F4" w:rsidP="00A407B0">
      <w:pPr>
        <w:spacing w:after="0"/>
        <w:rPr>
          <w:b/>
        </w:rPr>
      </w:pPr>
    </w:p>
    <w:p w:rsidR="00C63DA0" w:rsidRPr="0084215E" w:rsidRDefault="00E82E2F" w:rsidP="00A407B0">
      <w:pPr>
        <w:spacing w:after="0"/>
        <w:rPr>
          <w:b/>
          <w:i/>
        </w:rPr>
      </w:pPr>
      <w:r w:rsidRPr="0084215E">
        <w:rPr>
          <w:b/>
          <w:i/>
        </w:rPr>
        <w:t>3.4</w:t>
      </w:r>
      <w:r w:rsidR="009020F4" w:rsidRPr="0084215E">
        <w:rPr>
          <w:b/>
          <w:i/>
        </w:rPr>
        <w:t>.3</w:t>
      </w:r>
      <w:r w:rsidR="00593F46" w:rsidRPr="0084215E">
        <w:rPr>
          <w:b/>
          <w:i/>
        </w:rPr>
        <w:tab/>
      </w:r>
      <w:r w:rsidR="00C63DA0" w:rsidRPr="0084215E">
        <w:rPr>
          <w:b/>
          <w:i/>
        </w:rPr>
        <w:t>Discharge to a nursing</w:t>
      </w:r>
      <w:r w:rsidR="00997671" w:rsidRPr="0084215E">
        <w:rPr>
          <w:b/>
          <w:i/>
        </w:rPr>
        <w:t xml:space="preserve"> or residential care</w:t>
      </w:r>
      <w:r w:rsidR="00C63DA0" w:rsidRPr="0084215E">
        <w:rPr>
          <w:b/>
          <w:i/>
        </w:rPr>
        <w:t xml:space="preserve"> home</w:t>
      </w:r>
    </w:p>
    <w:p w:rsidR="00443A17" w:rsidRPr="004B31E6" w:rsidRDefault="00282D6D" w:rsidP="00A407B0">
      <w:pPr>
        <w:spacing w:after="0"/>
      </w:pPr>
      <w:r>
        <w:t xml:space="preserve">Patients with </w:t>
      </w:r>
      <w:r w:rsidR="008A10D2">
        <w:t>CI</w:t>
      </w:r>
      <w:r w:rsidR="00024516" w:rsidRPr="00282D6D">
        <w:t xml:space="preserve"> </w:t>
      </w:r>
      <w:r w:rsidRPr="00282D6D">
        <w:t>are frequently</w:t>
      </w:r>
      <w:r w:rsidR="00B20397" w:rsidRPr="00282D6D">
        <w:t xml:space="preserve"> </w:t>
      </w:r>
      <w:r w:rsidR="00024516" w:rsidRPr="00282D6D">
        <w:t>discharged</w:t>
      </w:r>
      <w:r>
        <w:t xml:space="preserve"> to</w:t>
      </w:r>
      <w:r w:rsidR="00024516">
        <w:t xml:space="preserve"> nursing</w:t>
      </w:r>
      <w:r w:rsidR="00667F38">
        <w:t>/</w:t>
      </w:r>
      <w:r w:rsidR="00024516">
        <w:t>residential home</w:t>
      </w:r>
      <w:r>
        <w:t>s</w:t>
      </w:r>
      <w:r w:rsidR="00024516">
        <w:t>.</w:t>
      </w:r>
      <w:r w:rsidR="00340742">
        <w:t xml:space="preserve"> </w:t>
      </w:r>
      <w:r w:rsidR="00340742">
        <w:fldChar w:fldCharType="begin">
          <w:fldData xml:space="preserve">PEVuZE5vdGU+PENpdGU+PEF1dGhvcj5Gb2dnPC9BdXRob3I+PFllYXI+MjAxNzwvWWVhcj48UmVj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=
</w:fldData>
        </w:fldChar>
      </w:r>
      <w:r w:rsidR="00086080">
        <w:instrText xml:space="preserve"> ADDIN EN.CITE </w:instrText>
      </w:r>
      <w:r w:rsidR="00086080">
        <w:fldChar w:fldCharType="begin">
          <w:fldData xml:space="preserve">PEVuZE5vdGU+PENpdGU+PEF1dGhvcj5Gb2dnPC9BdXRob3I+PFllYXI+MjAxNzwvWWVhcj48UmVj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=
</w:fldData>
        </w:fldChar>
      </w:r>
      <w:r w:rsidR="00086080">
        <w:instrText xml:space="preserve"> ADDIN EN.CITE.DATA </w:instrText>
      </w:r>
      <w:r w:rsidR="00086080">
        <w:fldChar w:fldCharType="end"/>
      </w:r>
      <w:r w:rsidR="00340742">
        <w:fldChar w:fldCharType="separate"/>
      </w:r>
      <w:r w:rsidR="00086080">
        <w:rPr>
          <w:noProof/>
        </w:rPr>
        <w:t>[</w:t>
      </w:r>
      <w:hyperlink w:anchor="_ENREF_10" w:tooltip="Fogg, 2017 #314" w:history="1">
        <w:r w:rsidR="003964A4">
          <w:rPr>
            <w:noProof/>
          </w:rPr>
          <w:t>10</w:t>
        </w:r>
      </w:hyperlink>
      <w:r w:rsidR="00086080">
        <w:rPr>
          <w:noProof/>
        </w:rPr>
        <w:t xml:space="preserve">, </w:t>
      </w:r>
      <w:hyperlink w:anchor="_ENREF_77" w:tooltip="CHKS, 2013 #5" w:history="1">
        <w:r w:rsidR="003964A4">
          <w:rPr>
            <w:noProof/>
          </w:rPr>
          <w:t>77</w:t>
        </w:r>
      </w:hyperlink>
      <w:r w:rsidR="00086080">
        <w:rPr>
          <w:noProof/>
        </w:rPr>
        <w:t xml:space="preserve">, </w:t>
      </w:r>
      <w:hyperlink w:anchor="_ENREF_82" w:tooltip="Zekry, 2009 #142" w:history="1">
        <w:r w:rsidR="003964A4">
          <w:rPr>
            <w:noProof/>
          </w:rPr>
          <w:t>82</w:t>
        </w:r>
      </w:hyperlink>
      <w:r w:rsidR="00086080">
        <w:rPr>
          <w:noProof/>
        </w:rPr>
        <w:t xml:space="preserve">, </w:t>
      </w:r>
      <w:hyperlink w:anchor="_ENREF_89" w:tooltip="Power, 2017 #2150" w:history="1">
        <w:r w:rsidR="003964A4">
          <w:rPr>
            <w:noProof/>
          </w:rPr>
          <w:t>89</w:t>
        </w:r>
      </w:hyperlink>
      <w:r w:rsidR="00086080">
        <w:rPr>
          <w:noProof/>
        </w:rPr>
        <w:t xml:space="preserve">, </w:t>
      </w:r>
      <w:hyperlink w:anchor="_ENREF_106" w:tooltip="Harrison, 2017 #1128" w:history="1">
        <w:r w:rsidR="003964A4">
          <w:rPr>
            <w:noProof/>
          </w:rPr>
          <w:t>106</w:t>
        </w:r>
      </w:hyperlink>
      <w:r w:rsidR="00086080">
        <w:rPr>
          <w:noProof/>
        </w:rPr>
        <w:t>]</w:t>
      </w:r>
      <w:r w:rsidR="00340742">
        <w:fldChar w:fldCharType="end"/>
      </w:r>
      <w:r w:rsidR="00340742">
        <w:t xml:space="preserve"> </w:t>
      </w:r>
      <w:r w:rsidR="00667F38">
        <w:t xml:space="preserve">Dementia </w:t>
      </w:r>
      <w:r>
        <w:t>predict</w:t>
      </w:r>
      <w:r w:rsidR="007C3DDC">
        <w:t>s</w:t>
      </w:r>
      <w:r>
        <w:t xml:space="preserve"> of institutionalisation, </w:t>
      </w:r>
      <w:r w:rsidR="007C3DDC">
        <w:t>(</w:t>
      </w:r>
      <w:r w:rsidR="00EA3065">
        <w:t xml:space="preserve">odds </w:t>
      </w:r>
      <w:r w:rsidR="007C3DDC">
        <w:t xml:space="preserve">ratio </w:t>
      </w:r>
      <w:r w:rsidR="00EA3065" w:rsidRPr="004B31E6">
        <w:rPr>
          <w:rFonts w:cs="Segoe UI"/>
        </w:rPr>
        <w:t>2.14 [1.24-3.70]</w:t>
      </w:r>
      <w:r w:rsidR="007C3DDC">
        <w:rPr>
          <w:rFonts w:cs="Segoe UI"/>
        </w:rPr>
        <w:t>)</w:t>
      </w:r>
      <w:r w:rsidR="00C41F16">
        <w:rPr>
          <w:rFonts w:cs="Segoe UI"/>
        </w:rPr>
        <w:t xml:space="preserve">, </w:t>
      </w:r>
      <w:r w:rsidR="00093B6D">
        <w:rPr>
          <w:rFonts w:cs="Segoe UI"/>
        </w:rPr>
        <w:t xml:space="preserve">although less </w:t>
      </w:r>
      <w:r w:rsidR="007C3DDC">
        <w:rPr>
          <w:rFonts w:cs="Segoe UI"/>
        </w:rPr>
        <w:t xml:space="preserve">so </w:t>
      </w:r>
      <w:r w:rsidR="00093B6D">
        <w:rPr>
          <w:rFonts w:cs="Segoe UI"/>
        </w:rPr>
        <w:t>in</w:t>
      </w:r>
      <w:r w:rsidR="00C41F16">
        <w:t xml:space="preserve"> </w:t>
      </w:r>
      <w:r w:rsidR="00667F38">
        <w:t xml:space="preserve">ambulatory </w:t>
      </w:r>
      <w:r>
        <w:t>care sensitive</w:t>
      </w:r>
      <w:r w:rsidRPr="004B31E6">
        <w:t xml:space="preserve"> </w:t>
      </w:r>
      <w:r w:rsidR="00C41F16">
        <w:t>condition</w:t>
      </w:r>
      <w:r>
        <w:t>s</w:t>
      </w:r>
      <w:r w:rsidR="00C41F16">
        <w:t xml:space="preserve"> </w:t>
      </w:r>
      <w:r w:rsidR="00C63DA0" w:rsidRPr="004B31E6">
        <w:fldChar w:fldCharType="begin">
          <w:fldData xml:space="preserve">PEVuZE5vdGU+PENpdGU+PEF1dGhvcj5EcmFwZXI8L0F1dGhvcj48WWVhcj4yMDExPC9ZZWFyPjxS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=
</w:fldData>
        </w:fldChar>
      </w:r>
      <w:r w:rsidR="00086080">
        <w:instrText xml:space="preserve"> ADDIN EN.CITE </w:instrText>
      </w:r>
      <w:r w:rsidR="00086080">
        <w:fldChar w:fldCharType="begin">
          <w:fldData xml:space="preserve">PEVuZE5vdGU+PENpdGU+PEF1dGhvcj5EcmFwZXI8L0F1dGhvcj48WWVhcj4yMDExPC9ZZWFyPjxS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=
</w:fldData>
        </w:fldChar>
      </w:r>
      <w:r w:rsidR="00086080">
        <w:instrText xml:space="preserve"> ADDIN EN.CITE.DATA </w:instrText>
      </w:r>
      <w:r w:rsidR="00086080">
        <w:fldChar w:fldCharType="end"/>
      </w:r>
      <w:r w:rsidR="00C63DA0" w:rsidRPr="004B31E6">
        <w:fldChar w:fldCharType="separate"/>
      </w:r>
      <w:r w:rsidR="00086080">
        <w:rPr>
          <w:noProof/>
        </w:rPr>
        <w:t>[</w:t>
      </w:r>
      <w:hyperlink w:anchor="_ENREF_71" w:tooltip="Draper, 2011 #606" w:history="1">
        <w:r w:rsidR="003964A4">
          <w:rPr>
            <w:noProof/>
          </w:rPr>
          <w:t>71</w:t>
        </w:r>
      </w:hyperlink>
      <w:r w:rsidR="00086080">
        <w:rPr>
          <w:noProof/>
        </w:rPr>
        <w:t xml:space="preserve">, </w:t>
      </w:r>
      <w:hyperlink w:anchor="_ENREF_82" w:tooltip="Zekry, 2009 #142" w:history="1">
        <w:r w:rsidR="003964A4">
          <w:rPr>
            <w:noProof/>
          </w:rPr>
          <w:t>82</w:t>
        </w:r>
      </w:hyperlink>
      <w:r w:rsidR="00086080">
        <w:rPr>
          <w:noProof/>
        </w:rPr>
        <w:t xml:space="preserve">, </w:t>
      </w:r>
      <w:hyperlink w:anchor="_ENREF_107" w:tooltip="Harrison, 2017 #762" w:history="1">
        <w:r w:rsidR="003964A4">
          <w:rPr>
            <w:noProof/>
          </w:rPr>
          <w:t>107</w:t>
        </w:r>
      </w:hyperlink>
      <w:r w:rsidR="00086080">
        <w:rPr>
          <w:noProof/>
        </w:rPr>
        <w:t xml:space="preserve">, </w:t>
      </w:r>
      <w:hyperlink w:anchor="_ENREF_108" w:tooltip="Kasteridis, 2016 #523" w:history="1">
        <w:r w:rsidR="003964A4">
          <w:rPr>
            <w:noProof/>
          </w:rPr>
          <w:t>108</w:t>
        </w:r>
      </w:hyperlink>
      <w:r w:rsidR="00086080">
        <w:rPr>
          <w:noProof/>
        </w:rPr>
        <w:t>]</w:t>
      </w:r>
      <w:r w:rsidR="00C63DA0" w:rsidRPr="004B31E6">
        <w:fldChar w:fldCharType="end"/>
      </w:r>
      <w:r w:rsidR="00202435" w:rsidRPr="004B31E6">
        <w:t xml:space="preserve">. </w:t>
      </w:r>
      <w:r>
        <w:rPr>
          <w:rFonts w:cs="ProximaNova-Light"/>
          <w:color w:val="000000"/>
        </w:rPr>
        <w:t>However</w:t>
      </w:r>
      <w:r w:rsidR="003C3E60">
        <w:rPr>
          <w:rFonts w:cs="ProximaNova-Light"/>
          <w:color w:val="000000"/>
        </w:rPr>
        <w:t xml:space="preserve">, </w:t>
      </w:r>
      <w:r>
        <w:rPr>
          <w:rFonts w:cs="ProximaNova-Light"/>
          <w:color w:val="000000"/>
        </w:rPr>
        <w:t>in</w:t>
      </w:r>
      <w:r w:rsidR="003C3E60">
        <w:rPr>
          <w:rFonts w:cs="ProximaNova-Light"/>
          <w:color w:val="000000"/>
        </w:rPr>
        <w:t xml:space="preserve"> stroke</w:t>
      </w:r>
      <w:r>
        <w:rPr>
          <w:rFonts w:cs="ProximaNova-Light"/>
          <w:color w:val="000000"/>
        </w:rPr>
        <w:t xml:space="preserve"> patients</w:t>
      </w:r>
      <w:r w:rsidR="003C3E60">
        <w:rPr>
          <w:rFonts w:cs="ProximaNova-Light"/>
          <w:color w:val="000000"/>
        </w:rPr>
        <w:t xml:space="preserve">, </w:t>
      </w:r>
      <w:r w:rsidR="003C3E60" w:rsidRPr="004B31E6">
        <w:rPr>
          <w:rFonts w:cs="Segoe UI"/>
        </w:rPr>
        <w:t>no difference in discharge</w:t>
      </w:r>
      <w:r w:rsidR="003C3E60">
        <w:rPr>
          <w:rFonts w:cs="Segoe UI"/>
        </w:rPr>
        <w:t xml:space="preserve"> </w:t>
      </w:r>
      <w:r w:rsidR="007D240E">
        <w:rPr>
          <w:rFonts w:cs="Segoe UI"/>
        </w:rPr>
        <w:t xml:space="preserve">disposition </w:t>
      </w:r>
      <w:r w:rsidR="003C3E60">
        <w:rPr>
          <w:rFonts w:cs="Segoe UI"/>
        </w:rPr>
        <w:t>was found between patients with</w:t>
      </w:r>
      <w:r w:rsidR="00667F38">
        <w:rPr>
          <w:rFonts w:cs="Segoe UI"/>
        </w:rPr>
        <w:t>/</w:t>
      </w:r>
      <w:r w:rsidR="003C3E60">
        <w:rPr>
          <w:rFonts w:cs="Segoe UI"/>
        </w:rPr>
        <w:t>without dementia</w:t>
      </w:r>
      <w:r w:rsidR="003C3E60" w:rsidRPr="004B31E6">
        <w:rPr>
          <w:rFonts w:cs="Segoe UI"/>
        </w:rPr>
        <w:t xml:space="preserve">. </w:t>
      </w:r>
      <w:r w:rsidR="003C3E60" w:rsidRPr="004B31E6">
        <w:fldChar w:fldCharType="begin"/>
      </w:r>
      <w:r w:rsidR="00086080">
        <w:instrText xml:space="preserve"> ADDIN EN.CITE &lt;EndNote&gt;&lt;Cite&gt;&lt;Author&gt;Saposnik&lt;/Author&gt;&lt;Year&gt;2012&lt;/Year&gt;&lt;RecNum&gt;596&lt;/RecNum&gt;&lt;DisplayText&gt;[87]&lt;/DisplayText&gt;&lt;record&gt;&lt;rec-number&gt;596&lt;/rec-number&gt;&lt;foreign-keys&gt;&lt;key app="EN" db-id="0zpzrevtzfzvfeed0d7pxpeer5zaxet0zrpv"&gt;596&lt;/key&gt;&lt;/foreign-keys&gt;&lt;ref-type name="Journal Article"&gt;17&lt;/ref-type&gt;&lt;contributors&gt;&lt;authors&gt;&lt;author&gt;Saposnik, Gustavo&lt;/author&gt;&lt;author&gt;Kapral, Moira&lt;/author&gt;&lt;author&gt;Cote, Robert&lt;/author&gt;&lt;author&gt;Rochon, Paula&lt;/author&gt;&lt;author&gt;Wang, Julie&lt;/author&gt;&lt;author&gt;Raptis, Stavroula&lt;/author&gt;&lt;author&gt;Mamdani, Muhammad&lt;/author&gt;&lt;author&gt;Black, Sandra&lt;/author&gt;&lt;/authors&gt;&lt;/contributors&gt;&lt;titles&gt;&lt;title&gt;Is pre-existing dementia an independent predictor of outcome after stroke? A propensity score-matched analysis&lt;/title&gt;&lt;secondary-title&gt;Journal of Neurology&lt;/secondary-title&gt;&lt;/titles&gt;&lt;periodical&gt;&lt;full-title&gt;Journal of Neurology&lt;/full-title&gt;&lt;/periodical&gt;&lt;pages&gt;2366-2375&lt;/pages&gt;&lt;volume&gt;259&lt;/volume&gt;&lt;number&gt;11&lt;/number&gt;&lt;keywords&gt;&lt;keyword&gt;DEMENTIA&lt;/keyword&gt;&lt;keyword&gt;OUTCOME assessment (Medical care)&lt;/keyword&gt;&lt;keyword&gt;STROKE&lt;/keyword&gt;&lt;keyword&gt;MORTALITY&lt;/keyword&gt;&lt;keyword&gt;THROMBOLYTIC therapy&lt;/keyword&gt;&lt;keyword&gt;PNEUMONIA&lt;/keyword&gt;&lt;keyword&gt;Alteplase&lt;/keyword&gt;&lt;keyword&gt;Disability&lt;/keyword&gt;&lt;keyword&gt;Elderly&lt;/keyword&gt;&lt;keyword&gt;Outcomes&lt;/keyword&gt;&lt;keyword&gt;Thrombolysis&lt;/keyword&gt;&lt;/keywords&gt;&lt;dates&gt;&lt;year&gt;2012&lt;/year&gt;&lt;/dates&gt;&lt;isbn&gt;03405354&lt;/isbn&gt;&lt;accession-num&gt;82915054&lt;/accession-num&gt;&lt;work-type&gt;Article&lt;/work-type&gt;&lt;urls&gt;&lt;related-urls&gt;&lt;url&gt;http://search.ebscohost.com/login.aspx?direct=true&amp;amp;db=asx&amp;amp;AN=82915054&amp;amp;site=eds-live&lt;/url&gt;&lt;/related-urls&gt;&lt;/urls&gt;&lt;electronic-resource-num&gt;10.1007/s00415-012-6508-4&lt;/electronic-resource-num&gt;&lt;remote-database-name&gt;asx&lt;/remote-database-name&gt;&lt;remote-database-provider&gt;EBSCOhost&lt;/remote-database-provider&gt;&lt;/record&gt;&lt;/Cite&gt;&lt;/EndNote&gt;</w:instrText>
      </w:r>
      <w:r w:rsidR="003C3E60" w:rsidRPr="004B31E6">
        <w:fldChar w:fldCharType="separate"/>
      </w:r>
      <w:r w:rsidR="00086080">
        <w:rPr>
          <w:noProof/>
        </w:rPr>
        <w:t>[</w:t>
      </w:r>
      <w:hyperlink w:anchor="_ENREF_87" w:tooltip="Saposnik, 2012 #596" w:history="1">
        <w:r w:rsidR="003964A4">
          <w:rPr>
            <w:noProof/>
          </w:rPr>
          <w:t>87</w:t>
        </w:r>
      </w:hyperlink>
      <w:r w:rsidR="00086080">
        <w:rPr>
          <w:noProof/>
        </w:rPr>
        <w:t>]</w:t>
      </w:r>
      <w:r w:rsidR="003C3E60" w:rsidRPr="004B31E6">
        <w:fldChar w:fldCharType="end"/>
      </w:r>
      <w:r w:rsidR="00675E8F">
        <w:t xml:space="preserve"> </w:t>
      </w:r>
      <w:r w:rsidR="00093B6D">
        <w:t xml:space="preserve">Contributors to </w:t>
      </w:r>
      <w:r w:rsidR="004E4747" w:rsidRPr="004B31E6">
        <w:t>nursing home admissions in people with dementia</w:t>
      </w:r>
      <w:r w:rsidR="00093B6D">
        <w:t xml:space="preserve"> include p</w:t>
      </w:r>
      <w:r w:rsidR="00093B6D" w:rsidRPr="004B31E6">
        <w:t>oor, uncoordinated hospital care</w:t>
      </w:r>
      <w:r w:rsidR="00093B6D">
        <w:t>, non-</w:t>
      </w:r>
      <w:r w:rsidR="00093B6D" w:rsidRPr="004B31E6">
        <w:t xml:space="preserve">cognitive symptoms of dementia, </w:t>
      </w:r>
      <w:r w:rsidR="00093B6D">
        <w:t xml:space="preserve">(e.g. </w:t>
      </w:r>
      <w:r w:rsidR="00093B6D" w:rsidRPr="004B31E6">
        <w:t>depression, agitation and delusion</w:t>
      </w:r>
      <w:r w:rsidR="00093B6D">
        <w:t>s)</w:t>
      </w:r>
      <w:r w:rsidR="00093B6D" w:rsidRPr="00093B6D">
        <w:t xml:space="preserve"> </w:t>
      </w:r>
      <w:r w:rsidR="00093B6D">
        <w:t>and</w:t>
      </w:r>
      <w:r w:rsidR="00093B6D" w:rsidRPr="004B31E6">
        <w:t xml:space="preserve"> </w:t>
      </w:r>
      <w:r w:rsidR="00093B6D">
        <w:t>aggression as part of BPSD</w:t>
      </w:r>
      <w:r w:rsidR="004E4747" w:rsidRPr="004B31E6">
        <w:t xml:space="preserve">. </w:t>
      </w:r>
      <w:r w:rsidR="004E4747" w:rsidRPr="004B31E6">
        <w:fldChar w:fldCharType="begin">
          <w:fldData xml:space="preserve">PEVuZE5vdGU+PENpdGU+PEF1dGhvcj5MZXVuZzwvQXV0aG9yPjxZZWFyPjIwMTA8L1llYXI+PFJl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</w:fldData>
        </w:fldChar>
      </w:r>
      <w:r w:rsidR="00086080">
        <w:instrText xml:space="preserve"> ADDIN EN.CITE </w:instrText>
      </w:r>
      <w:r w:rsidR="00086080">
        <w:fldChar w:fldCharType="begin">
          <w:fldData xml:space="preserve">PEVuZE5vdGU+PENpdGU+PEF1dGhvcj5MZXVuZzwvQXV0aG9yPjxZZWFyPjIwMTA8L1llYXI+PFJl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</w:fldData>
        </w:fldChar>
      </w:r>
      <w:r w:rsidR="00086080">
        <w:instrText xml:space="preserve"> ADDIN EN.CITE.DATA </w:instrText>
      </w:r>
      <w:r w:rsidR="00086080">
        <w:fldChar w:fldCharType="end"/>
      </w:r>
      <w:r w:rsidR="004E4747" w:rsidRPr="004B31E6">
        <w:fldChar w:fldCharType="separate"/>
      </w:r>
      <w:r w:rsidR="00086080">
        <w:rPr>
          <w:noProof/>
        </w:rPr>
        <w:t>[</w:t>
      </w:r>
      <w:hyperlink w:anchor="_ENREF_93" w:tooltip="Wancata, 2003 #662" w:history="1">
        <w:r w:rsidR="003964A4">
          <w:rPr>
            <w:noProof/>
          </w:rPr>
          <w:t>93</w:t>
        </w:r>
      </w:hyperlink>
      <w:r w:rsidR="00086080">
        <w:rPr>
          <w:noProof/>
        </w:rPr>
        <w:t xml:space="preserve">, </w:t>
      </w:r>
      <w:hyperlink w:anchor="_ENREF_109" w:tooltip="Leung, 2010 #629" w:history="1">
        <w:r w:rsidR="003964A4">
          <w:rPr>
            <w:noProof/>
          </w:rPr>
          <w:t>109</w:t>
        </w:r>
      </w:hyperlink>
      <w:r w:rsidR="00086080">
        <w:rPr>
          <w:noProof/>
        </w:rPr>
        <w:t xml:space="preserve">, </w:t>
      </w:r>
      <w:hyperlink w:anchor="_ENREF_110" w:tooltip="Tochimoto, 2015 #800" w:history="1">
        <w:r w:rsidR="003964A4">
          <w:rPr>
            <w:noProof/>
          </w:rPr>
          <w:t>110</w:t>
        </w:r>
      </w:hyperlink>
      <w:r w:rsidR="00086080">
        <w:rPr>
          <w:noProof/>
        </w:rPr>
        <w:t>]</w:t>
      </w:r>
      <w:r w:rsidR="004E4747" w:rsidRPr="004B31E6">
        <w:fldChar w:fldCharType="end"/>
      </w:r>
      <w:r w:rsidR="00321B41">
        <w:rPr>
          <w:rFonts w:cs="Segoe UI"/>
        </w:rPr>
        <w:t xml:space="preserve"> </w:t>
      </w:r>
      <w:r w:rsidR="005110B8">
        <w:rPr>
          <w:rFonts w:cs="Segoe UI"/>
        </w:rPr>
        <w:t>D</w:t>
      </w:r>
      <w:r w:rsidR="00B52350">
        <w:rPr>
          <w:rFonts w:cs="Segoe UI"/>
        </w:rPr>
        <w:t>ischarge planning</w:t>
      </w:r>
      <w:r w:rsidR="005110B8">
        <w:rPr>
          <w:rFonts w:cs="Segoe UI"/>
        </w:rPr>
        <w:t xml:space="preserve"> should</w:t>
      </w:r>
      <w:r w:rsidR="00B52350">
        <w:rPr>
          <w:rFonts w:cs="Segoe UI"/>
        </w:rPr>
        <w:t xml:space="preserve"> </w:t>
      </w:r>
      <w:r w:rsidR="00A86822">
        <w:rPr>
          <w:rFonts w:cs="Segoe UI"/>
        </w:rPr>
        <w:t>include</w:t>
      </w:r>
      <w:r w:rsidR="00B52350">
        <w:rPr>
          <w:rFonts w:cs="Segoe UI"/>
        </w:rPr>
        <w:t xml:space="preserve"> </w:t>
      </w:r>
      <w:r w:rsidR="00B52350">
        <w:t>considering the</w:t>
      </w:r>
      <w:r w:rsidR="00EF4025" w:rsidRPr="004B31E6">
        <w:t xml:space="preserve"> </w:t>
      </w:r>
      <w:r w:rsidR="00667F38">
        <w:t xml:space="preserve">patient’s wishes </w:t>
      </w:r>
      <w:r w:rsidR="00B52350">
        <w:t xml:space="preserve">and using </w:t>
      </w:r>
      <w:r w:rsidR="00B52350" w:rsidRPr="004B31E6">
        <w:t>multidisciplinary-informed standards for discharge from hospital to a care home</w:t>
      </w:r>
      <w:r w:rsidR="00A86822">
        <w:t>,</w:t>
      </w:r>
      <w:r w:rsidR="00B52350" w:rsidRPr="00B52350">
        <w:t xml:space="preserve"> </w:t>
      </w:r>
      <w:r w:rsidR="00B52350">
        <w:t xml:space="preserve">although </w:t>
      </w:r>
      <w:r w:rsidR="00B65426">
        <w:t xml:space="preserve">in </w:t>
      </w:r>
      <w:r w:rsidR="00B52350">
        <w:t>a</w:t>
      </w:r>
      <w:r w:rsidR="00B65426">
        <w:t>n</w:t>
      </w:r>
      <w:r w:rsidR="00B52350">
        <w:t xml:space="preserve"> audit</w:t>
      </w:r>
      <w:r w:rsidR="00B65426">
        <w:t>,</w:t>
      </w:r>
      <w:r w:rsidR="00B52350" w:rsidRPr="00B52350">
        <w:rPr>
          <w:rFonts w:cs="Segoe UI"/>
        </w:rPr>
        <w:t xml:space="preserve"> </w:t>
      </w:r>
      <w:r w:rsidR="00B52350">
        <w:rPr>
          <w:rFonts w:cs="Segoe UI"/>
        </w:rPr>
        <w:t xml:space="preserve">consent to a change in residence was not recorded in </w:t>
      </w:r>
      <w:r w:rsidR="00A86822">
        <w:rPr>
          <w:rFonts w:cs="Segoe UI"/>
        </w:rPr>
        <w:t>&gt;30%</w:t>
      </w:r>
      <w:r w:rsidR="00B52350">
        <w:rPr>
          <w:rFonts w:cs="Segoe UI"/>
        </w:rPr>
        <w:t xml:space="preserve"> of patients,</w:t>
      </w:r>
      <w:r w:rsidR="00B52350" w:rsidRPr="00440F8D">
        <w:rPr>
          <w:rFonts w:cs="ProximaNova-Light"/>
          <w:color w:val="000000"/>
        </w:rPr>
        <w:t xml:space="preserve"> </w:t>
      </w:r>
      <w:r w:rsidR="00B52350">
        <w:rPr>
          <w:rFonts w:cs="ProximaNova-Light"/>
          <w:color w:val="000000"/>
        </w:rPr>
        <w:t>n</w:t>
      </w:r>
      <w:r w:rsidR="00B52350" w:rsidRPr="004B31E6">
        <w:rPr>
          <w:rFonts w:cs="ProximaNova-Light"/>
          <w:color w:val="000000"/>
        </w:rPr>
        <w:t xml:space="preserve">or evidence </w:t>
      </w:r>
      <w:r w:rsidR="00667F38">
        <w:rPr>
          <w:rFonts w:cs="ProximaNova-Light"/>
          <w:color w:val="000000"/>
        </w:rPr>
        <w:t>of</w:t>
      </w:r>
      <w:r w:rsidR="00B52350" w:rsidRPr="004B31E6">
        <w:rPr>
          <w:rFonts w:cs="ProximaNova-Light"/>
          <w:color w:val="000000"/>
        </w:rPr>
        <w:t xml:space="preserve"> </w:t>
      </w:r>
      <w:r w:rsidR="00A86822">
        <w:rPr>
          <w:rFonts w:cs="ProximaNova-Light"/>
          <w:color w:val="000000"/>
        </w:rPr>
        <w:t>‘</w:t>
      </w:r>
      <w:r w:rsidR="00B52350" w:rsidRPr="004B31E6">
        <w:rPr>
          <w:rFonts w:cs="ProximaNova-Light"/>
          <w:color w:val="000000"/>
        </w:rPr>
        <w:t>best interests</w:t>
      </w:r>
      <w:r w:rsidR="00A86822">
        <w:rPr>
          <w:rFonts w:cs="ProximaNova-Light"/>
          <w:color w:val="000000"/>
        </w:rPr>
        <w:t>’</w:t>
      </w:r>
      <w:r w:rsidR="00B52350" w:rsidRPr="004B31E6">
        <w:rPr>
          <w:rFonts w:cs="ProximaNova-Light"/>
          <w:color w:val="000000"/>
        </w:rPr>
        <w:t xml:space="preserve"> decision making </w:t>
      </w:r>
      <w:r w:rsidR="00A86822">
        <w:rPr>
          <w:rFonts w:cs="ProximaNova-Light"/>
          <w:color w:val="000000"/>
        </w:rPr>
        <w:t>where</w:t>
      </w:r>
      <w:r w:rsidR="00B52350" w:rsidRPr="004B31E6">
        <w:rPr>
          <w:rFonts w:cs="ProximaNova-Light"/>
          <w:color w:val="000000"/>
        </w:rPr>
        <w:t xml:space="preserve"> </w:t>
      </w:r>
      <w:r w:rsidR="00B52350">
        <w:rPr>
          <w:rFonts w:cs="ProximaNova-Light"/>
          <w:color w:val="000000"/>
        </w:rPr>
        <w:t>patients</w:t>
      </w:r>
      <w:r w:rsidR="00B52350" w:rsidRPr="004B31E6">
        <w:rPr>
          <w:rFonts w:cs="ProximaNova-Light"/>
          <w:color w:val="000000"/>
        </w:rPr>
        <w:t xml:space="preserve"> lacked capacity</w:t>
      </w:r>
      <w:r w:rsidR="00EF4025" w:rsidRPr="004B31E6">
        <w:t xml:space="preserve">. </w:t>
      </w:r>
      <w:r w:rsidR="00EF4025" w:rsidRPr="004B31E6">
        <w:fldChar w:fldCharType="begin">
          <w:fldData xml:space="preserve">PEVuZE5vdGU+PENpdGU+PEF1dGhvcj5CcmluZGxlPC9BdXRob3I+PFllYXI+MjAwNTwvWWVhcj48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=
</w:fldData>
        </w:fldChar>
      </w:r>
      <w:r w:rsidR="00086080">
        <w:instrText xml:space="preserve"> ADDIN EN.CITE </w:instrText>
      </w:r>
      <w:r w:rsidR="00086080">
        <w:fldChar w:fldCharType="begin">
          <w:fldData xml:space="preserve">PEVuZE5vdGU+PENpdGU+PEF1dGhvcj5CcmluZGxlPC9BdXRob3I+PFllYXI+MjAwNTwvWWVhcj48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=
</w:fldData>
        </w:fldChar>
      </w:r>
      <w:r w:rsidR="00086080">
        <w:instrText xml:space="preserve"> ADDIN EN.CITE.DATA </w:instrText>
      </w:r>
      <w:r w:rsidR="00086080">
        <w:fldChar w:fldCharType="end"/>
      </w:r>
      <w:r w:rsidR="00EF4025" w:rsidRPr="004B31E6">
        <w:fldChar w:fldCharType="separate"/>
      </w:r>
      <w:r w:rsidR="00086080">
        <w:rPr>
          <w:noProof/>
        </w:rPr>
        <w:t>[</w:t>
      </w:r>
      <w:hyperlink w:anchor="_ENREF_15" w:tooltip="Royal College of Psychiatrists, 2017 #2128" w:history="1">
        <w:r w:rsidR="003964A4">
          <w:rPr>
            <w:noProof/>
          </w:rPr>
          <w:t>15</w:t>
        </w:r>
      </w:hyperlink>
      <w:r w:rsidR="00086080">
        <w:rPr>
          <w:noProof/>
        </w:rPr>
        <w:t xml:space="preserve">, </w:t>
      </w:r>
      <w:hyperlink w:anchor="_ENREF_106" w:tooltip="Harrison, 2017 #1128" w:history="1">
        <w:r w:rsidR="003964A4">
          <w:rPr>
            <w:noProof/>
          </w:rPr>
          <w:t>106</w:t>
        </w:r>
      </w:hyperlink>
      <w:r w:rsidR="00086080">
        <w:rPr>
          <w:noProof/>
        </w:rPr>
        <w:t xml:space="preserve">, </w:t>
      </w:r>
      <w:hyperlink w:anchor="_ENREF_111" w:tooltip="Brindle, 2005 #1044" w:history="1">
        <w:r w:rsidR="003964A4">
          <w:rPr>
            <w:noProof/>
          </w:rPr>
          <w:t>111</w:t>
        </w:r>
      </w:hyperlink>
      <w:r w:rsidR="00086080">
        <w:rPr>
          <w:noProof/>
        </w:rPr>
        <w:t>]</w:t>
      </w:r>
      <w:r w:rsidR="00EF4025" w:rsidRPr="004B31E6">
        <w:fldChar w:fldCharType="end"/>
      </w:r>
      <w:r w:rsidR="00A86822">
        <w:rPr>
          <w:rFonts w:cs="ProximaNova-Light"/>
          <w:color w:val="000000"/>
        </w:rPr>
        <w:t xml:space="preserve"> </w:t>
      </w:r>
      <w:r w:rsidR="00440F8D">
        <w:rPr>
          <w:rFonts w:cs="ProximaNova-Light"/>
          <w:color w:val="000000"/>
        </w:rPr>
        <w:t>54% of carers</w:t>
      </w:r>
      <w:r w:rsidR="00897489">
        <w:rPr>
          <w:rFonts w:cs="ProximaNova-Light"/>
          <w:color w:val="000000"/>
        </w:rPr>
        <w:t>’</w:t>
      </w:r>
      <w:r w:rsidR="00440F8D">
        <w:rPr>
          <w:rFonts w:cs="ProximaNova-Light"/>
          <w:color w:val="000000"/>
        </w:rPr>
        <w:t xml:space="preserve"> comments regarding discharge/care transfer said discharge was unsafe and poorly planned, which may lead to readmissions due to lack of </w:t>
      </w:r>
      <w:r w:rsidR="009802FA">
        <w:rPr>
          <w:rFonts w:cs="ProximaNova-Light"/>
          <w:color w:val="000000"/>
        </w:rPr>
        <w:t>available</w:t>
      </w:r>
      <w:r w:rsidR="00440F8D">
        <w:rPr>
          <w:rFonts w:cs="ProximaNova-Light"/>
          <w:color w:val="000000"/>
        </w:rPr>
        <w:t xml:space="preserve"> support in the discharge location.</w:t>
      </w:r>
      <w:r w:rsidR="00F25E1C">
        <w:rPr>
          <w:rFonts w:cs="ProximaNova-Light"/>
          <w:color w:val="000000"/>
        </w:rPr>
        <w:t xml:space="preserve"> </w:t>
      </w:r>
    </w:p>
    <w:p w:rsidR="00190533" w:rsidRPr="004B31E6" w:rsidRDefault="00190533" w:rsidP="00A407B0">
      <w:pPr>
        <w:spacing w:after="0"/>
        <w:rPr>
          <w:b/>
        </w:rPr>
      </w:pPr>
    </w:p>
    <w:p w:rsidR="00C63DA0" w:rsidRPr="004B31E6" w:rsidRDefault="00C63DA0" w:rsidP="00A407B0">
      <w:pPr>
        <w:spacing w:after="0"/>
      </w:pPr>
    </w:p>
    <w:p w:rsidR="0060415A" w:rsidRDefault="00E82E2F" w:rsidP="00A407B0">
      <w:pPr>
        <w:rPr>
          <w:b/>
        </w:rPr>
      </w:pPr>
      <w:r>
        <w:rPr>
          <w:b/>
        </w:rPr>
        <w:t>4</w:t>
      </w:r>
      <w:r w:rsidR="00593F46">
        <w:rPr>
          <w:b/>
        </w:rPr>
        <w:tab/>
      </w:r>
      <w:r w:rsidR="001B3C7B" w:rsidRPr="004B31E6">
        <w:rPr>
          <w:b/>
        </w:rPr>
        <w:t>DISCUSSION</w:t>
      </w:r>
    </w:p>
    <w:p w:rsidR="002C769F" w:rsidRDefault="00D6319C" w:rsidP="002C769F">
      <w:pPr>
        <w:spacing w:after="0"/>
      </w:pPr>
      <w:r>
        <w:t>It appears</w:t>
      </w:r>
      <w:r w:rsidR="00CB4B60">
        <w:t xml:space="preserve"> </w:t>
      </w:r>
      <w:r w:rsidR="003C3794">
        <w:t>the presence of cognitive impairment</w:t>
      </w:r>
      <w:r w:rsidR="007F0DE1">
        <w:t xml:space="preserve"> </w:t>
      </w:r>
      <w:r>
        <w:t xml:space="preserve">(particularly dementia) </w:t>
      </w:r>
      <w:r w:rsidR="003C3794">
        <w:t>in older hospitalised patients</w:t>
      </w:r>
      <w:r>
        <w:t xml:space="preserve"> </w:t>
      </w:r>
      <w:r w:rsidR="003C3794">
        <w:t xml:space="preserve">influences </w:t>
      </w:r>
      <w:r w:rsidR="00CB4B60">
        <w:t>a variety of clinical and health service outcomes</w:t>
      </w:r>
      <w:r w:rsidR="003C3794">
        <w:t>. This is replicated</w:t>
      </w:r>
      <w:r w:rsidR="00CB4B60">
        <w:t xml:space="preserve"> </w:t>
      </w:r>
      <w:r w:rsidR="00B312EF">
        <w:t>globally</w:t>
      </w:r>
      <w:r w:rsidR="00B312EF" w:rsidRPr="004B31E6">
        <w:t xml:space="preserve">, </w:t>
      </w:r>
      <w:r>
        <w:t>within</w:t>
      </w:r>
      <w:r w:rsidR="00B312EF" w:rsidRPr="004B31E6">
        <w:t xml:space="preserve"> </w:t>
      </w:r>
      <w:r w:rsidR="003C3794">
        <w:t>different</w:t>
      </w:r>
      <w:r w:rsidR="00B312EF" w:rsidRPr="004B31E6">
        <w:t xml:space="preserve"> healthcare </w:t>
      </w:r>
      <w:r w:rsidR="00A84FCA">
        <w:t>systems and patient populations</w:t>
      </w:r>
      <w:r w:rsidR="00B312EF" w:rsidRPr="004B31E6">
        <w:t xml:space="preserve">. </w:t>
      </w:r>
      <w:r w:rsidR="003C3794">
        <w:t xml:space="preserve">Although </w:t>
      </w:r>
      <w:r>
        <w:t>most</w:t>
      </w:r>
      <w:r w:rsidR="003C3794">
        <w:t xml:space="preserve"> studies focus on p</w:t>
      </w:r>
      <w:r w:rsidR="002F271A">
        <w:t>atients with diagnosed dementia</w:t>
      </w:r>
      <w:r w:rsidR="003C3794">
        <w:t xml:space="preserve"> </w:t>
      </w:r>
      <w:r w:rsidR="002F271A">
        <w:t xml:space="preserve">rather than </w:t>
      </w:r>
      <w:r>
        <w:t>‘all-</w:t>
      </w:r>
      <w:r w:rsidR="002F271A">
        <w:t>cause</w:t>
      </w:r>
      <w:r>
        <w:t>’</w:t>
      </w:r>
      <w:r w:rsidR="002F271A">
        <w:t xml:space="preserve"> CI, </w:t>
      </w:r>
      <w:r w:rsidR="003C3794">
        <w:t xml:space="preserve">an increased risk of poor outcomes </w:t>
      </w:r>
      <w:r w:rsidR="00A86822">
        <w:t>e.g.</w:t>
      </w:r>
      <w:r w:rsidR="003C3794">
        <w:t xml:space="preserve"> in-hospital mortality, delirium, longer </w:t>
      </w:r>
      <w:r w:rsidR="0073426B">
        <w:t xml:space="preserve">LOS and institutionalisation </w:t>
      </w:r>
      <w:r w:rsidR="003C3794">
        <w:t>at discharge</w:t>
      </w:r>
      <w:r w:rsidR="00774A78">
        <w:t xml:space="preserve"> was common</w:t>
      </w:r>
      <w:r w:rsidR="003C3794">
        <w:t xml:space="preserve">. </w:t>
      </w:r>
      <w:r w:rsidR="002C769F">
        <w:rPr>
          <w:rFonts w:cs="Segoe UI"/>
        </w:rPr>
        <w:t>H</w:t>
      </w:r>
      <w:r w:rsidR="002C769F" w:rsidRPr="004B31E6">
        <w:rPr>
          <w:rFonts w:cs="Segoe UI"/>
        </w:rPr>
        <w:t xml:space="preserve">igher mortality rates may </w:t>
      </w:r>
      <w:r w:rsidR="004C7E0C">
        <w:rPr>
          <w:rFonts w:cs="Segoe UI"/>
        </w:rPr>
        <w:t xml:space="preserve">partly </w:t>
      </w:r>
      <w:r w:rsidR="002C769F" w:rsidRPr="004B31E6">
        <w:rPr>
          <w:rFonts w:cs="Segoe UI"/>
        </w:rPr>
        <w:t xml:space="preserve">reflect </w:t>
      </w:r>
      <w:r w:rsidR="002C769F">
        <w:rPr>
          <w:rFonts w:cs="Segoe UI"/>
        </w:rPr>
        <w:t xml:space="preserve">lack of </w:t>
      </w:r>
      <w:r w:rsidR="00A86822">
        <w:rPr>
          <w:rFonts w:cs="Segoe UI"/>
        </w:rPr>
        <w:t>available</w:t>
      </w:r>
      <w:r w:rsidR="002C769F" w:rsidRPr="004B31E6">
        <w:rPr>
          <w:rFonts w:cs="Segoe UI"/>
        </w:rPr>
        <w:t xml:space="preserve"> suitable care </w:t>
      </w:r>
      <w:r w:rsidR="00A86822">
        <w:rPr>
          <w:rFonts w:cs="Segoe UI"/>
        </w:rPr>
        <w:t>at end-of-</w:t>
      </w:r>
      <w:r w:rsidR="002C769F">
        <w:rPr>
          <w:rFonts w:cs="Segoe UI"/>
        </w:rPr>
        <w:t>life</w:t>
      </w:r>
      <w:r w:rsidR="002C769F" w:rsidRPr="004B31E6">
        <w:rPr>
          <w:rFonts w:cs="Segoe UI"/>
        </w:rPr>
        <w:t>, lack of end-of-life care plan</w:t>
      </w:r>
      <w:r w:rsidR="0073426B">
        <w:rPr>
          <w:rFonts w:cs="Segoe UI"/>
        </w:rPr>
        <w:t>s</w:t>
      </w:r>
      <w:r w:rsidR="002C769F" w:rsidRPr="004B31E6">
        <w:rPr>
          <w:rFonts w:cs="Segoe UI"/>
        </w:rPr>
        <w:t xml:space="preserve"> </w:t>
      </w:r>
      <w:r w:rsidR="002C769F">
        <w:rPr>
          <w:rFonts w:cs="Segoe UI"/>
        </w:rPr>
        <w:t>e.g.</w:t>
      </w:r>
      <w:r w:rsidR="002C769F" w:rsidRPr="004B31E6">
        <w:rPr>
          <w:rFonts w:cs="Segoe UI"/>
        </w:rPr>
        <w:t xml:space="preserve"> ‘do-not-</w:t>
      </w:r>
      <w:r w:rsidR="002C769F">
        <w:rPr>
          <w:rFonts w:cs="Segoe UI"/>
        </w:rPr>
        <w:t xml:space="preserve">hospitalise’ advance directives, or unnecessary </w:t>
      </w:r>
      <w:r w:rsidR="002C769F" w:rsidRPr="004B31E6">
        <w:rPr>
          <w:rFonts w:cs="Segoe UI"/>
        </w:rPr>
        <w:t>transfers from nursing homes</w:t>
      </w:r>
      <w:r w:rsidR="002C769F">
        <w:rPr>
          <w:rFonts w:cs="Segoe UI"/>
        </w:rPr>
        <w:t>.</w:t>
      </w:r>
      <w:r w:rsidR="002C769F" w:rsidRPr="004B31E6">
        <w:rPr>
          <w:rFonts w:cs="Segoe UI"/>
        </w:rPr>
        <w:fldChar w:fldCharType="begin">
          <w:fldData xml:space="preserve">PEVuZE5vdGU+PENpdGU+PEF1dGhvcj5Ib3V0dGVraWVyPC9BdXRob3I+PFllYXI+MjAxNDwvWWVh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</w:fldData>
        </w:fldChar>
      </w:r>
      <w:r w:rsidR="00086080">
        <w:rPr>
          <w:rFonts w:cs="Segoe UI"/>
        </w:rPr>
        <w:instrText xml:space="preserve"> ADDIN EN.CITE </w:instrText>
      </w:r>
      <w:r w:rsidR="00086080">
        <w:rPr>
          <w:rFonts w:cs="Segoe UI"/>
        </w:rPr>
        <w:fldChar w:fldCharType="begin">
          <w:fldData xml:space="preserve">PEVuZE5vdGU+PENpdGU+PEF1dGhvcj5Ib3V0dGVraWVyPC9BdXRob3I+PFllYXI+MjAxNDwvWWVh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</w:fldData>
        </w:fldChar>
      </w:r>
      <w:r w:rsidR="00086080">
        <w:rPr>
          <w:rFonts w:cs="Segoe UI"/>
        </w:rPr>
        <w:instrText xml:space="preserve"> ADDIN EN.CITE.DATA </w:instrText>
      </w:r>
      <w:r w:rsidR="00086080">
        <w:rPr>
          <w:rFonts w:cs="Segoe UI"/>
        </w:rPr>
      </w:r>
      <w:r w:rsidR="00086080">
        <w:rPr>
          <w:rFonts w:cs="Segoe UI"/>
        </w:rPr>
        <w:fldChar w:fldCharType="end"/>
      </w:r>
      <w:r w:rsidR="002C769F" w:rsidRPr="004B31E6">
        <w:rPr>
          <w:rFonts w:cs="Segoe UI"/>
        </w:rPr>
      </w:r>
      <w:r w:rsidR="002C769F" w:rsidRPr="004B31E6">
        <w:rPr>
          <w:rFonts w:cs="Segoe UI"/>
        </w:rPr>
        <w:fldChar w:fldCharType="separate"/>
      </w:r>
      <w:r w:rsidR="00086080">
        <w:rPr>
          <w:rFonts w:cs="Segoe UI"/>
          <w:noProof/>
        </w:rPr>
        <w:t>[</w:t>
      </w:r>
      <w:hyperlink w:anchor="_ENREF_70" w:tooltip="Barba, 2012 #900" w:history="1">
        <w:r w:rsidR="003964A4">
          <w:rPr>
            <w:rFonts w:cs="Segoe UI"/>
            <w:noProof/>
          </w:rPr>
          <w:t>70</w:t>
        </w:r>
      </w:hyperlink>
      <w:r w:rsidR="00086080">
        <w:rPr>
          <w:rFonts w:cs="Segoe UI"/>
          <w:noProof/>
        </w:rPr>
        <w:t xml:space="preserve">, </w:t>
      </w:r>
      <w:hyperlink w:anchor="_ENREF_112" w:tooltip="Houttekier, 2014 #1415" w:history="1">
        <w:r w:rsidR="003964A4">
          <w:rPr>
            <w:rFonts w:cs="Segoe UI"/>
            <w:noProof/>
          </w:rPr>
          <w:t>112-115</w:t>
        </w:r>
      </w:hyperlink>
      <w:r w:rsidR="00086080">
        <w:rPr>
          <w:rFonts w:cs="Segoe UI"/>
          <w:noProof/>
        </w:rPr>
        <w:t>]</w:t>
      </w:r>
      <w:r w:rsidR="002C769F" w:rsidRPr="004B31E6">
        <w:rPr>
          <w:rFonts w:cs="Segoe UI"/>
        </w:rPr>
        <w:fldChar w:fldCharType="end"/>
      </w:r>
      <w:r w:rsidR="002C769F" w:rsidRPr="004B31E6">
        <w:t xml:space="preserve"> </w:t>
      </w:r>
      <w:r w:rsidR="002C769F">
        <w:t xml:space="preserve">Delays in organising appropriate discharge </w:t>
      </w:r>
      <w:r w:rsidR="00CC3809">
        <w:t>contribute to</w:t>
      </w:r>
      <w:r w:rsidR="002C769F">
        <w:t xml:space="preserve"> </w:t>
      </w:r>
      <w:r w:rsidR="00CC3809">
        <w:t>lengthened</w:t>
      </w:r>
      <w:r w:rsidR="002C769F">
        <w:t xml:space="preserve"> hospital stays, highlighting administrative management</w:t>
      </w:r>
      <w:r w:rsidR="002C769F" w:rsidRPr="004B31E6">
        <w:t xml:space="preserve"> </w:t>
      </w:r>
      <w:r w:rsidRPr="004B31E6">
        <w:t>and linked services require</w:t>
      </w:r>
      <w:r>
        <w:t>d</w:t>
      </w:r>
      <w:r w:rsidRPr="004B31E6">
        <w:t xml:space="preserve"> </w:t>
      </w:r>
      <w:r>
        <w:t>by</w:t>
      </w:r>
      <w:r w:rsidRPr="004B31E6">
        <w:t xml:space="preserve"> </w:t>
      </w:r>
      <w:r w:rsidR="002C769F" w:rsidRPr="004B31E6">
        <w:t xml:space="preserve">these patients may impact on final hospital outcome, as </w:t>
      </w:r>
      <w:r w:rsidR="002C769F">
        <w:t>more days</w:t>
      </w:r>
      <w:r w:rsidR="002C769F" w:rsidRPr="004B31E6">
        <w:t xml:space="preserve"> in hospital </w:t>
      </w:r>
      <w:r w:rsidR="002C769F">
        <w:t>may lead to</w:t>
      </w:r>
      <w:r w:rsidR="002C769F" w:rsidRPr="004B31E6">
        <w:t xml:space="preserve"> de-conditioning, and policy changes to health and social care infrastructure have unforeseen impacts. </w:t>
      </w:r>
      <w:r w:rsidR="002C769F" w:rsidRPr="004B31E6">
        <w:fldChar w:fldCharType="begin"/>
      </w:r>
      <w:r w:rsidR="00086080">
        <w:instrText xml:space="preserve"> ADDIN EN.CITE &lt;EndNote&gt;&lt;Cite&gt;&lt;Author&gt;Angunawela&lt;/Author&gt;&lt;Year&gt;2000&lt;/Year&gt;&lt;RecNum&gt;2060&lt;/RecNum&gt;&lt;DisplayText&gt;[116]&lt;/DisplayText&gt;&lt;record&gt;&lt;rec-number&gt;2060&lt;/rec-number&gt;&lt;foreign-keys&gt;&lt;key app="EN" db-id="0zpzrevtzfzvfeed0d7pxpeer5zaxet0zrpv"&gt;2060&lt;/key&gt;&lt;/foreign-keys&gt;&lt;ref-type name="Journal Article"&gt;17&lt;/ref-type&gt;&lt;contributors&gt;&lt;authors&gt;&lt;author&gt;Angunawela, Indra I.&lt;/author&gt;&lt;author&gt;Barker, Andrew&lt;/author&gt;&lt;author&gt;Nicholson, Simon D.&lt;/author&gt;&lt;/authors&gt;&lt;/contributors&gt;&lt;titles&gt;&lt;title&gt;The NHS and Community Care Act 1990: Impact on the discharge profile of patients with dementia&lt;/title&gt;&lt;secondary-title&gt;Psychiatric Bulletin&lt;/secondary-title&gt;&lt;/titles&gt;&lt;periodical&gt;&lt;full-title&gt;Psychiatric Bulletin&lt;/full-title&gt;&lt;/periodical&gt;&lt;pages&gt;177-178&lt;/pages&gt;&lt;volume&gt;24&lt;/volume&gt;&lt;number&gt;5&lt;/number&gt;&lt;keywords&gt;&lt;keyword&gt;impact of Community Care Act on discharge profile of elderly dementia inpatients&lt;/keyword&gt;&lt;keyword&gt;41 mo study&lt;/keyword&gt;&lt;keyword&gt;2000&lt;/keyword&gt;&lt;keyword&gt;Dementia&lt;/keyword&gt;&lt;keyword&gt;Hospital Discharge&lt;/keyword&gt;&lt;keyword&gt;Laws&lt;/keyword&gt;&lt;keyword&gt;Geriatric Patients&lt;/keyword&gt;&lt;keyword&gt;Hospitalized Patients&lt;/keyword&gt;&lt;/keywords&gt;&lt;dates&gt;&lt;year&gt;2000&lt;/year&gt;&lt;/dates&gt;&lt;pub-location&gt;United Kingdom&lt;/pub-location&gt;&lt;publisher&gt;Royal College of Psychiatrists&lt;/publisher&gt;&lt;isbn&gt;0955-6036&amp;#xD;1472-1473&lt;/isbn&gt;&lt;accession-num&gt;2000-07758-006&lt;/accession-num&gt;&lt;urls&gt;&lt;related-urls&gt;&lt;url&gt;http://search.ebscohost.com/login.aspx?direct=true&amp;amp;db=psyh&amp;amp;AN=2000-07758-006&amp;amp;site=ehost-live&lt;/url&gt;&lt;/related-urls&gt;&lt;/urls&gt;&lt;electronic-resource-num&gt;10.1192/pb.24.5.177&lt;/electronic-resource-num&gt;&lt;remote-database-name&gt;psyh&lt;/remote-database-name&gt;&lt;remote-database-provider&gt;EBSCOhost&lt;/remote-database-provider&gt;&lt;/record&gt;&lt;/Cite&gt;&lt;/EndNote&gt;</w:instrText>
      </w:r>
      <w:r w:rsidR="002C769F" w:rsidRPr="004B31E6">
        <w:fldChar w:fldCharType="separate"/>
      </w:r>
      <w:r w:rsidR="00086080">
        <w:rPr>
          <w:noProof/>
        </w:rPr>
        <w:t>[</w:t>
      </w:r>
      <w:hyperlink w:anchor="_ENREF_116" w:tooltip="Angunawela, 2000 #2060" w:history="1">
        <w:r w:rsidR="003964A4">
          <w:rPr>
            <w:noProof/>
          </w:rPr>
          <w:t>116</w:t>
        </w:r>
      </w:hyperlink>
      <w:r w:rsidR="00086080">
        <w:rPr>
          <w:noProof/>
        </w:rPr>
        <w:t>]</w:t>
      </w:r>
      <w:r w:rsidR="002C769F" w:rsidRPr="004B31E6">
        <w:fldChar w:fldCharType="end"/>
      </w:r>
    </w:p>
    <w:p w:rsidR="002C769F" w:rsidRDefault="002C769F" w:rsidP="002366E1">
      <w:pPr>
        <w:spacing w:after="0"/>
      </w:pPr>
    </w:p>
    <w:p w:rsidR="0039699A" w:rsidRPr="004B31E6" w:rsidRDefault="004321A3" w:rsidP="0039699A">
      <w:pPr>
        <w:spacing w:after="0"/>
      </w:pPr>
      <w:r>
        <w:t>P</w:t>
      </w:r>
      <w:r w:rsidR="003C3794">
        <w:t xml:space="preserve">atients with </w:t>
      </w:r>
      <w:r w:rsidR="0026115F">
        <w:t>CI</w:t>
      </w:r>
      <w:r w:rsidR="003C3794">
        <w:t xml:space="preserve"> </w:t>
      </w:r>
      <w:r w:rsidR="00D6319C">
        <w:t>are</w:t>
      </w:r>
      <w:r w:rsidR="00D07D46">
        <w:t xml:space="preserve"> </w:t>
      </w:r>
      <w:r w:rsidR="00346D59">
        <w:t xml:space="preserve">at increased risk </w:t>
      </w:r>
      <w:r w:rsidR="00897489">
        <w:t>of</w:t>
      </w:r>
      <w:r w:rsidR="003C3794">
        <w:t xml:space="preserve"> </w:t>
      </w:r>
      <w:r w:rsidR="00D07D46">
        <w:t xml:space="preserve">new </w:t>
      </w:r>
      <w:r w:rsidR="003C3794">
        <w:t>infections</w:t>
      </w:r>
      <w:r w:rsidR="00D07D46">
        <w:t xml:space="preserve"> in hospital</w:t>
      </w:r>
      <w:r w:rsidR="003C3794">
        <w:t xml:space="preserve">, </w:t>
      </w:r>
      <w:r w:rsidR="00346D59">
        <w:t>decline in functional and nutritional status, behavioural symptoms</w:t>
      </w:r>
      <w:r w:rsidR="003C3794">
        <w:t xml:space="preserve"> and incontinence. </w:t>
      </w:r>
      <w:r w:rsidR="00346D59">
        <w:t xml:space="preserve">These </w:t>
      </w:r>
      <w:r w:rsidR="002F271A">
        <w:t xml:space="preserve">may be </w:t>
      </w:r>
      <w:r w:rsidR="0026115F">
        <w:t>considered</w:t>
      </w:r>
      <w:r w:rsidR="002F271A">
        <w:t xml:space="preserve"> ‘intermediate’ </w:t>
      </w:r>
      <w:r w:rsidR="00346D59">
        <w:t>outcomes</w:t>
      </w:r>
      <w:r w:rsidR="002F271A">
        <w:t xml:space="preserve">, </w:t>
      </w:r>
      <w:r w:rsidR="0026115F">
        <w:t>precipitating</w:t>
      </w:r>
      <w:r w:rsidR="002F271A">
        <w:t xml:space="preserve"> patient deterioration, </w:t>
      </w:r>
      <w:r w:rsidR="00D6319C">
        <w:t>f</w:t>
      </w:r>
      <w:r w:rsidR="002F271A">
        <w:t xml:space="preserve">or example, CI </w:t>
      </w:r>
      <w:r w:rsidR="008F29D7">
        <w:t xml:space="preserve">was associated with mortality </w:t>
      </w:r>
      <w:r w:rsidR="002F271A">
        <w:t xml:space="preserve">only </w:t>
      </w:r>
      <w:r w:rsidR="008F29D7">
        <w:t xml:space="preserve">in patients who had at least one adverse event in hospital, </w:t>
      </w:r>
      <w:r w:rsidR="002F271A">
        <w:t xml:space="preserve">and </w:t>
      </w:r>
      <w:r w:rsidR="00B94ECB">
        <w:t xml:space="preserve">dementia associated with mortality </w:t>
      </w:r>
      <w:r w:rsidR="002F271A">
        <w:t xml:space="preserve">only </w:t>
      </w:r>
      <w:r w:rsidR="00B94ECB">
        <w:t xml:space="preserve">if delirium </w:t>
      </w:r>
      <w:r w:rsidR="002F271A">
        <w:t xml:space="preserve">had </w:t>
      </w:r>
      <w:r w:rsidR="00B94ECB">
        <w:t xml:space="preserve">occurred. </w:t>
      </w:r>
      <w:r w:rsidR="00B6362B">
        <w:fldChar w:fldCharType="begin">
          <w:fldData xml:space="preserve">PEVuZE5vdGU+PENpdGU+PEF1dGhvcj5NYXJlbmdvbmk8L0F1dGhvcj48WWVhcj4yMDEzPC9ZZWFy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QxOS0yNTwvcGFnZXM+PHZvbHVtZT42ODwvdm9sdW1lPjxu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</w:fldData>
        </w:fldChar>
      </w:r>
      <w:r w:rsidR="00086080">
        <w:instrText xml:space="preserve"> ADDIN EN.CITE </w:instrText>
      </w:r>
      <w:r w:rsidR="00086080">
        <w:fldChar w:fldCharType="begin">
          <w:fldData xml:space="preserve">PEVuZE5vdGU+PENpdGU+PEF1dGhvcj5NYXJlbmdvbmk8L0F1dGhvcj48WWVhcj4yMDEzPC9ZZWFy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QxOS0yNTwvcGFnZXM+PHZvbHVtZT42ODwvdm9sdW1lPjxu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</w:fldData>
        </w:fldChar>
      </w:r>
      <w:r w:rsidR="00086080">
        <w:instrText xml:space="preserve"> ADDIN EN.CITE.DATA </w:instrText>
      </w:r>
      <w:r w:rsidR="00086080">
        <w:fldChar w:fldCharType="end"/>
      </w:r>
      <w:r w:rsidR="00B6362B">
        <w:fldChar w:fldCharType="separate"/>
      </w:r>
      <w:r w:rsidR="00086080">
        <w:rPr>
          <w:noProof/>
        </w:rPr>
        <w:t>[</w:t>
      </w:r>
      <w:hyperlink w:anchor="_ENREF_41" w:tooltip="Avelino-Silva, 2017 #2114" w:history="1">
        <w:r w:rsidR="003964A4">
          <w:rPr>
            <w:noProof/>
          </w:rPr>
          <w:t>41</w:t>
        </w:r>
      </w:hyperlink>
      <w:r w:rsidR="00086080">
        <w:rPr>
          <w:noProof/>
        </w:rPr>
        <w:t xml:space="preserve">, </w:t>
      </w:r>
      <w:hyperlink w:anchor="_ENREF_79" w:tooltip="Marengoni, 2013 #123" w:history="1">
        <w:r w:rsidR="003964A4">
          <w:rPr>
            <w:noProof/>
          </w:rPr>
          <w:t>79</w:t>
        </w:r>
      </w:hyperlink>
      <w:r w:rsidR="00086080">
        <w:rPr>
          <w:noProof/>
        </w:rPr>
        <w:t>]</w:t>
      </w:r>
      <w:r w:rsidR="00B6362B">
        <w:fldChar w:fldCharType="end"/>
      </w:r>
      <w:r w:rsidR="00B6362B">
        <w:t xml:space="preserve"> </w:t>
      </w:r>
      <w:r w:rsidR="00D6319C">
        <w:t>Sucha</w:t>
      </w:r>
      <w:r w:rsidR="002F271A">
        <w:rPr>
          <w:rFonts w:cs="Segoe UI"/>
        </w:rPr>
        <w:t xml:space="preserve">dverse clinical events could </w:t>
      </w:r>
      <w:r w:rsidR="002F271A">
        <w:t xml:space="preserve">indicate a ‘failure to maintain’ patients’ basic health needs, </w:t>
      </w:r>
      <w:r w:rsidR="00D6319C">
        <w:t xml:space="preserve">leading to </w:t>
      </w:r>
      <w:r w:rsidR="002F271A">
        <w:t xml:space="preserve">further deterioration. </w:t>
      </w:r>
      <w:r w:rsidR="002F271A">
        <w:fldChar w:fldCharType="begin">
          <w:fldData xml:space="preserve">PEVuZE5vdGU+PENpdGU+PEF1dGhvcj5CYWlsPC9BdXRob3I+PFllYXI+MjAxNjwvWWVhcj48UmVj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</w:fldData>
        </w:fldChar>
      </w:r>
      <w:r w:rsidR="00086080">
        <w:instrText xml:space="preserve"> ADDIN EN.CITE </w:instrText>
      </w:r>
      <w:r w:rsidR="00086080">
        <w:fldChar w:fldCharType="begin">
          <w:fldData xml:space="preserve">PEVuZE5vdGU+PENpdGU+PEF1dGhvcj5CYWlsPC9BdXRob3I+PFllYXI+MjAxNjwvWWVhcj48UmVj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</w:fldData>
        </w:fldChar>
      </w:r>
      <w:r w:rsidR="00086080">
        <w:instrText xml:space="preserve"> ADDIN EN.CITE.DATA </w:instrText>
      </w:r>
      <w:r w:rsidR="00086080">
        <w:fldChar w:fldCharType="end"/>
      </w:r>
      <w:r w:rsidR="002F271A">
        <w:fldChar w:fldCharType="separate"/>
      </w:r>
      <w:r w:rsidR="00086080">
        <w:rPr>
          <w:noProof/>
        </w:rPr>
        <w:t>[</w:t>
      </w:r>
      <w:hyperlink w:anchor="_ENREF_117" w:tooltip="Bail, 2016 #553" w:history="1">
        <w:r w:rsidR="003964A4">
          <w:rPr>
            <w:noProof/>
          </w:rPr>
          <w:t>117</w:t>
        </w:r>
      </w:hyperlink>
      <w:r w:rsidR="00086080">
        <w:rPr>
          <w:noProof/>
        </w:rPr>
        <w:t>]</w:t>
      </w:r>
      <w:r w:rsidR="002F271A">
        <w:fldChar w:fldCharType="end"/>
      </w:r>
      <w:r w:rsidR="002F271A">
        <w:t xml:space="preserve"> </w:t>
      </w:r>
      <w:r w:rsidR="00B6362B">
        <w:t xml:space="preserve">A better understanding of how </w:t>
      </w:r>
      <w:r w:rsidR="008F29D7">
        <w:t>CI precipitates the</w:t>
      </w:r>
      <w:r w:rsidR="002F271A">
        <w:t>se</w:t>
      </w:r>
      <w:r w:rsidR="008F29D7">
        <w:t xml:space="preserve"> event</w:t>
      </w:r>
      <w:r w:rsidR="002F271A">
        <w:t>s</w:t>
      </w:r>
      <w:r w:rsidR="00EE21B3">
        <w:t xml:space="preserve">, </w:t>
      </w:r>
      <w:r w:rsidR="008F29D7">
        <w:t xml:space="preserve">and </w:t>
      </w:r>
      <w:r w:rsidR="00D07D46">
        <w:t>what can be done to prevent, detect and reduce the</w:t>
      </w:r>
      <w:r w:rsidR="00D6319C">
        <w:t>ir</w:t>
      </w:r>
      <w:r w:rsidR="00D07D46">
        <w:t xml:space="preserve"> risk </w:t>
      </w:r>
      <w:r w:rsidR="00B6362B">
        <w:t xml:space="preserve">would enable </w:t>
      </w:r>
      <w:r w:rsidR="00D07D46">
        <w:t xml:space="preserve">development of </w:t>
      </w:r>
      <w:r w:rsidR="00B6362B">
        <w:t xml:space="preserve">better care models and </w:t>
      </w:r>
      <w:r w:rsidR="00D6319C">
        <w:t xml:space="preserve">improved </w:t>
      </w:r>
      <w:r w:rsidR="00D07D46">
        <w:t xml:space="preserve">patient </w:t>
      </w:r>
      <w:r w:rsidR="00B6362B">
        <w:t>outcomes</w:t>
      </w:r>
      <w:r w:rsidR="008F29D7">
        <w:t>.</w:t>
      </w:r>
      <w:r w:rsidR="00D07D46">
        <w:t xml:space="preserve"> </w:t>
      </w:r>
      <w:r w:rsidR="00325CA1">
        <w:t>T</w:t>
      </w:r>
      <w:r w:rsidR="002366E1">
        <w:t>he multifactorial nature of these events requires</w:t>
      </w:r>
      <w:r w:rsidR="002366E1">
        <w:rPr>
          <w:rFonts w:cs="Segoe UI"/>
        </w:rPr>
        <w:t xml:space="preserve"> a </w:t>
      </w:r>
      <w:r w:rsidR="002366E1" w:rsidRPr="004B31E6">
        <w:rPr>
          <w:rFonts w:cs="Segoe UI"/>
        </w:rPr>
        <w:t>multilevel approach at seven levels of care - patient, task, staff, team, environmen</w:t>
      </w:r>
      <w:r w:rsidR="00325CA1">
        <w:rPr>
          <w:rFonts w:cs="Segoe UI"/>
        </w:rPr>
        <w:t>t, organisation and institution -</w:t>
      </w:r>
      <w:r w:rsidR="002366E1" w:rsidRPr="004B31E6">
        <w:rPr>
          <w:rFonts w:cs="Segoe UI"/>
        </w:rPr>
        <w:t xml:space="preserve"> to make</w:t>
      </w:r>
      <w:r w:rsidR="00AE29D6">
        <w:rPr>
          <w:rFonts w:cs="Segoe UI"/>
        </w:rPr>
        <w:t xml:space="preserve"> </w:t>
      </w:r>
      <w:r w:rsidR="002366E1" w:rsidRPr="004B31E6">
        <w:rPr>
          <w:rFonts w:cs="Segoe UI"/>
        </w:rPr>
        <w:t>improvement</w:t>
      </w:r>
      <w:r w:rsidR="00325CA1">
        <w:rPr>
          <w:rFonts w:cs="Segoe UI"/>
        </w:rPr>
        <w:t>s</w:t>
      </w:r>
      <w:r w:rsidR="002366E1">
        <w:rPr>
          <w:rFonts w:cs="Segoe UI"/>
        </w:rPr>
        <w:t xml:space="preserve">, and </w:t>
      </w:r>
      <w:r w:rsidR="002366E1" w:rsidRPr="004B31E6">
        <w:rPr>
          <w:rFonts w:cs="Segoe UI"/>
        </w:rPr>
        <w:t xml:space="preserve">outcomes for hospital dementia care </w:t>
      </w:r>
      <w:r w:rsidR="002366E1">
        <w:rPr>
          <w:rFonts w:cs="Segoe UI"/>
        </w:rPr>
        <w:t xml:space="preserve">should </w:t>
      </w:r>
      <w:r w:rsidR="002366E1" w:rsidRPr="004B31E6">
        <w:rPr>
          <w:rFonts w:cs="Segoe UI"/>
        </w:rPr>
        <w:t>reflect changes at each of these levels.</w:t>
      </w:r>
      <w:r w:rsidR="002366E1" w:rsidRPr="004B31E6">
        <w:rPr>
          <w:rFonts w:cs="Segoe UI"/>
          <w:i/>
        </w:rPr>
        <w:t xml:space="preserve"> </w:t>
      </w:r>
      <w:r w:rsidR="002366E1" w:rsidRPr="004B31E6">
        <w:rPr>
          <w:rFonts w:cs="Segoe UI"/>
        </w:rPr>
        <w:fldChar w:fldCharType="begin">
          <w:fldData xml:space="preserve">PEVuZE5vdGU+PENpdGU+PEF1dGhvcj5HZW9yZ2U8L0F1dGhvcj48WWVhcj4yMDEzPC9ZZWFyPjxS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</w:fldData>
        </w:fldChar>
      </w:r>
      <w:r w:rsidR="00086080">
        <w:rPr>
          <w:rFonts w:cs="Segoe UI"/>
        </w:rPr>
        <w:instrText xml:space="preserve"> ADDIN EN.CITE </w:instrText>
      </w:r>
      <w:r w:rsidR="00086080">
        <w:rPr>
          <w:rFonts w:cs="Segoe UI"/>
        </w:rPr>
        <w:fldChar w:fldCharType="begin">
          <w:fldData xml:space="preserve">PEVuZE5vdGU+PENpdGU+PEF1dGhvcj5HZW9yZ2U8L0F1dGhvcj48WWVhcj4yMDEzPC9ZZWFyPjxS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</w:fldData>
        </w:fldChar>
      </w:r>
      <w:r w:rsidR="00086080">
        <w:rPr>
          <w:rFonts w:cs="Segoe UI"/>
        </w:rPr>
        <w:instrText xml:space="preserve"> ADDIN EN.CITE.DATA </w:instrText>
      </w:r>
      <w:r w:rsidR="00086080">
        <w:rPr>
          <w:rFonts w:cs="Segoe UI"/>
        </w:rPr>
      </w:r>
      <w:r w:rsidR="00086080">
        <w:rPr>
          <w:rFonts w:cs="Segoe UI"/>
        </w:rPr>
        <w:fldChar w:fldCharType="end"/>
      </w:r>
      <w:r w:rsidR="002366E1" w:rsidRPr="004B31E6">
        <w:rPr>
          <w:rFonts w:cs="Segoe UI"/>
        </w:rPr>
      </w:r>
      <w:r w:rsidR="002366E1" w:rsidRPr="004B31E6">
        <w:rPr>
          <w:rFonts w:cs="Segoe UI"/>
        </w:rPr>
        <w:fldChar w:fldCharType="separate"/>
      </w:r>
      <w:r w:rsidR="00086080">
        <w:rPr>
          <w:rFonts w:cs="Segoe UI"/>
          <w:noProof/>
        </w:rPr>
        <w:t>[</w:t>
      </w:r>
      <w:hyperlink w:anchor="_ENREF_118" w:tooltip="George, 2013 #726" w:history="1">
        <w:r w:rsidR="003964A4">
          <w:rPr>
            <w:rFonts w:cs="Segoe UI"/>
            <w:noProof/>
          </w:rPr>
          <w:t>118</w:t>
        </w:r>
      </w:hyperlink>
      <w:r w:rsidR="00086080">
        <w:rPr>
          <w:rFonts w:cs="Segoe UI"/>
          <w:noProof/>
        </w:rPr>
        <w:t>]</w:t>
      </w:r>
      <w:r w:rsidR="002366E1" w:rsidRPr="004B31E6">
        <w:rPr>
          <w:rFonts w:cs="Segoe UI"/>
        </w:rPr>
        <w:fldChar w:fldCharType="end"/>
      </w:r>
      <w:r w:rsidR="002366E1" w:rsidRPr="004B31E6">
        <w:rPr>
          <w:rFonts w:cs="Segoe UI"/>
        </w:rPr>
        <w:t xml:space="preserve"> </w:t>
      </w:r>
      <w:r w:rsidR="0039699A">
        <w:rPr>
          <w:rFonts w:cs="Segoe UI"/>
        </w:rPr>
        <w:t xml:space="preserve">Maintaining </w:t>
      </w:r>
      <w:r w:rsidR="0039699A">
        <w:t xml:space="preserve">clinical and functional status of </w:t>
      </w:r>
      <w:r w:rsidR="0039699A" w:rsidRPr="004B31E6">
        <w:t xml:space="preserve">patients may </w:t>
      </w:r>
      <w:r w:rsidR="0039699A">
        <w:t>impact on post-discharge outcomes</w:t>
      </w:r>
      <w:r w:rsidR="00C54642">
        <w:t>,</w:t>
      </w:r>
      <w:r w:rsidR="0039699A">
        <w:t xml:space="preserve"> </w:t>
      </w:r>
      <w:r w:rsidR="00C54642">
        <w:t>e.g.</w:t>
      </w:r>
      <w:r w:rsidR="0039699A">
        <w:t xml:space="preserve"> </w:t>
      </w:r>
      <w:r w:rsidR="0039699A" w:rsidRPr="004B31E6">
        <w:t>mortality, short-term readmissions</w:t>
      </w:r>
      <w:r w:rsidR="0039699A">
        <w:t>, institutionalisation within a year</w:t>
      </w:r>
      <w:r w:rsidR="0039699A" w:rsidRPr="004B31E6">
        <w:t xml:space="preserve"> and </w:t>
      </w:r>
      <w:r w:rsidR="0039699A">
        <w:t xml:space="preserve">continued </w:t>
      </w:r>
      <w:r w:rsidR="0039699A" w:rsidRPr="004B31E6">
        <w:t xml:space="preserve">functional decline. </w:t>
      </w:r>
      <w:r w:rsidR="0039699A" w:rsidRPr="004B31E6">
        <w:fldChar w:fldCharType="begin">
          <w:fldData xml:space="preserve">PEVuZE5vdGU+PENpdGU+PEF1dGhvcj5TYW1wc29uPC9BdXRob3I+PFllYXI+MjAxMzwvWWVhcj48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==
</w:fldData>
        </w:fldChar>
      </w:r>
      <w:r w:rsidR="00086080">
        <w:instrText xml:space="preserve"> ADDIN EN.CITE </w:instrText>
      </w:r>
      <w:r w:rsidR="00086080">
        <w:fldChar w:fldCharType="begin">
          <w:fldData xml:space="preserve">PEVuZE5vdGU+PENpdGU+PEF1dGhvcj5TYW1wc29uPC9BdXRob3I+PFllYXI+MjAxMzwvWWVhcj48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==
</w:fldData>
        </w:fldChar>
      </w:r>
      <w:r w:rsidR="00086080">
        <w:instrText xml:space="preserve"> ADDIN EN.CITE.DATA </w:instrText>
      </w:r>
      <w:r w:rsidR="00086080">
        <w:fldChar w:fldCharType="end"/>
      </w:r>
      <w:r w:rsidR="0039699A" w:rsidRPr="004B31E6">
        <w:fldChar w:fldCharType="separate"/>
      </w:r>
      <w:r w:rsidR="00086080">
        <w:rPr>
          <w:noProof/>
        </w:rPr>
        <w:t>[</w:t>
      </w:r>
      <w:hyperlink w:anchor="_ENREF_119" w:tooltip="Sampson, 2013 #132" w:history="1">
        <w:r w:rsidR="003964A4">
          <w:rPr>
            <w:noProof/>
          </w:rPr>
          <w:t>119-122</w:t>
        </w:r>
      </w:hyperlink>
      <w:r w:rsidR="00086080">
        <w:rPr>
          <w:noProof/>
        </w:rPr>
        <w:t>]</w:t>
      </w:r>
      <w:r w:rsidR="0039699A" w:rsidRPr="004B31E6">
        <w:fldChar w:fldCharType="end"/>
      </w:r>
      <w:r w:rsidR="0039699A" w:rsidRPr="004B31E6">
        <w:t>.</w:t>
      </w:r>
      <w:r w:rsidR="002C769F">
        <w:t xml:space="preserve"> </w:t>
      </w:r>
      <w:r w:rsidR="0039699A" w:rsidRPr="004B31E6">
        <w:t xml:space="preserve"> </w:t>
      </w:r>
      <w:r w:rsidR="002C769F">
        <w:t xml:space="preserve">A focus on fundamentals of care, </w:t>
      </w:r>
      <w:r w:rsidR="00325CA1">
        <w:t>e.g.</w:t>
      </w:r>
      <w:r w:rsidR="00AE29D6">
        <w:t xml:space="preserve"> </w:t>
      </w:r>
      <w:r w:rsidR="002C769F">
        <w:t xml:space="preserve">ensuring nutrition, hydration, skin care and mobilisation of patients </w:t>
      </w:r>
      <w:r w:rsidR="00325CA1">
        <w:t>and</w:t>
      </w:r>
      <w:r w:rsidR="002C769F">
        <w:t xml:space="preserve"> psychological c</w:t>
      </w:r>
      <w:r w:rsidR="00AE29D6">
        <w:t>are,</w:t>
      </w:r>
      <w:r w:rsidR="002C769F">
        <w:t xml:space="preserve"> may improve </w:t>
      </w:r>
      <w:r w:rsidR="00325CA1">
        <w:t>intermediate outcomes</w:t>
      </w:r>
      <w:r w:rsidR="002C769F">
        <w:t xml:space="preserve"> and reduce in-hospital and post-discharge decline. </w:t>
      </w:r>
    </w:p>
    <w:p w:rsidR="00921016" w:rsidRDefault="00921016" w:rsidP="00A407B0">
      <w:pPr>
        <w:spacing w:after="0"/>
      </w:pPr>
    </w:p>
    <w:p w:rsidR="002366E1" w:rsidRPr="004B31E6" w:rsidRDefault="002366E1" w:rsidP="002366E1">
      <w:pPr>
        <w:spacing w:after="0"/>
      </w:pPr>
      <w:r>
        <w:t>The variety of covariates used for adjustment</w:t>
      </w:r>
      <w:r w:rsidR="00427D06">
        <w:t xml:space="preserve"> in the articles</w:t>
      </w:r>
      <w:r>
        <w:t xml:space="preserve">, and different approaches used to account for the same underlying characteristics (e.g. individual diagnostic groups vs Charlson comorbidity score) may </w:t>
      </w:r>
      <w:r w:rsidRPr="004B31E6">
        <w:t xml:space="preserve">explain variability in </w:t>
      </w:r>
      <w:r>
        <w:t>study conclusions. For example</w:t>
      </w:r>
      <w:r w:rsidR="00427D06">
        <w:t>,</w:t>
      </w:r>
      <w:r>
        <w:t xml:space="preserve"> functional scores were more significant in predicting mortality than </w:t>
      </w:r>
      <w:r w:rsidR="00325CA1">
        <w:t xml:space="preserve">dementia </w:t>
      </w:r>
      <w:r>
        <w:t xml:space="preserve">in </w:t>
      </w:r>
      <w:r w:rsidR="009822D3">
        <w:t xml:space="preserve">older </w:t>
      </w:r>
      <w:r>
        <w:t>patient</w:t>
      </w:r>
      <w:r w:rsidR="009822D3">
        <w:t xml:space="preserve">s, </w:t>
      </w:r>
      <w:r>
        <w:t xml:space="preserve">but </w:t>
      </w:r>
      <w:r w:rsidR="00427D06">
        <w:t>few</w:t>
      </w:r>
      <w:r>
        <w:t xml:space="preserve"> studies investigating the relationship between CI and mortality adjusted for patient function, suggesting residual confounding. The current trend for </w:t>
      </w:r>
      <w:r w:rsidR="009822D3">
        <w:t>including</w:t>
      </w:r>
      <w:r>
        <w:t xml:space="preserve"> frailty assessments </w:t>
      </w:r>
      <w:r w:rsidR="004321A3">
        <w:t>in</w:t>
      </w:r>
      <w:r>
        <w:t xml:space="preserve"> acute hospital care will provide </w:t>
      </w:r>
      <w:r w:rsidR="004A2C48">
        <w:t>key</w:t>
      </w:r>
      <w:r>
        <w:t xml:space="preserve"> information, although it will become difficult to disentangle the relative contributions of frailty and </w:t>
      </w:r>
      <w:r w:rsidR="007A7360">
        <w:t>CI</w:t>
      </w:r>
      <w:r>
        <w:t xml:space="preserve">, as </w:t>
      </w:r>
      <w:r w:rsidR="007A7360">
        <w:t>CI</w:t>
      </w:r>
      <w:r>
        <w:t xml:space="preserve"> comprises part of commonly used frailty assessments.</w:t>
      </w:r>
      <w:r w:rsidR="004A2C48">
        <w:t xml:space="preserve"> </w:t>
      </w:r>
      <w:r w:rsidR="00C42983">
        <w:t>T</w:t>
      </w:r>
      <w:r w:rsidRPr="004B31E6">
        <w:t xml:space="preserve">he majority of studies </w:t>
      </w:r>
      <w:r>
        <w:t>explore</w:t>
      </w:r>
      <w:r w:rsidR="00427D06">
        <w:t>d</w:t>
      </w:r>
      <w:r w:rsidRPr="004B31E6">
        <w:t xml:space="preserve"> associations </w:t>
      </w:r>
      <w:r>
        <w:t>between</w:t>
      </w:r>
      <w:r w:rsidRPr="004B31E6">
        <w:t xml:space="preserve"> </w:t>
      </w:r>
      <w:r>
        <w:t>patient</w:t>
      </w:r>
      <w:r w:rsidRPr="004B31E6">
        <w:t xml:space="preserve"> characteristics at </w:t>
      </w:r>
      <w:r>
        <w:t xml:space="preserve">the beginning of </w:t>
      </w:r>
      <w:r w:rsidRPr="004B31E6">
        <w:t xml:space="preserve">hospital admission with </w:t>
      </w:r>
      <w:r>
        <w:t>a binary</w:t>
      </w:r>
      <w:r w:rsidR="00427D06">
        <w:t xml:space="preserve"> outcome during hospitalisation </w:t>
      </w:r>
      <w:r>
        <w:t xml:space="preserve">or </w:t>
      </w:r>
      <w:r w:rsidRPr="004B31E6">
        <w:t>outcomes at discharge</w:t>
      </w:r>
      <w:r>
        <w:t>,</w:t>
      </w:r>
      <w:r w:rsidRPr="004B31E6">
        <w:t xml:space="preserve"> </w:t>
      </w:r>
      <w:r w:rsidR="004A2C48">
        <w:t xml:space="preserve">not </w:t>
      </w:r>
      <w:r w:rsidRPr="004B31E6">
        <w:t>account</w:t>
      </w:r>
      <w:r w:rsidR="004321A3">
        <w:t>ing for</w:t>
      </w:r>
      <w:r w:rsidRPr="004B31E6">
        <w:t xml:space="preserve"> time-varying covariates</w:t>
      </w:r>
      <w:r>
        <w:t xml:space="preserve">, </w:t>
      </w:r>
      <w:r w:rsidR="004A2C48">
        <w:t>e.g.</w:t>
      </w:r>
      <w:r>
        <w:t xml:space="preserve"> staffing levels</w:t>
      </w:r>
      <w:r w:rsidR="004321A3">
        <w:t>,</w:t>
      </w:r>
      <w:r>
        <w:t xml:space="preserve"> changes in </w:t>
      </w:r>
      <w:r w:rsidR="004321A3">
        <w:t xml:space="preserve">illness </w:t>
      </w:r>
      <w:r>
        <w:t xml:space="preserve">acuity </w:t>
      </w:r>
      <w:r w:rsidR="00C42983">
        <w:t>or function</w:t>
      </w:r>
      <w:r w:rsidRPr="004B31E6">
        <w:t xml:space="preserve">. </w:t>
      </w:r>
      <w:r>
        <w:t>Availability</w:t>
      </w:r>
      <w:r w:rsidRPr="004B31E6">
        <w:t xml:space="preserve"> of longitudinal data </w:t>
      </w:r>
      <w:r>
        <w:t>representing</w:t>
      </w:r>
      <w:r w:rsidRPr="004B31E6">
        <w:t xml:space="preserve"> day-to-day care</w:t>
      </w:r>
      <w:r>
        <w:t>,</w:t>
      </w:r>
      <w:r w:rsidRPr="004B31E6">
        <w:t xml:space="preserve"> </w:t>
      </w:r>
      <w:r>
        <w:t>or</w:t>
      </w:r>
      <w:r w:rsidRPr="004B31E6">
        <w:t xml:space="preserve"> outcomes </w:t>
      </w:r>
      <w:r>
        <w:t>reflect</w:t>
      </w:r>
      <w:r w:rsidR="004A2C48">
        <w:t>ing</w:t>
      </w:r>
      <w:r>
        <w:t xml:space="preserve"> </w:t>
      </w:r>
      <w:r w:rsidR="004A2C48">
        <w:t xml:space="preserve">care </w:t>
      </w:r>
      <w:r>
        <w:t>process</w:t>
      </w:r>
      <w:r w:rsidR="004A2C48">
        <w:t>es</w:t>
      </w:r>
      <w:r>
        <w:t>,</w:t>
      </w:r>
      <w:r w:rsidRPr="004B31E6">
        <w:t xml:space="preserve"> </w:t>
      </w:r>
      <w:r>
        <w:t xml:space="preserve">are </w:t>
      </w:r>
      <w:r w:rsidR="00427D06">
        <w:t>essential</w:t>
      </w:r>
      <w:r>
        <w:t xml:space="preserve"> to understand more about modifiable risk factors </w:t>
      </w:r>
      <w:r w:rsidR="004321A3">
        <w:t>contributing</w:t>
      </w:r>
      <w:r w:rsidRPr="004B31E6">
        <w:t xml:space="preserve"> to </w:t>
      </w:r>
      <w:r>
        <w:t>poor outcomes</w:t>
      </w:r>
      <w:r w:rsidRPr="004B31E6">
        <w:t>.</w:t>
      </w:r>
    </w:p>
    <w:p w:rsidR="002F271A" w:rsidRDefault="002F271A" w:rsidP="00A407B0">
      <w:pPr>
        <w:spacing w:after="0"/>
      </w:pPr>
    </w:p>
    <w:p w:rsidR="00AC5017" w:rsidRDefault="00181968" w:rsidP="003837FB">
      <w:pPr>
        <w:spacing w:after="0"/>
      </w:pPr>
      <w:r>
        <w:t xml:space="preserve">Staffing levels, knowledge and skills </w:t>
      </w:r>
      <w:r w:rsidR="00B03952">
        <w:t>are</w:t>
      </w:r>
      <w:r>
        <w:t xml:space="preserve"> a barrier to provision of best-practice care for people with </w:t>
      </w:r>
      <w:r w:rsidR="00202DF2">
        <w:t>CI</w:t>
      </w:r>
      <w:r>
        <w:t xml:space="preserve"> in hospital </w:t>
      </w:r>
      <w:r w:rsidR="00B43A4F">
        <w:rPr>
          <w:rFonts w:cs="ProximaNova-Light"/>
        </w:rPr>
        <w:fldChar w:fldCharType="begin">
          <w:fldData xml:space="preserve">PEVuZE5vdGU+PENpdGU+PEF1dGhvcj5Qc3ljaGlhdHJpc3RzPC9BdXRob3I+PFllYXI+MjAxNzwv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</w:fldData>
        </w:fldChar>
      </w:r>
      <w:r w:rsidR="00086080">
        <w:rPr>
          <w:rFonts w:cs="ProximaNova-Light"/>
        </w:rPr>
        <w:instrText xml:space="preserve"> ADDIN EN.CITE </w:instrText>
      </w:r>
      <w:r w:rsidR="00086080">
        <w:rPr>
          <w:rFonts w:cs="ProximaNova-Light"/>
        </w:rPr>
        <w:fldChar w:fldCharType="begin">
          <w:fldData xml:space="preserve">PEVuZE5vdGU+PENpdGU+PEF1dGhvcj5Qc3ljaGlhdHJpc3RzPC9BdXRob3I+PFllYXI+MjAxNzwv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</w:fldData>
        </w:fldChar>
      </w:r>
      <w:r w:rsidR="00086080">
        <w:rPr>
          <w:rFonts w:cs="ProximaNova-Light"/>
        </w:rPr>
        <w:instrText xml:space="preserve"> ADDIN EN.CITE.DATA </w:instrText>
      </w:r>
      <w:r w:rsidR="00086080">
        <w:rPr>
          <w:rFonts w:cs="ProximaNova-Light"/>
        </w:rPr>
      </w:r>
      <w:r w:rsidR="00086080">
        <w:rPr>
          <w:rFonts w:cs="ProximaNova-Light"/>
        </w:rPr>
        <w:fldChar w:fldCharType="end"/>
      </w:r>
      <w:r w:rsidR="00B43A4F">
        <w:rPr>
          <w:rFonts w:cs="ProximaNova-Light"/>
        </w:rPr>
      </w:r>
      <w:r w:rsidR="00B43A4F">
        <w:rPr>
          <w:rFonts w:cs="ProximaNova-Light"/>
        </w:rPr>
        <w:fldChar w:fldCharType="separate"/>
      </w:r>
      <w:r w:rsidR="00086080">
        <w:rPr>
          <w:rFonts w:cs="ProximaNova-Light"/>
          <w:noProof/>
        </w:rPr>
        <w:t>[</w:t>
      </w:r>
      <w:hyperlink w:anchor="_ENREF_15" w:tooltip="Royal College of Psychiatrists, 2017 #2128" w:history="1">
        <w:r w:rsidR="003964A4">
          <w:rPr>
            <w:rFonts w:cs="ProximaNova-Light"/>
            <w:noProof/>
          </w:rPr>
          <w:t>15</w:t>
        </w:r>
      </w:hyperlink>
      <w:r w:rsidR="00086080">
        <w:rPr>
          <w:rFonts w:cs="ProximaNova-Light"/>
          <w:noProof/>
        </w:rPr>
        <w:t xml:space="preserve">, </w:t>
      </w:r>
      <w:hyperlink w:anchor="_ENREF_123" w:tooltip="Tropea, 2017 #2115" w:history="1">
        <w:r w:rsidR="003964A4">
          <w:rPr>
            <w:rFonts w:cs="ProximaNova-Light"/>
            <w:noProof/>
          </w:rPr>
          <w:t>123</w:t>
        </w:r>
      </w:hyperlink>
      <w:r w:rsidR="00086080">
        <w:rPr>
          <w:rFonts w:cs="ProximaNova-Light"/>
          <w:noProof/>
        </w:rPr>
        <w:t>]</w:t>
      </w:r>
      <w:r w:rsidR="00B43A4F">
        <w:rPr>
          <w:rFonts w:cs="ProximaNova-Light"/>
        </w:rPr>
        <w:fldChar w:fldCharType="end"/>
      </w:r>
      <w:r w:rsidRPr="00181968">
        <w:rPr>
          <w:rFonts w:cs="Segoe UI"/>
        </w:rPr>
        <w:t xml:space="preserve"> </w:t>
      </w:r>
      <w:r>
        <w:rPr>
          <w:rFonts w:cs="Segoe UI"/>
        </w:rPr>
        <w:t xml:space="preserve">However, </w:t>
      </w:r>
      <w:r w:rsidRPr="004B31E6">
        <w:t xml:space="preserve">studies </w:t>
      </w:r>
      <w:r w:rsidR="004E133D">
        <w:t xml:space="preserve">in this review neither </w:t>
      </w:r>
      <w:r>
        <w:t xml:space="preserve">included detailed descriptions of </w:t>
      </w:r>
      <w:r w:rsidRPr="004B31E6">
        <w:t xml:space="preserve">staffing levels </w:t>
      </w:r>
      <w:r w:rsidR="00B03952">
        <w:t>and skill mix, staff continuity,</w:t>
      </w:r>
      <w:r w:rsidRPr="004B31E6">
        <w:t xml:space="preserve"> training and knowledge, and the general hospital environment</w:t>
      </w:r>
      <w:r w:rsidR="004E133D">
        <w:t>, nor took account of these in analyses</w:t>
      </w:r>
      <w:r w:rsidRPr="004B31E6">
        <w:t>.</w:t>
      </w:r>
      <w:r w:rsidR="00B03952">
        <w:t xml:space="preserve"> O</w:t>
      </w:r>
      <w:r w:rsidR="000B63CA">
        <w:t xml:space="preserve">utcomes of value in capturing </w:t>
      </w:r>
      <w:r w:rsidR="007C3DDC">
        <w:t xml:space="preserve">aspects </w:t>
      </w:r>
      <w:r w:rsidR="000B63CA">
        <w:t>of care</w:t>
      </w:r>
      <w:r w:rsidR="007C3DDC">
        <w:t>, e.g.</w:t>
      </w:r>
      <w:r w:rsidR="000B63CA">
        <w:t xml:space="preserve">  patient experience</w:t>
      </w:r>
      <w:r w:rsidR="007C3DDC">
        <w:t>,</w:t>
      </w:r>
      <w:r w:rsidR="000B63CA">
        <w:t xml:space="preserve"> </w:t>
      </w:r>
      <w:r w:rsidR="00CC69B9" w:rsidRPr="004B31E6">
        <w:t>may require specific questionnaires or assessment</w:t>
      </w:r>
      <w:r w:rsidR="00B03952">
        <w:t>s</w:t>
      </w:r>
      <w:r w:rsidR="000B63CA">
        <w:t xml:space="preserve">, and are not commonly </w:t>
      </w:r>
      <w:r w:rsidR="00CC69B9">
        <w:t xml:space="preserve">available. </w:t>
      </w:r>
      <w:r w:rsidR="00CC69B9" w:rsidRPr="004B31E6">
        <w:t>For example, the person-centred care of older people with CI in acute care scale (POPAC) measures nursing staff best prac</w:t>
      </w:r>
      <w:r w:rsidR="00CC69B9">
        <w:t>tice care processes to identify</w:t>
      </w:r>
      <w:r w:rsidR="00CC69B9" w:rsidRPr="004B31E6">
        <w:t xml:space="preserve"> CI and employ</w:t>
      </w:r>
      <w:r w:rsidR="00897489">
        <w:t>ment of</w:t>
      </w:r>
      <w:r w:rsidR="00CC69B9" w:rsidRPr="004B31E6">
        <w:t xml:space="preserve"> nursing interventions to meet associated needs</w:t>
      </w:r>
      <w:r w:rsidR="007C3DDC">
        <w:t>, and</w:t>
      </w:r>
      <w:r w:rsidR="00CC69B9" w:rsidRPr="004B31E6">
        <w:t xml:space="preserve"> could be useful in evaluati</w:t>
      </w:r>
      <w:r w:rsidR="007C3DDC">
        <w:t>ng</w:t>
      </w:r>
      <w:r w:rsidR="00CC69B9" w:rsidRPr="004B31E6">
        <w:t xml:space="preserve"> routine care and service developments such as training, as well as </w:t>
      </w:r>
      <w:r w:rsidR="00CC69B9">
        <w:t>an outcome in</w:t>
      </w:r>
      <w:r w:rsidR="00CC69B9" w:rsidRPr="004B31E6">
        <w:t xml:space="preserve"> research. </w:t>
      </w:r>
      <w:r w:rsidR="00CC69B9">
        <w:fldChar w:fldCharType="begin">
          <w:fldData xml:space="preserve">PEVuZE5vdGU+PENpdGU+PEF1dGhvcj5FZHZhcmRzc29uPC9BdXRob3I+PFllYXI+MjAxMzwvWWVh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</w:fldData>
        </w:fldChar>
      </w:r>
      <w:r w:rsidR="00086080">
        <w:instrText xml:space="preserve"> ADDIN EN.CITE </w:instrText>
      </w:r>
      <w:r w:rsidR="00086080">
        <w:fldChar w:fldCharType="begin">
          <w:fldData xml:space="preserve">PEVuZE5vdGU+PENpdGU+PEF1dGhvcj5FZHZhcmRzc29uPC9BdXRob3I+PFllYXI+MjAxMzwvWWVh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</w:fldData>
        </w:fldChar>
      </w:r>
      <w:r w:rsidR="00086080">
        <w:instrText xml:space="preserve"> ADDIN EN.CITE.DATA </w:instrText>
      </w:r>
      <w:r w:rsidR="00086080">
        <w:fldChar w:fldCharType="end"/>
      </w:r>
      <w:r w:rsidR="00CC69B9">
        <w:fldChar w:fldCharType="separate"/>
      </w:r>
      <w:r w:rsidR="00086080">
        <w:rPr>
          <w:noProof/>
        </w:rPr>
        <w:t>[</w:t>
      </w:r>
      <w:hyperlink w:anchor="_ENREF_124" w:tooltip="Edvardsson, 2013 #226" w:history="1">
        <w:r w:rsidR="003964A4">
          <w:rPr>
            <w:noProof/>
          </w:rPr>
          <w:t>124</w:t>
        </w:r>
      </w:hyperlink>
      <w:r w:rsidR="00086080">
        <w:rPr>
          <w:noProof/>
        </w:rPr>
        <w:t>]</w:t>
      </w:r>
      <w:r w:rsidR="00CC69B9">
        <w:fldChar w:fldCharType="end"/>
      </w:r>
      <w:r w:rsidR="000B63CA">
        <w:t xml:space="preserve"> </w:t>
      </w:r>
    </w:p>
    <w:p w:rsidR="00AC5017" w:rsidRDefault="00AC5017" w:rsidP="003837FB">
      <w:pPr>
        <w:spacing w:after="0"/>
      </w:pPr>
    </w:p>
    <w:p w:rsidR="00D771C4" w:rsidRPr="004B31E6" w:rsidRDefault="007C3DDC" w:rsidP="003837FB">
      <w:pPr>
        <w:spacing w:after="0"/>
      </w:pPr>
      <w:r>
        <w:t xml:space="preserve">No single study </w:t>
      </w:r>
      <w:r w:rsidR="00202DF2">
        <w:t>include</w:t>
      </w:r>
      <w:r>
        <w:t>d</w:t>
      </w:r>
      <w:r w:rsidR="00202DF2">
        <w:t xml:space="preserve"> </w:t>
      </w:r>
      <w:r w:rsidR="00AC5017">
        <w:t xml:space="preserve">a </w:t>
      </w:r>
      <w:r>
        <w:t xml:space="preserve">wide </w:t>
      </w:r>
      <w:r w:rsidR="00AC5017" w:rsidRPr="004B31E6">
        <w:t xml:space="preserve">range of care, clinical and </w:t>
      </w:r>
      <w:r w:rsidR="00AC5017">
        <w:t>wellbeing</w:t>
      </w:r>
      <w:r w:rsidR="00AC5017" w:rsidRPr="004B31E6">
        <w:t xml:space="preserve"> outcomes</w:t>
      </w:r>
      <w:r w:rsidR="00AC5017">
        <w:t xml:space="preserve">.  </w:t>
      </w:r>
      <w:r w:rsidR="000B63CA">
        <w:t xml:space="preserve">Given the role of intermediate outcomes in influencing catastrophic </w:t>
      </w:r>
      <w:r>
        <w:t xml:space="preserve">events </w:t>
      </w:r>
      <w:r w:rsidR="00C42983">
        <w:t>such as mortality</w:t>
      </w:r>
      <w:r w:rsidR="000B63CA">
        <w:t xml:space="preserve">, a core outcome set for </w:t>
      </w:r>
      <w:r w:rsidR="00202DF2">
        <w:t>CI</w:t>
      </w:r>
      <w:r w:rsidR="000B63CA">
        <w:t xml:space="preserve"> focussed on hospital care</w:t>
      </w:r>
      <w:r>
        <w:t xml:space="preserve"> is required. This</w:t>
      </w:r>
      <w:r w:rsidR="000B63CA">
        <w:t xml:space="preserve"> could be used </w:t>
      </w:r>
      <w:r w:rsidR="000B63CA">
        <w:rPr>
          <w:rFonts w:cs="Segoe UI"/>
        </w:rPr>
        <w:t>to standardise</w:t>
      </w:r>
      <w:r w:rsidR="00CD1542" w:rsidRPr="004B31E6">
        <w:rPr>
          <w:rFonts w:cs="Segoe UI"/>
        </w:rPr>
        <w:t xml:space="preserve"> outcomes for interventional and observational studies</w:t>
      </w:r>
      <w:r w:rsidR="000B63CA">
        <w:rPr>
          <w:rFonts w:cs="Segoe UI"/>
        </w:rPr>
        <w:t xml:space="preserve">, </w:t>
      </w:r>
      <w:r w:rsidR="00CD1542" w:rsidRPr="004B31E6">
        <w:rPr>
          <w:rFonts w:cs="Segoe UI"/>
        </w:rPr>
        <w:t>improving comparability of studies</w:t>
      </w:r>
      <w:r w:rsidR="000B63CA">
        <w:rPr>
          <w:rFonts w:cs="Segoe UI"/>
        </w:rPr>
        <w:t xml:space="preserve">, </w:t>
      </w:r>
      <w:r w:rsidR="00A71FA2">
        <w:rPr>
          <w:rFonts w:cs="Segoe UI"/>
        </w:rPr>
        <w:t>and</w:t>
      </w:r>
      <w:r w:rsidR="00ED2E9A">
        <w:rPr>
          <w:rFonts w:cs="Segoe UI"/>
        </w:rPr>
        <w:t xml:space="preserve"> </w:t>
      </w:r>
      <w:r w:rsidR="000B63CA">
        <w:rPr>
          <w:rFonts w:cs="Segoe UI"/>
        </w:rPr>
        <w:t>in</w:t>
      </w:r>
      <w:r w:rsidR="00D679B8" w:rsidRPr="004B31E6">
        <w:rPr>
          <w:rFonts w:cs="Segoe UI"/>
        </w:rPr>
        <w:t xml:space="preserve"> routine care </w:t>
      </w:r>
      <w:r w:rsidR="000B63CA">
        <w:rPr>
          <w:rFonts w:cs="Segoe UI"/>
        </w:rPr>
        <w:t>to</w:t>
      </w:r>
      <w:r w:rsidR="00D679B8" w:rsidRPr="004B31E6">
        <w:rPr>
          <w:rFonts w:cs="Segoe UI"/>
        </w:rPr>
        <w:t xml:space="preserve"> improve care quality</w:t>
      </w:r>
      <w:r w:rsidR="00A07403">
        <w:rPr>
          <w:rFonts w:cs="Segoe UI"/>
        </w:rPr>
        <w:t xml:space="preserve"> and </w:t>
      </w:r>
      <w:r w:rsidR="00D679B8" w:rsidRPr="004B31E6">
        <w:rPr>
          <w:rFonts w:cs="Segoe UI"/>
        </w:rPr>
        <w:t xml:space="preserve">enable </w:t>
      </w:r>
      <w:r w:rsidR="00A71FA2">
        <w:rPr>
          <w:rFonts w:cs="Segoe UI"/>
        </w:rPr>
        <w:t>evaluation</w:t>
      </w:r>
      <w:r w:rsidR="00A07403">
        <w:rPr>
          <w:rFonts w:cs="Segoe UI"/>
        </w:rPr>
        <w:t xml:space="preserve"> of </w:t>
      </w:r>
      <w:r w:rsidR="00D679B8" w:rsidRPr="004B31E6">
        <w:rPr>
          <w:rFonts w:cs="Segoe UI"/>
        </w:rPr>
        <w:t xml:space="preserve">care </w:t>
      </w:r>
      <w:r w:rsidR="00921016" w:rsidRPr="004B31E6">
        <w:rPr>
          <w:rFonts w:cs="Segoe UI"/>
        </w:rPr>
        <w:t>innovations</w:t>
      </w:r>
      <w:r w:rsidR="00D679B8" w:rsidRPr="004B31E6">
        <w:rPr>
          <w:rFonts w:cs="Segoe UI"/>
        </w:rPr>
        <w:t>.</w:t>
      </w:r>
      <w:r w:rsidR="00DF41B0">
        <w:rPr>
          <w:rFonts w:cs="Segoe UI"/>
        </w:rPr>
        <w:t xml:space="preserve"> </w:t>
      </w:r>
      <w:r w:rsidR="00A71FA2">
        <w:rPr>
          <w:rFonts w:cs="Segoe UI"/>
        </w:rPr>
        <w:t>D</w:t>
      </w:r>
      <w:r w:rsidR="00B261B5">
        <w:rPr>
          <w:rFonts w:cs="Segoe UI"/>
        </w:rPr>
        <w:t>ementia care</w:t>
      </w:r>
      <w:r w:rsidR="00D543F6">
        <w:t xml:space="preserve"> </w:t>
      </w:r>
      <w:r w:rsidR="00A71FA2">
        <w:t xml:space="preserve">audits </w:t>
      </w:r>
      <w:r w:rsidR="00D543F6">
        <w:t>provide a</w:t>
      </w:r>
      <w:r w:rsidR="00A07403">
        <w:t xml:space="preserve"> good starting place to develop </w:t>
      </w:r>
      <w:r w:rsidR="00D543F6">
        <w:t xml:space="preserve">outcome sets, as they focus on fundamental care </w:t>
      </w:r>
      <w:r w:rsidR="00B261B5">
        <w:t>that</w:t>
      </w:r>
      <w:r w:rsidR="00D543F6">
        <w:t xml:space="preserve"> should be in place</w:t>
      </w:r>
      <w:r w:rsidR="00DF41B0">
        <w:t xml:space="preserve"> to prevent negative outcomes. </w:t>
      </w:r>
      <w:r w:rsidR="00A07403">
        <w:t xml:space="preserve">Examples include </w:t>
      </w:r>
      <w:r w:rsidR="00DF41B0">
        <w:t xml:space="preserve">delirium screening, </w:t>
      </w:r>
      <w:r w:rsidR="00A71FA2">
        <w:t xml:space="preserve">mobility </w:t>
      </w:r>
      <w:r w:rsidR="00DF41B0">
        <w:t>assessment, nutritional status, pressure ulcers, pain, continence and functioning</w:t>
      </w:r>
      <w:r w:rsidR="00A07403">
        <w:t>,</w:t>
      </w:r>
      <w:r w:rsidR="00DF41B0">
        <w:t xml:space="preserve"> </w:t>
      </w:r>
      <w:r w:rsidR="00DF41B0">
        <w:fldChar w:fldCharType="begin"/>
      </w:r>
      <w:r w:rsidR="00086080">
        <w:instrText xml:space="preserve"> ADDIN EN.CITE &lt;EndNote&gt;&lt;Cite&gt;&lt;Author&gt;Psychiatrists&lt;/Author&gt;&lt;Year&gt;2017&lt;/Year&gt;&lt;RecNum&gt;2128&lt;/RecNum&gt;&lt;DisplayText&gt;[15]&lt;/DisplayText&gt;&lt;record&gt;&lt;rec-number&gt;2128&lt;/rec-number&gt;&lt;foreign-keys&gt;&lt;key app="EN" db-id="0zpzrevtzfzvfeed0d7pxpeer5zaxet0zrpv"&gt;2128&lt;/key&gt;&lt;/foreign-keys&gt;&lt;ref-type name="Report"&gt;27&lt;/ref-type&gt;&lt;contributors&gt;&lt;authors&gt;&lt;author&gt;Royal College of Psychiatrists,&lt;/author&gt;&lt;/authors&gt;&lt;secondary-authors&gt;&lt;author&gt;Centre for Quality Improvement&lt;/author&gt;&lt;/secondary-authors&gt;&lt;/contributors&gt;&lt;titles&gt;&lt;title&gt;National Audit of Dementia Care in General Hospitals 2016–2017 Third Round of Audit Report&lt;/title&gt;&lt;/titles&gt;&lt;dates&gt;&lt;year&gt;2017&lt;/year&gt;&lt;/dates&gt;&lt;urls&gt;&lt;/urls&gt;&lt;/record&gt;&lt;/Cite&gt;&lt;/EndNote&gt;</w:instrText>
      </w:r>
      <w:r w:rsidR="00DF41B0">
        <w:fldChar w:fldCharType="separate"/>
      </w:r>
      <w:r w:rsidR="00086080">
        <w:rPr>
          <w:noProof/>
        </w:rPr>
        <w:t>[</w:t>
      </w:r>
      <w:hyperlink w:anchor="_ENREF_15" w:tooltip="Royal College of Psychiatrists, 2017 #2128" w:history="1">
        <w:r w:rsidR="003964A4">
          <w:rPr>
            <w:noProof/>
          </w:rPr>
          <w:t>15</w:t>
        </w:r>
      </w:hyperlink>
      <w:r w:rsidR="00086080">
        <w:rPr>
          <w:noProof/>
        </w:rPr>
        <w:t>]</w:t>
      </w:r>
      <w:r w:rsidR="00DF41B0">
        <w:fldChar w:fldCharType="end"/>
      </w:r>
      <w:r w:rsidR="00DF41B0">
        <w:t xml:space="preserve"> </w:t>
      </w:r>
      <w:r w:rsidR="00236357">
        <w:t>plus</w:t>
      </w:r>
      <w:r w:rsidR="00A07403">
        <w:t xml:space="preserve"> a</w:t>
      </w:r>
      <w:r w:rsidR="00DF41B0">
        <w:t>ccess to services</w:t>
      </w:r>
      <w:r w:rsidR="00A07403">
        <w:t>,</w:t>
      </w:r>
      <w:r w:rsidR="00DF41B0">
        <w:t xml:space="preserve"> </w:t>
      </w:r>
      <w:r w:rsidR="00A07403">
        <w:t>e.g.</w:t>
      </w:r>
      <w:r w:rsidR="00DF41B0">
        <w:t xml:space="preserve"> liaison psychiatry, speech and language, occupational therapy, social work and continence services</w:t>
      </w:r>
      <w:r w:rsidR="00A07403">
        <w:t>,</w:t>
      </w:r>
      <w:r w:rsidR="00DF41B0">
        <w:t xml:space="preserve"> </w:t>
      </w:r>
      <w:r w:rsidR="00A07403">
        <w:t>which indicate holistic care.</w:t>
      </w:r>
      <w:r w:rsidR="00DF41B0">
        <w:fldChar w:fldCharType="begin"/>
      </w:r>
      <w:r w:rsidR="00086080">
        <w:instrText xml:space="preserve"> ADDIN EN.CITE &lt;EndNote&gt;&lt;Cite&gt;&lt;Author&gt;Timmons&lt;/Author&gt;&lt;Year&gt;2016&lt;/Year&gt;&lt;RecNum&gt;516&lt;/RecNum&gt;&lt;DisplayText&gt;[100]&lt;/DisplayText&gt;&lt;record&gt;&lt;rec-number&gt;516&lt;/rec-number&gt;&lt;foreign-keys&gt;&lt;key app="EN" db-id="0zpzrevtzfzvfeed0d7pxpeer5zaxet0zrpv"&gt;516&lt;/key&gt;&lt;/foreign-keys&gt;&lt;ref-type name="Journal Article"&gt;17&lt;/ref-type&gt;&lt;contributors&gt;&lt;authors&gt;&lt;author&gt;Timmons, Suzanne&lt;/author&gt;&lt;author&gt;O&amp;apos;Shea, Emma&lt;/author&gt;&lt;author&gt;O&amp;apos;Neill, Desmond&lt;/author&gt;&lt;author&gt;Gallagher, Paul&lt;/author&gt;&lt;author&gt;de Siún, Anna&lt;/author&gt;&lt;author&gt;McArdle, Denise&lt;/author&gt;&lt;author&gt;Gibbons, Patricia&lt;/author&gt;&lt;author&gt;Kennelly, Sean&lt;/author&gt;&lt;/authors&gt;&lt;/contributors&gt;&lt;titles&gt;&lt;title&gt;Acute hospital dementia care: results from a national audit&lt;/title&gt;&lt;secondary-title&gt;BMC Geriatrics&lt;/secondary-title&gt;&lt;/titles&gt;&lt;periodical&gt;&lt;full-title&gt;BMC Geriatr&lt;/full-title&gt;&lt;abbr-1&gt;BMC geriatrics&lt;/abbr-1&gt;&lt;/periodical&gt;&lt;pages&gt;1&lt;/pages&gt;&lt;volume&gt;16&lt;/volume&gt;&lt;keywords&gt;&lt;keyword&gt;DEMENTIA patients -- Care&lt;/keyword&gt;&lt;keyword&gt;PUBLIC hospitals&lt;/keyword&gt;&lt;keyword&gt;DEMENTIA -- Diagnosis&lt;/keyword&gt;&lt;keyword&gt;CONSULTATION-liaison psychiatry&lt;/keyword&gt;&lt;keyword&gt;GERIATRICS&lt;/keyword&gt;&lt;keyword&gt;MEDICAL care -- Ireland&lt;/keyword&gt;&lt;keyword&gt;OLDER people -- Diseases&lt;/keyword&gt;&lt;keyword&gt;Antipsychotics&lt;/keyword&gt;&lt;keyword&gt;Assessment&lt;/keyword&gt;&lt;keyword&gt;Audit&lt;/keyword&gt;&lt;keyword&gt;Dementia&lt;/keyword&gt;&lt;keyword&gt;Discharge planning&lt;/keyword&gt;&lt;keyword&gt;Hospitals&lt;/keyword&gt;&lt;keyword&gt;Quality of care&lt;/keyword&gt;&lt;keyword&gt;Specialist services&lt;/keyword&gt;&lt;keyword&gt;Staff training&lt;/keyword&gt;&lt;/keywords&gt;&lt;dates&gt;&lt;year&gt;2016&lt;/year&gt;&lt;pub-dates&gt;&lt;date&gt;05/31/&lt;/date&gt;&lt;/pub-dates&gt;&lt;/dates&gt;&lt;isbn&gt;14712318&lt;/isbn&gt;&lt;urls&gt;&lt;related-urls&gt;&lt;url&gt;http://search.ebscohost.com/login.aspx?direct=true&amp;amp;db=edb&amp;amp;AN=115880698&amp;amp;site=eds-live&lt;/url&gt;&lt;/related-urls&gt;&lt;/urls&gt;&lt;remote-database-name&gt;edb&lt;/remote-database-name&gt;&lt;remote-database-provider&gt;EBSCOhost&lt;/remote-database-provider&gt;&lt;/record&gt;&lt;/Cite&gt;&lt;/EndNote&gt;</w:instrText>
      </w:r>
      <w:r w:rsidR="00DF41B0">
        <w:fldChar w:fldCharType="separate"/>
      </w:r>
      <w:r w:rsidR="00086080">
        <w:rPr>
          <w:noProof/>
        </w:rPr>
        <w:t>[</w:t>
      </w:r>
      <w:hyperlink w:anchor="_ENREF_100" w:tooltip="Timmons, 2016 #516" w:history="1">
        <w:r w:rsidR="003964A4">
          <w:rPr>
            <w:noProof/>
          </w:rPr>
          <w:t>100</w:t>
        </w:r>
      </w:hyperlink>
      <w:r w:rsidR="00086080">
        <w:rPr>
          <w:noProof/>
        </w:rPr>
        <w:t>]</w:t>
      </w:r>
      <w:r w:rsidR="00DF41B0">
        <w:fldChar w:fldCharType="end"/>
      </w:r>
      <w:r w:rsidR="00DF41B0">
        <w:t xml:space="preserve"> </w:t>
      </w:r>
      <w:r w:rsidR="00C218FD">
        <w:t>Assessments</w:t>
      </w:r>
      <w:r w:rsidR="009D70D2">
        <w:t xml:space="preserve"> </w:t>
      </w:r>
      <w:r w:rsidR="003837FB">
        <w:t>used in long-term ins</w:t>
      </w:r>
      <w:r w:rsidR="00F35D9C">
        <w:t>titutions</w:t>
      </w:r>
      <w:r w:rsidR="003837FB">
        <w:t xml:space="preserve"> </w:t>
      </w:r>
      <w:r w:rsidR="00F35D9C">
        <w:t>such as</w:t>
      </w:r>
      <w:r w:rsidR="003837FB">
        <w:t xml:space="preserve"> the q</w:t>
      </w:r>
      <w:r w:rsidR="00C96F4C" w:rsidRPr="004B31E6">
        <w:t xml:space="preserve">uality of life in </w:t>
      </w:r>
      <w:r w:rsidR="003837FB">
        <w:t xml:space="preserve">late-stage </w:t>
      </w:r>
      <w:r w:rsidR="00C96F4C" w:rsidRPr="004B31E6">
        <w:t xml:space="preserve">dementia </w:t>
      </w:r>
      <w:r w:rsidR="003837FB">
        <w:t>(</w:t>
      </w:r>
      <w:r w:rsidR="00C96F4C" w:rsidRPr="004B31E6">
        <w:t>QUALID</w:t>
      </w:r>
      <w:r w:rsidR="003837FB">
        <w:t xml:space="preserve">) scale, </w:t>
      </w:r>
      <w:r w:rsidR="00C96F4C" w:rsidRPr="004B31E6">
        <w:fldChar w:fldCharType="begin">
          <w:fldData xml:space="preserve">PEVuZE5vdGU+PENpdGU+PEF1dGhvcj5CYXJjYTwvQXV0aG9yPjxZZWFyPjIwMTE8L1llYXI+PFJl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==
</w:fldData>
        </w:fldChar>
      </w:r>
      <w:r w:rsidR="00086080">
        <w:instrText xml:space="preserve"> ADDIN EN.CITE </w:instrText>
      </w:r>
      <w:r w:rsidR="00086080">
        <w:fldChar w:fldCharType="begin">
          <w:fldData xml:space="preserve">PEVuZE5vdGU+PENpdGU+PEF1dGhvcj5CYXJjYTwvQXV0aG9yPjxZZWFyPjIwMTE8L1llYXI+PFJl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==
</w:fldData>
        </w:fldChar>
      </w:r>
      <w:r w:rsidR="00086080">
        <w:instrText xml:space="preserve"> ADDIN EN.CITE.DATA </w:instrText>
      </w:r>
      <w:r w:rsidR="00086080">
        <w:fldChar w:fldCharType="end"/>
      </w:r>
      <w:r w:rsidR="00C96F4C" w:rsidRPr="004B31E6">
        <w:fldChar w:fldCharType="separate"/>
      </w:r>
      <w:r w:rsidR="00086080">
        <w:rPr>
          <w:noProof/>
        </w:rPr>
        <w:t>[</w:t>
      </w:r>
      <w:hyperlink w:anchor="_ENREF_125" w:tooltip="Barca, 2011 #1586" w:history="1">
        <w:r w:rsidR="003964A4">
          <w:rPr>
            <w:noProof/>
          </w:rPr>
          <w:t>125</w:t>
        </w:r>
      </w:hyperlink>
      <w:r w:rsidR="00086080">
        <w:rPr>
          <w:noProof/>
        </w:rPr>
        <w:t>]</w:t>
      </w:r>
      <w:r w:rsidR="00C96F4C" w:rsidRPr="004B31E6">
        <w:fldChar w:fldCharType="end"/>
      </w:r>
      <w:r w:rsidR="003837FB">
        <w:t xml:space="preserve"> </w:t>
      </w:r>
      <w:r w:rsidR="00C218FD">
        <w:t xml:space="preserve">could be </w:t>
      </w:r>
      <w:r w:rsidR="000B63CA">
        <w:t>useful</w:t>
      </w:r>
      <w:r w:rsidR="00F35D9C">
        <w:t xml:space="preserve">, </w:t>
      </w:r>
      <w:r w:rsidR="003837FB">
        <w:t>as the hospital environment can negatively influence health outcomes</w:t>
      </w:r>
      <w:r w:rsidR="008E4E80">
        <w:t>, e.g.</w:t>
      </w:r>
      <w:r w:rsidR="003837FB">
        <w:t xml:space="preserve"> functional independence and quality of life</w:t>
      </w:r>
      <w:r w:rsidR="008E4E80">
        <w:t>,</w:t>
      </w:r>
      <w:r w:rsidR="003837FB">
        <w:t xml:space="preserve"> through a range of processes. </w:t>
      </w:r>
      <w:r w:rsidR="00D771C4" w:rsidRPr="004B31E6">
        <w:fldChar w:fldCharType="begin">
          <w:fldData xml:space="preserve">PEVuZE5vdGU+PENpdGU+PEF1dGhvcj5Cb3JiYXNpPC9BdXRob3I+PFllYXI+MjAwNjwvWWVhcj48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</w:fldData>
        </w:fldChar>
      </w:r>
      <w:r w:rsidR="00086080">
        <w:instrText xml:space="preserve"> ADDIN EN.CITE </w:instrText>
      </w:r>
      <w:r w:rsidR="00086080">
        <w:fldChar w:fldCharType="begin">
          <w:fldData xml:space="preserve">PEVuZE5vdGU+PENpdGU+PEF1dGhvcj5Cb3JiYXNpPC9BdXRob3I+PFllYXI+MjAwNjwvWWVhcj48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</w:fldData>
        </w:fldChar>
      </w:r>
      <w:r w:rsidR="00086080">
        <w:instrText xml:space="preserve"> ADDIN EN.CITE.DATA </w:instrText>
      </w:r>
      <w:r w:rsidR="00086080">
        <w:fldChar w:fldCharType="end"/>
      </w:r>
      <w:r w:rsidR="00D771C4" w:rsidRPr="004B31E6">
        <w:fldChar w:fldCharType="separate"/>
      </w:r>
      <w:r w:rsidR="00086080">
        <w:rPr>
          <w:noProof/>
        </w:rPr>
        <w:t>[</w:t>
      </w:r>
      <w:hyperlink w:anchor="_ENREF_126" w:tooltip="Borbasi, 2006 #146" w:history="1">
        <w:r w:rsidR="003964A4">
          <w:rPr>
            <w:noProof/>
          </w:rPr>
          <w:t>126</w:t>
        </w:r>
      </w:hyperlink>
      <w:r w:rsidR="00086080">
        <w:rPr>
          <w:noProof/>
        </w:rPr>
        <w:t>]</w:t>
      </w:r>
      <w:r w:rsidR="00D771C4" w:rsidRPr="004B31E6">
        <w:fldChar w:fldCharType="end"/>
      </w:r>
    </w:p>
    <w:p w:rsidR="004E14D4" w:rsidRDefault="004E14D4" w:rsidP="004E14D4">
      <w:pPr>
        <w:rPr>
          <w:b/>
        </w:rPr>
      </w:pPr>
    </w:p>
    <w:p w:rsidR="001F2E47" w:rsidRPr="004E14D4" w:rsidRDefault="004E14D4" w:rsidP="004E14D4">
      <w:pPr>
        <w:rPr>
          <w:b/>
        </w:rPr>
      </w:pPr>
      <w:r>
        <w:rPr>
          <w:b/>
        </w:rPr>
        <w:t>Limitations</w:t>
      </w:r>
    </w:p>
    <w:p w:rsidR="004E14D4" w:rsidRPr="00114FBB" w:rsidRDefault="009802FA" w:rsidP="001F2E47">
      <w:pPr>
        <w:autoSpaceDE w:val="0"/>
        <w:autoSpaceDN w:val="0"/>
        <w:adjustRightInd w:val="0"/>
        <w:spacing w:after="0"/>
      </w:pPr>
      <w:r>
        <w:t>Due to the d</w:t>
      </w:r>
      <w:r w:rsidRPr="004E14D4">
        <w:t>iffuse questions addressed</w:t>
      </w:r>
      <w:r w:rsidRPr="009802FA">
        <w:t xml:space="preserve"> </w:t>
      </w:r>
      <w:r w:rsidRPr="004E14D4">
        <w:t xml:space="preserve">and limited </w:t>
      </w:r>
      <w:r>
        <w:t>resources, a single reviewer took d</w:t>
      </w:r>
      <w:r w:rsidR="0084757A">
        <w:t>ecisions on study exclusion</w:t>
      </w:r>
      <w:r w:rsidR="004E14D4" w:rsidRPr="004E14D4">
        <w:t xml:space="preserve"> and data extraction, </w:t>
      </w:r>
      <w:r w:rsidR="0084757A">
        <w:t>involving</w:t>
      </w:r>
      <w:r w:rsidR="004E14D4" w:rsidRPr="004E14D4">
        <w:t xml:space="preserve"> other reviewers in case of ambiguity. </w:t>
      </w:r>
      <w:r>
        <w:t>C</w:t>
      </w:r>
      <w:r w:rsidR="004E14D4" w:rsidRPr="004E14D4">
        <w:t>onclusions would be altered substantively</w:t>
      </w:r>
      <w:r>
        <w:t xml:space="preserve"> only</w:t>
      </w:r>
      <w:r w:rsidR="004E14D4" w:rsidRPr="004E14D4">
        <w:t xml:space="preserve"> if a number of large scale studies had been accidentally omitted, which seems unlikely.</w:t>
      </w:r>
      <w:r w:rsidR="00853D59">
        <w:t xml:space="preserve"> Trials registers were not searched for on-going studies in this area.</w:t>
      </w:r>
      <w:r w:rsidR="0059658B">
        <w:t xml:space="preserve"> Non-English language articles were not included due to translation restrictions.</w:t>
      </w:r>
      <w:r w:rsidR="000373CE">
        <w:t xml:space="preserve"> </w:t>
      </w:r>
      <w:r w:rsidR="00114FBB" w:rsidRPr="00114FBB">
        <w:rPr>
          <w:rFonts w:ascii="Calibri" w:eastAsia="Times New Roman" w:hAnsi="Calibri" w:cs="Times New Roman"/>
          <w:lang w:eastAsia="en-GB"/>
        </w:rPr>
        <w:t>The majority of findings indicate a relationship between CI and outcomes. Although selective publication of significant results is possible, there would have to be several large unpublished studies to substantially change the overview of findings</w:t>
      </w:r>
      <w:r w:rsidR="00114FBB">
        <w:rPr>
          <w:rFonts w:ascii="Calibri" w:eastAsia="Times New Roman" w:hAnsi="Calibri" w:cs="Times New Roman"/>
          <w:lang w:eastAsia="en-GB"/>
        </w:rPr>
        <w:t>.</w:t>
      </w:r>
    </w:p>
    <w:p w:rsidR="004E14D4" w:rsidRDefault="004E14D4" w:rsidP="001F2E47">
      <w:pPr>
        <w:autoSpaceDE w:val="0"/>
        <w:autoSpaceDN w:val="0"/>
        <w:adjustRightInd w:val="0"/>
        <w:spacing w:after="0"/>
      </w:pPr>
    </w:p>
    <w:p w:rsidR="00642E4A" w:rsidRPr="004B31E6" w:rsidRDefault="00642E4A" w:rsidP="00A407B0">
      <w:pPr>
        <w:rPr>
          <w:b/>
        </w:rPr>
      </w:pPr>
      <w:r w:rsidRPr="004B31E6">
        <w:rPr>
          <w:b/>
        </w:rPr>
        <w:t>Conclusions</w:t>
      </w:r>
    </w:p>
    <w:p w:rsidR="001B3E6B" w:rsidRPr="004B31E6" w:rsidRDefault="00C63DA0" w:rsidP="00A407B0">
      <w:r w:rsidRPr="004B31E6">
        <w:t xml:space="preserve">Whilst it is </w:t>
      </w:r>
      <w:r w:rsidR="007725C1">
        <w:t xml:space="preserve">important to </w:t>
      </w:r>
      <w:r w:rsidR="006C6617">
        <w:t>understand the impact of cognitive impairment on</w:t>
      </w:r>
      <w:r w:rsidR="007725C1">
        <w:t xml:space="preserve"> </w:t>
      </w:r>
      <w:r w:rsidR="006C6617">
        <w:t>mortality, length of stay and</w:t>
      </w:r>
      <w:r w:rsidRPr="004B31E6">
        <w:t xml:space="preserve"> institutionalisation</w:t>
      </w:r>
      <w:r w:rsidR="006C6617">
        <w:t>, improvement of care for these patients require</w:t>
      </w:r>
      <w:r w:rsidR="00A71FA2">
        <w:t>s</w:t>
      </w:r>
      <w:r w:rsidRPr="004B31E6">
        <w:t xml:space="preserve"> </w:t>
      </w:r>
      <w:r w:rsidR="00A71FA2">
        <w:t>insight into</w:t>
      </w:r>
      <w:r w:rsidR="009007E5">
        <w:t xml:space="preserve"> </w:t>
      </w:r>
      <w:r w:rsidR="006C6617">
        <w:t xml:space="preserve">the precipitating factors for </w:t>
      </w:r>
      <w:r w:rsidRPr="004B31E6">
        <w:t>intermediate outcomes</w:t>
      </w:r>
      <w:r w:rsidR="00AC5017">
        <w:t xml:space="preserve">, </w:t>
      </w:r>
      <w:r w:rsidR="00A71FA2">
        <w:t>e.g.</w:t>
      </w:r>
      <w:r w:rsidR="00AC5017">
        <w:t xml:space="preserve"> infections, dehydration and functional decline,</w:t>
      </w:r>
      <w:r w:rsidRPr="004B31E6">
        <w:t xml:space="preserve"> during hospitalisation</w:t>
      </w:r>
      <w:r w:rsidR="006C6617">
        <w:t>.</w:t>
      </w:r>
      <w:r w:rsidR="00584A3F">
        <w:t xml:space="preserve"> </w:t>
      </w:r>
      <w:r w:rsidR="009007E5">
        <w:t>Extrinsic factors</w:t>
      </w:r>
      <w:r w:rsidR="00A71FA2">
        <w:t>, e.g.</w:t>
      </w:r>
      <w:r w:rsidR="009007E5">
        <w:t xml:space="preserve"> staffing and environment</w:t>
      </w:r>
      <w:r w:rsidR="00A71FA2">
        <w:t>,</w:t>
      </w:r>
      <w:r w:rsidR="009007E5">
        <w:t xml:space="preserve"> need </w:t>
      </w:r>
      <w:r w:rsidR="00AC5017">
        <w:t>exploration</w:t>
      </w:r>
      <w:r w:rsidR="009007E5">
        <w:t>. C</w:t>
      </w:r>
      <w:r w:rsidR="008F6172" w:rsidRPr="004B31E6">
        <w:t>ore outcome set</w:t>
      </w:r>
      <w:r w:rsidR="009007E5">
        <w:t>s</w:t>
      </w:r>
      <w:r w:rsidR="008F6172" w:rsidRPr="004B31E6">
        <w:t xml:space="preserve"> which reflect </w:t>
      </w:r>
      <w:r w:rsidR="009007E5">
        <w:t xml:space="preserve">intermediate outcomes in hospital could </w:t>
      </w:r>
      <w:r w:rsidR="008F6172" w:rsidRPr="004B31E6">
        <w:t xml:space="preserve">be </w:t>
      </w:r>
      <w:r w:rsidR="009007E5">
        <w:t xml:space="preserve">developed and </w:t>
      </w:r>
      <w:r w:rsidR="008F6172" w:rsidRPr="004B31E6">
        <w:t>used for clinical trials</w:t>
      </w:r>
      <w:r w:rsidR="007C3DDC">
        <w:t xml:space="preserve"> and</w:t>
      </w:r>
      <w:r w:rsidR="008F6172" w:rsidRPr="004B31E6">
        <w:t xml:space="preserve"> quality improvement</w:t>
      </w:r>
      <w:r w:rsidR="009007E5">
        <w:t>s</w:t>
      </w:r>
      <w:r w:rsidR="007C3DDC">
        <w:t>.</w:t>
      </w:r>
      <w:r w:rsidR="009007E5">
        <w:t xml:space="preserve"> </w:t>
      </w:r>
    </w:p>
    <w:p w:rsidR="00211ACD" w:rsidRDefault="00211ACD">
      <w:pPr>
        <w:rPr>
          <w:b/>
        </w:rPr>
      </w:pPr>
      <w:r>
        <w:rPr>
          <w:b/>
        </w:rPr>
        <w:br w:type="page"/>
      </w:r>
    </w:p>
    <w:p w:rsidR="001B3E6B" w:rsidRPr="004B31E6" w:rsidRDefault="001B3E6B" w:rsidP="00496C5E">
      <w:pPr>
        <w:rPr>
          <w:b/>
        </w:rPr>
      </w:pPr>
      <w:r w:rsidRPr="004B31E6">
        <w:rPr>
          <w:b/>
        </w:rPr>
        <w:t>REFERENCES</w:t>
      </w:r>
      <w:r w:rsidR="00496C5E" w:rsidRPr="004B31E6">
        <w:rPr>
          <w:b/>
        </w:rPr>
        <w:t xml:space="preserve"> </w:t>
      </w:r>
    </w:p>
    <w:p w:rsidR="003964A4" w:rsidRPr="003964A4" w:rsidRDefault="001B3E6B" w:rsidP="003964A4">
      <w:pPr>
        <w:spacing w:after="0" w:line="240" w:lineRule="auto"/>
        <w:ind w:left="720" w:hanging="720"/>
        <w:rPr>
          <w:rFonts w:ascii="Calibri" w:hAnsi="Calibri"/>
          <w:noProof/>
        </w:rPr>
      </w:pPr>
      <w:r w:rsidRPr="004B31E6">
        <w:fldChar w:fldCharType="begin"/>
      </w:r>
      <w:r w:rsidRPr="004B31E6">
        <w:instrText xml:space="preserve"> ADDIN EN.REFLIST </w:instrText>
      </w:r>
      <w:r w:rsidRPr="004B31E6">
        <w:fldChar w:fldCharType="separate"/>
      </w:r>
      <w:bookmarkStart w:id="1" w:name="_ENREF_1"/>
      <w:r w:rsidR="003964A4" w:rsidRPr="003964A4">
        <w:rPr>
          <w:rFonts w:ascii="Calibri" w:hAnsi="Calibri"/>
          <w:noProof/>
        </w:rPr>
        <w:t>1.</w:t>
      </w:r>
      <w:r w:rsidR="003964A4" w:rsidRPr="003964A4">
        <w:rPr>
          <w:rFonts w:ascii="Calibri" w:hAnsi="Calibri"/>
          <w:noProof/>
        </w:rPr>
        <w:tab/>
        <w:t xml:space="preserve">Mukadam, N. and E.L. Sampson, </w:t>
      </w:r>
      <w:r w:rsidR="003964A4" w:rsidRPr="003964A4">
        <w:rPr>
          <w:rFonts w:ascii="Calibri" w:hAnsi="Calibri"/>
          <w:i/>
          <w:noProof/>
        </w:rPr>
        <w:t>A systematic review of the prevalence, associations and outcomes of dementia in older general hospital inpatients.</w:t>
      </w:r>
      <w:r w:rsidR="003964A4" w:rsidRPr="003964A4">
        <w:rPr>
          <w:rFonts w:ascii="Calibri" w:hAnsi="Calibri"/>
          <w:noProof/>
        </w:rPr>
        <w:t xml:space="preserve"> Int Psychogeriatr, 2011. </w:t>
      </w:r>
      <w:r w:rsidR="003964A4" w:rsidRPr="003964A4">
        <w:rPr>
          <w:rFonts w:ascii="Calibri" w:hAnsi="Calibri"/>
          <w:b/>
          <w:noProof/>
        </w:rPr>
        <w:t>23</w:t>
      </w:r>
      <w:r w:rsidR="003964A4" w:rsidRPr="003964A4">
        <w:rPr>
          <w:rFonts w:ascii="Calibri" w:hAnsi="Calibri"/>
          <w:noProof/>
        </w:rPr>
        <w:t>(3): p. 344-55.</w:t>
      </w:r>
      <w:bookmarkEnd w:id="1"/>
    </w:p>
    <w:p w:rsidR="003964A4" w:rsidRPr="003964A4" w:rsidRDefault="003964A4" w:rsidP="003964A4">
      <w:pPr>
        <w:spacing w:after="0" w:line="240" w:lineRule="auto"/>
        <w:ind w:left="720" w:hanging="720"/>
        <w:rPr>
          <w:rFonts w:ascii="Calibri" w:hAnsi="Calibri"/>
          <w:noProof/>
        </w:rPr>
      </w:pPr>
      <w:bookmarkStart w:id="2" w:name="_ENREF_2"/>
      <w:r w:rsidRPr="003964A4">
        <w:rPr>
          <w:rFonts w:ascii="Calibri" w:hAnsi="Calibri"/>
          <w:noProof/>
        </w:rPr>
        <w:t>2.</w:t>
      </w:r>
      <w:r w:rsidRPr="003964A4">
        <w:rPr>
          <w:rFonts w:ascii="Calibri" w:hAnsi="Calibri"/>
          <w:noProof/>
        </w:rPr>
        <w:tab/>
        <w:t xml:space="preserve">Siddiqi, N., A.O. House, and J.D. Holmes, </w:t>
      </w:r>
      <w:r w:rsidRPr="003964A4">
        <w:rPr>
          <w:rFonts w:ascii="Calibri" w:hAnsi="Calibri"/>
          <w:i/>
          <w:noProof/>
        </w:rPr>
        <w:t>Occurrence and outcome of delirium in medical in-patients: a systematic literature review.</w:t>
      </w:r>
      <w:r w:rsidRPr="003964A4">
        <w:rPr>
          <w:rFonts w:ascii="Calibri" w:hAnsi="Calibri"/>
          <w:noProof/>
        </w:rPr>
        <w:t xml:space="preserve"> Age Ageing, 2006. </w:t>
      </w:r>
      <w:r w:rsidRPr="003964A4">
        <w:rPr>
          <w:rFonts w:ascii="Calibri" w:hAnsi="Calibri"/>
          <w:b/>
          <w:noProof/>
        </w:rPr>
        <w:t>35</w:t>
      </w:r>
      <w:r w:rsidRPr="003964A4">
        <w:rPr>
          <w:rFonts w:ascii="Calibri" w:hAnsi="Calibri"/>
          <w:noProof/>
        </w:rPr>
        <w:t>(4): p. 350-64.</w:t>
      </w:r>
      <w:bookmarkEnd w:id="2"/>
    </w:p>
    <w:p w:rsidR="003964A4" w:rsidRPr="003964A4" w:rsidRDefault="003964A4" w:rsidP="003964A4">
      <w:pPr>
        <w:spacing w:after="0" w:line="240" w:lineRule="auto"/>
        <w:ind w:left="720" w:hanging="720"/>
        <w:rPr>
          <w:rFonts w:ascii="Calibri" w:hAnsi="Calibri"/>
          <w:noProof/>
        </w:rPr>
      </w:pPr>
      <w:bookmarkStart w:id="3" w:name="_ENREF_3"/>
      <w:r w:rsidRPr="003964A4">
        <w:rPr>
          <w:rFonts w:ascii="Calibri" w:hAnsi="Calibri"/>
          <w:noProof/>
        </w:rPr>
        <w:t>3.</w:t>
      </w:r>
      <w:r w:rsidRPr="003964A4">
        <w:rPr>
          <w:rFonts w:ascii="Calibri" w:hAnsi="Calibri"/>
          <w:noProof/>
        </w:rPr>
        <w:tab/>
        <w:t xml:space="preserve">Alzheimer's UK, </w:t>
      </w:r>
      <w:r w:rsidRPr="003964A4">
        <w:rPr>
          <w:rFonts w:ascii="Calibri" w:hAnsi="Calibri"/>
          <w:i/>
          <w:noProof/>
        </w:rPr>
        <w:t>Fix Dementia Care: Hospitals</w:t>
      </w:r>
      <w:r w:rsidRPr="003964A4">
        <w:rPr>
          <w:rFonts w:ascii="Calibri" w:hAnsi="Calibri"/>
          <w:noProof/>
        </w:rPr>
        <w:t>. 2016.</w:t>
      </w:r>
      <w:bookmarkEnd w:id="3"/>
    </w:p>
    <w:p w:rsidR="003964A4" w:rsidRPr="003964A4" w:rsidRDefault="003964A4" w:rsidP="003964A4">
      <w:pPr>
        <w:spacing w:after="0" w:line="240" w:lineRule="auto"/>
        <w:ind w:left="720" w:hanging="720"/>
        <w:rPr>
          <w:rFonts w:ascii="Calibri" w:hAnsi="Calibri"/>
          <w:noProof/>
        </w:rPr>
      </w:pPr>
      <w:bookmarkStart w:id="4" w:name="_ENREF_4"/>
      <w:r w:rsidRPr="003964A4">
        <w:rPr>
          <w:rFonts w:ascii="Calibri" w:hAnsi="Calibri"/>
          <w:noProof/>
        </w:rPr>
        <w:t>4.</w:t>
      </w:r>
      <w:r w:rsidRPr="003964A4">
        <w:rPr>
          <w:rFonts w:ascii="Calibri" w:hAnsi="Calibri"/>
          <w:noProof/>
        </w:rPr>
        <w:tab/>
        <w:t xml:space="preserve">Briggs, R., et al., </w:t>
      </w:r>
      <w:r w:rsidRPr="003964A4">
        <w:rPr>
          <w:rFonts w:ascii="Calibri" w:hAnsi="Calibri"/>
          <w:i/>
          <w:noProof/>
        </w:rPr>
        <w:t>Dementia in the acute hospital: the prevalence and clinical outcomes of acutely unwell patients with dementia.</w:t>
      </w:r>
      <w:r w:rsidRPr="003964A4">
        <w:rPr>
          <w:rFonts w:ascii="Calibri" w:hAnsi="Calibri"/>
          <w:noProof/>
        </w:rPr>
        <w:t xml:space="preserve"> QJM: An International Journal of Medicine, 2017. </w:t>
      </w:r>
      <w:r w:rsidRPr="003964A4">
        <w:rPr>
          <w:rFonts w:ascii="Calibri" w:hAnsi="Calibri"/>
          <w:b/>
          <w:noProof/>
        </w:rPr>
        <w:t>110</w:t>
      </w:r>
      <w:r w:rsidRPr="003964A4">
        <w:rPr>
          <w:rFonts w:ascii="Calibri" w:hAnsi="Calibri"/>
          <w:noProof/>
        </w:rPr>
        <w:t>(1): p. 33-37.</w:t>
      </w:r>
      <w:bookmarkEnd w:id="4"/>
    </w:p>
    <w:p w:rsidR="003964A4" w:rsidRPr="003964A4" w:rsidRDefault="003964A4" w:rsidP="003964A4">
      <w:pPr>
        <w:spacing w:after="0" w:line="240" w:lineRule="auto"/>
        <w:ind w:left="720" w:hanging="720"/>
        <w:rPr>
          <w:rFonts w:ascii="Calibri" w:hAnsi="Calibri"/>
          <w:noProof/>
        </w:rPr>
      </w:pPr>
      <w:bookmarkStart w:id="5" w:name="_ENREF_5"/>
      <w:r w:rsidRPr="003964A4">
        <w:rPr>
          <w:rFonts w:ascii="Calibri" w:hAnsi="Calibri"/>
          <w:noProof/>
        </w:rPr>
        <w:t>5.</w:t>
      </w:r>
      <w:r w:rsidRPr="003964A4">
        <w:rPr>
          <w:rFonts w:ascii="Calibri" w:hAnsi="Calibri"/>
          <w:noProof/>
        </w:rPr>
        <w:tab/>
        <w:t xml:space="preserve">Sampson, E.L., et al., </w:t>
      </w:r>
      <w:r w:rsidRPr="003964A4">
        <w:rPr>
          <w:rFonts w:ascii="Calibri" w:hAnsi="Calibri"/>
          <w:i/>
          <w:noProof/>
        </w:rPr>
        <w:t>Dementia in the acute hospital: prospective cohort study of prevalence and mortality.</w:t>
      </w:r>
      <w:r w:rsidRPr="003964A4">
        <w:rPr>
          <w:rFonts w:ascii="Calibri" w:hAnsi="Calibri"/>
          <w:noProof/>
        </w:rPr>
        <w:t xml:space="preserve"> Br J Psychiatry, 2009. </w:t>
      </w:r>
      <w:r w:rsidRPr="003964A4">
        <w:rPr>
          <w:rFonts w:ascii="Calibri" w:hAnsi="Calibri"/>
          <w:b/>
          <w:noProof/>
        </w:rPr>
        <w:t>195</w:t>
      </w:r>
      <w:r w:rsidRPr="003964A4">
        <w:rPr>
          <w:rFonts w:ascii="Calibri" w:hAnsi="Calibri"/>
          <w:noProof/>
        </w:rPr>
        <w:t>(1): p. 61-6.</w:t>
      </w:r>
      <w:bookmarkEnd w:id="5"/>
    </w:p>
    <w:p w:rsidR="003964A4" w:rsidRPr="003964A4" w:rsidRDefault="003964A4" w:rsidP="003964A4">
      <w:pPr>
        <w:spacing w:after="0" w:line="240" w:lineRule="auto"/>
        <w:ind w:left="720" w:hanging="720"/>
        <w:rPr>
          <w:rFonts w:ascii="Calibri" w:hAnsi="Calibri"/>
          <w:noProof/>
        </w:rPr>
      </w:pPr>
      <w:bookmarkStart w:id="6" w:name="_ENREF_6"/>
      <w:r w:rsidRPr="003964A4">
        <w:rPr>
          <w:rFonts w:ascii="Calibri" w:hAnsi="Calibri"/>
          <w:noProof/>
        </w:rPr>
        <w:t>6.</w:t>
      </w:r>
      <w:r w:rsidRPr="003964A4">
        <w:rPr>
          <w:rFonts w:ascii="Calibri" w:hAnsi="Calibri"/>
          <w:noProof/>
        </w:rPr>
        <w:tab/>
        <w:t xml:space="preserve">Ryan, D.J., et al., </w:t>
      </w:r>
      <w:r w:rsidRPr="003964A4">
        <w:rPr>
          <w:rFonts w:ascii="Calibri" w:hAnsi="Calibri"/>
          <w:i/>
          <w:noProof/>
        </w:rPr>
        <w:t>Delirium in an adult acute hospital population: predictors, prevalence and detection.</w:t>
      </w:r>
      <w:r w:rsidRPr="003964A4">
        <w:rPr>
          <w:rFonts w:ascii="Calibri" w:hAnsi="Calibri"/>
          <w:noProof/>
        </w:rPr>
        <w:t xml:space="preserve"> BMJ Open, 2013. </w:t>
      </w:r>
      <w:r w:rsidRPr="003964A4">
        <w:rPr>
          <w:rFonts w:ascii="Calibri" w:hAnsi="Calibri"/>
          <w:b/>
          <w:noProof/>
        </w:rPr>
        <w:t>3</w:t>
      </w:r>
      <w:r w:rsidRPr="003964A4">
        <w:rPr>
          <w:rFonts w:ascii="Calibri" w:hAnsi="Calibri"/>
          <w:noProof/>
        </w:rPr>
        <w:t>(1).</w:t>
      </w:r>
      <w:bookmarkEnd w:id="6"/>
    </w:p>
    <w:p w:rsidR="003964A4" w:rsidRPr="003964A4" w:rsidRDefault="003964A4" w:rsidP="003964A4">
      <w:pPr>
        <w:spacing w:after="0" w:line="240" w:lineRule="auto"/>
        <w:ind w:left="720" w:hanging="720"/>
        <w:rPr>
          <w:rFonts w:ascii="Calibri" w:hAnsi="Calibri"/>
          <w:noProof/>
        </w:rPr>
      </w:pPr>
      <w:bookmarkStart w:id="7" w:name="_ENREF_7"/>
      <w:r w:rsidRPr="003964A4">
        <w:rPr>
          <w:rFonts w:ascii="Calibri" w:hAnsi="Calibri"/>
          <w:noProof/>
        </w:rPr>
        <w:t>7.</w:t>
      </w:r>
      <w:r w:rsidRPr="003964A4">
        <w:rPr>
          <w:rFonts w:ascii="Calibri" w:hAnsi="Calibri"/>
          <w:noProof/>
        </w:rPr>
        <w:tab/>
        <w:t xml:space="preserve">Hodkinson, H.M., </w:t>
      </w:r>
      <w:r w:rsidRPr="003964A4">
        <w:rPr>
          <w:rFonts w:ascii="Calibri" w:hAnsi="Calibri"/>
          <w:i/>
          <w:noProof/>
        </w:rPr>
        <w:t>Evaluation of a mental test score for assessment of mental impairment in the elderly.</w:t>
      </w:r>
      <w:r w:rsidRPr="003964A4">
        <w:rPr>
          <w:rFonts w:ascii="Calibri" w:hAnsi="Calibri"/>
          <w:noProof/>
        </w:rPr>
        <w:t xml:space="preserve"> Age Ageing, 1972. </w:t>
      </w:r>
      <w:r w:rsidRPr="003964A4">
        <w:rPr>
          <w:rFonts w:ascii="Calibri" w:hAnsi="Calibri"/>
          <w:b/>
          <w:noProof/>
        </w:rPr>
        <w:t>1</w:t>
      </w:r>
      <w:r w:rsidRPr="003964A4">
        <w:rPr>
          <w:rFonts w:ascii="Calibri" w:hAnsi="Calibri"/>
          <w:noProof/>
        </w:rPr>
        <w:t>(4): p. 233-8.</w:t>
      </w:r>
      <w:bookmarkEnd w:id="7"/>
    </w:p>
    <w:p w:rsidR="003964A4" w:rsidRPr="003964A4" w:rsidRDefault="003964A4" w:rsidP="003964A4">
      <w:pPr>
        <w:spacing w:after="0" w:line="240" w:lineRule="auto"/>
        <w:ind w:left="720" w:hanging="720"/>
        <w:rPr>
          <w:rFonts w:ascii="Calibri" w:hAnsi="Calibri"/>
          <w:noProof/>
        </w:rPr>
      </w:pPr>
      <w:bookmarkStart w:id="8" w:name="_ENREF_8"/>
      <w:r w:rsidRPr="003964A4">
        <w:rPr>
          <w:rFonts w:ascii="Calibri" w:hAnsi="Calibri"/>
          <w:noProof/>
        </w:rPr>
        <w:t>8.</w:t>
      </w:r>
      <w:r w:rsidRPr="003964A4">
        <w:rPr>
          <w:rFonts w:ascii="Calibri" w:hAnsi="Calibri"/>
          <w:noProof/>
        </w:rPr>
        <w:tab/>
        <w:t xml:space="preserve">Folstein, M.F., S.E. Folstein, and P.R. McHugh, </w:t>
      </w:r>
      <w:r w:rsidRPr="003964A4">
        <w:rPr>
          <w:rFonts w:ascii="Calibri" w:hAnsi="Calibri"/>
          <w:i/>
          <w:noProof/>
        </w:rPr>
        <w:t>"Mini-mental state". A practical method for grading the cognitive state of patients for the clinician.</w:t>
      </w:r>
      <w:r w:rsidRPr="003964A4">
        <w:rPr>
          <w:rFonts w:ascii="Calibri" w:hAnsi="Calibri"/>
          <w:noProof/>
        </w:rPr>
        <w:t xml:space="preserve"> J Psychiatr Res, 1975. </w:t>
      </w:r>
      <w:r w:rsidRPr="003964A4">
        <w:rPr>
          <w:rFonts w:ascii="Calibri" w:hAnsi="Calibri"/>
          <w:b/>
          <w:noProof/>
        </w:rPr>
        <w:t>12</w:t>
      </w:r>
      <w:r w:rsidRPr="003964A4">
        <w:rPr>
          <w:rFonts w:ascii="Calibri" w:hAnsi="Calibri"/>
          <w:noProof/>
        </w:rPr>
        <w:t>.</w:t>
      </w:r>
      <w:bookmarkEnd w:id="8"/>
    </w:p>
    <w:p w:rsidR="003964A4" w:rsidRPr="003964A4" w:rsidRDefault="003964A4" w:rsidP="003964A4">
      <w:pPr>
        <w:spacing w:after="0" w:line="240" w:lineRule="auto"/>
        <w:ind w:left="720" w:hanging="720"/>
        <w:rPr>
          <w:rFonts w:ascii="Calibri" w:hAnsi="Calibri"/>
          <w:noProof/>
        </w:rPr>
      </w:pPr>
      <w:bookmarkStart w:id="9" w:name="_ENREF_9"/>
      <w:r w:rsidRPr="003964A4">
        <w:rPr>
          <w:rFonts w:ascii="Calibri" w:hAnsi="Calibri"/>
          <w:noProof/>
        </w:rPr>
        <w:t>9.</w:t>
      </w:r>
      <w:r w:rsidRPr="003964A4">
        <w:rPr>
          <w:rFonts w:ascii="Calibri" w:hAnsi="Calibri"/>
          <w:noProof/>
        </w:rPr>
        <w:tab/>
        <w:t xml:space="preserve">Inouye, S.K., et al., </w:t>
      </w:r>
      <w:r w:rsidRPr="003964A4">
        <w:rPr>
          <w:rFonts w:ascii="Calibri" w:hAnsi="Calibri"/>
          <w:i/>
          <w:noProof/>
        </w:rPr>
        <w:t>Clarifying confusion: the confusion assessment method. A new method for detection of delirium.</w:t>
      </w:r>
      <w:r w:rsidRPr="003964A4">
        <w:rPr>
          <w:rFonts w:ascii="Calibri" w:hAnsi="Calibri"/>
          <w:noProof/>
        </w:rPr>
        <w:t xml:space="preserve"> Ann Intern Med, 1990. </w:t>
      </w:r>
      <w:r w:rsidRPr="003964A4">
        <w:rPr>
          <w:rFonts w:ascii="Calibri" w:hAnsi="Calibri"/>
          <w:b/>
          <w:noProof/>
        </w:rPr>
        <w:t>113</w:t>
      </w:r>
      <w:r w:rsidRPr="003964A4">
        <w:rPr>
          <w:rFonts w:ascii="Calibri" w:hAnsi="Calibri"/>
          <w:noProof/>
        </w:rPr>
        <w:t>(12): p. 941-8.</w:t>
      </w:r>
      <w:bookmarkEnd w:id="9"/>
    </w:p>
    <w:p w:rsidR="003964A4" w:rsidRPr="003964A4" w:rsidRDefault="003964A4" w:rsidP="003964A4">
      <w:pPr>
        <w:spacing w:after="0" w:line="240" w:lineRule="auto"/>
        <w:ind w:left="720" w:hanging="720"/>
        <w:rPr>
          <w:rFonts w:ascii="Calibri" w:hAnsi="Calibri"/>
          <w:noProof/>
        </w:rPr>
      </w:pPr>
      <w:bookmarkStart w:id="10" w:name="_ENREF_10"/>
      <w:r w:rsidRPr="003964A4">
        <w:rPr>
          <w:rFonts w:ascii="Calibri" w:hAnsi="Calibri"/>
          <w:noProof/>
        </w:rPr>
        <w:t>10.</w:t>
      </w:r>
      <w:r w:rsidRPr="003964A4">
        <w:rPr>
          <w:rFonts w:ascii="Calibri" w:hAnsi="Calibri"/>
          <w:noProof/>
        </w:rPr>
        <w:tab/>
        <w:t xml:space="preserve">Fogg, C., et al., </w:t>
      </w:r>
      <w:r w:rsidRPr="003964A4">
        <w:rPr>
          <w:rFonts w:ascii="Calibri" w:hAnsi="Calibri"/>
          <w:i/>
          <w:noProof/>
        </w:rPr>
        <w:t>The relationship between cognitive impairment, mortality and discharge characteristics in a large cohort of older adults with unscheduled admissions to an acute hospital: a retrospective observational study.</w:t>
      </w:r>
      <w:r w:rsidRPr="003964A4">
        <w:rPr>
          <w:rFonts w:ascii="Calibri" w:hAnsi="Calibri"/>
          <w:noProof/>
        </w:rPr>
        <w:t xml:space="preserve"> Age and Ageing 2017. </w:t>
      </w:r>
      <w:r w:rsidRPr="003964A4">
        <w:rPr>
          <w:rFonts w:ascii="Calibri" w:hAnsi="Calibri"/>
          <w:b/>
          <w:noProof/>
        </w:rPr>
        <w:t>46</w:t>
      </w:r>
      <w:r w:rsidRPr="003964A4">
        <w:rPr>
          <w:rFonts w:ascii="Calibri" w:hAnsi="Calibri"/>
          <w:noProof/>
        </w:rPr>
        <w:t>: p. 6.</w:t>
      </w:r>
      <w:bookmarkEnd w:id="10"/>
    </w:p>
    <w:p w:rsidR="003964A4" w:rsidRPr="003964A4" w:rsidRDefault="003964A4" w:rsidP="003964A4">
      <w:pPr>
        <w:spacing w:after="0" w:line="240" w:lineRule="auto"/>
        <w:ind w:left="720" w:hanging="720"/>
        <w:rPr>
          <w:rFonts w:ascii="Calibri" w:hAnsi="Calibri"/>
          <w:noProof/>
        </w:rPr>
      </w:pPr>
      <w:bookmarkStart w:id="11" w:name="_ENREF_11"/>
      <w:r w:rsidRPr="003964A4">
        <w:rPr>
          <w:rFonts w:ascii="Calibri" w:hAnsi="Calibri"/>
          <w:noProof/>
        </w:rPr>
        <w:t>11.</w:t>
      </w:r>
      <w:r w:rsidRPr="003964A4">
        <w:rPr>
          <w:rFonts w:ascii="Calibri" w:hAnsi="Calibri"/>
          <w:noProof/>
        </w:rPr>
        <w:tab/>
        <w:t xml:space="preserve">Reynish, E.L., et al., </w:t>
      </w:r>
      <w:r w:rsidRPr="003964A4">
        <w:rPr>
          <w:rFonts w:ascii="Calibri" w:hAnsi="Calibri"/>
          <w:i/>
          <w:noProof/>
        </w:rPr>
        <w:t>Epidemiology and outcomes of people with dementia, delirium, and unspecified cognitive impairment in the general hospital: prospective cohort study of 10,014 admissions.</w:t>
      </w:r>
      <w:r w:rsidRPr="003964A4">
        <w:rPr>
          <w:rFonts w:ascii="Calibri" w:hAnsi="Calibri"/>
          <w:noProof/>
        </w:rPr>
        <w:t xml:space="preserve"> BMC Medicine, 2017. </w:t>
      </w:r>
      <w:r w:rsidRPr="003964A4">
        <w:rPr>
          <w:rFonts w:ascii="Calibri" w:hAnsi="Calibri"/>
          <w:b/>
          <w:noProof/>
        </w:rPr>
        <w:t>15</w:t>
      </w:r>
      <w:r w:rsidRPr="003964A4">
        <w:rPr>
          <w:rFonts w:ascii="Calibri" w:hAnsi="Calibri"/>
          <w:noProof/>
        </w:rPr>
        <w:t>(1): p. 140.</w:t>
      </w:r>
      <w:bookmarkEnd w:id="11"/>
    </w:p>
    <w:p w:rsidR="003964A4" w:rsidRPr="003964A4" w:rsidRDefault="003964A4" w:rsidP="003964A4">
      <w:pPr>
        <w:spacing w:after="0" w:line="240" w:lineRule="auto"/>
        <w:ind w:left="720" w:hanging="720"/>
        <w:rPr>
          <w:rFonts w:ascii="Calibri" w:hAnsi="Calibri"/>
          <w:noProof/>
        </w:rPr>
      </w:pPr>
      <w:bookmarkStart w:id="12" w:name="_ENREF_12"/>
      <w:r w:rsidRPr="003964A4">
        <w:rPr>
          <w:rFonts w:ascii="Calibri" w:hAnsi="Calibri"/>
          <w:noProof/>
        </w:rPr>
        <w:t>12.</w:t>
      </w:r>
      <w:r w:rsidRPr="003964A4">
        <w:rPr>
          <w:rFonts w:ascii="Calibri" w:hAnsi="Calibri"/>
          <w:noProof/>
        </w:rPr>
        <w:tab/>
        <w:t xml:space="preserve">Torraco, R., </w:t>
      </w:r>
      <w:r w:rsidRPr="003964A4">
        <w:rPr>
          <w:rFonts w:ascii="Calibri" w:hAnsi="Calibri"/>
          <w:i/>
          <w:noProof/>
        </w:rPr>
        <w:t>Writing integrative literature reviews: guidelines and examples.</w:t>
      </w:r>
      <w:r w:rsidRPr="003964A4">
        <w:rPr>
          <w:rFonts w:ascii="Calibri" w:hAnsi="Calibri"/>
          <w:noProof/>
        </w:rPr>
        <w:t xml:space="preserve"> Hum Resour Dev Rev, 2005. </w:t>
      </w:r>
      <w:r w:rsidRPr="003964A4">
        <w:rPr>
          <w:rFonts w:ascii="Calibri" w:hAnsi="Calibri"/>
          <w:b/>
          <w:noProof/>
        </w:rPr>
        <w:t>4</w:t>
      </w:r>
      <w:r w:rsidRPr="003964A4">
        <w:rPr>
          <w:rFonts w:ascii="Calibri" w:hAnsi="Calibri"/>
          <w:noProof/>
        </w:rPr>
        <w:t>(3): p. 11.</w:t>
      </w:r>
      <w:bookmarkEnd w:id="12"/>
    </w:p>
    <w:p w:rsidR="003964A4" w:rsidRPr="003964A4" w:rsidRDefault="003964A4" w:rsidP="003964A4">
      <w:pPr>
        <w:spacing w:after="0" w:line="240" w:lineRule="auto"/>
        <w:ind w:left="720" w:hanging="720"/>
        <w:rPr>
          <w:rFonts w:ascii="Calibri" w:hAnsi="Calibri"/>
          <w:noProof/>
        </w:rPr>
      </w:pPr>
      <w:bookmarkStart w:id="13" w:name="_ENREF_13"/>
      <w:r w:rsidRPr="003964A4">
        <w:rPr>
          <w:rFonts w:ascii="Calibri" w:hAnsi="Calibri"/>
          <w:noProof/>
        </w:rPr>
        <w:t>13.</w:t>
      </w:r>
      <w:r w:rsidRPr="003964A4">
        <w:rPr>
          <w:rFonts w:ascii="Calibri" w:hAnsi="Calibri"/>
          <w:noProof/>
        </w:rPr>
        <w:tab/>
        <w:t xml:space="preserve">Whittemore, R.K.K., </w:t>
      </w:r>
      <w:r w:rsidRPr="003964A4">
        <w:rPr>
          <w:rFonts w:ascii="Calibri" w:hAnsi="Calibri"/>
          <w:i/>
          <w:noProof/>
        </w:rPr>
        <w:t>The integrative review: updated methodology.</w:t>
      </w:r>
      <w:r w:rsidRPr="003964A4">
        <w:rPr>
          <w:rFonts w:ascii="Calibri" w:hAnsi="Calibri"/>
          <w:noProof/>
        </w:rPr>
        <w:t xml:space="preserve"> Journal of Advanced Nursing, 2005. </w:t>
      </w:r>
      <w:r w:rsidRPr="003964A4">
        <w:rPr>
          <w:rFonts w:ascii="Calibri" w:hAnsi="Calibri"/>
          <w:b/>
          <w:noProof/>
        </w:rPr>
        <w:t>52</w:t>
      </w:r>
      <w:r w:rsidRPr="003964A4">
        <w:rPr>
          <w:rFonts w:ascii="Calibri" w:hAnsi="Calibri"/>
          <w:noProof/>
        </w:rPr>
        <w:t>(5): p. 8.</w:t>
      </w:r>
      <w:bookmarkEnd w:id="13"/>
    </w:p>
    <w:p w:rsidR="003964A4" w:rsidRPr="003964A4" w:rsidRDefault="003964A4" w:rsidP="003964A4">
      <w:pPr>
        <w:spacing w:after="0" w:line="240" w:lineRule="auto"/>
        <w:ind w:left="720" w:hanging="720"/>
        <w:rPr>
          <w:rFonts w:ascii="Calibri" w:hAnsi="Calibri"/>
          <w:noProof/>
        </w:rPr>
      </w:pPr>
      <w:bookmarkStart w:id="14" w:name="_ENREF_14"/>
      <w:r w:rsidRPr="003964A4">
        <w:rPr>
          <w:rFonts w:ascii="Calibri" w:hAnsi="Calibri"/>
          <w:noProof/>
        </w:rPr>
        <w:t>14.</w:t>
      </w:r>
      <w:r w:rsidRPr="003964A4">
        <w:rPr>
          <w:rFonts w:ascii="Calibri" w:hAnsi="Calibri"/>
          <w:noProof/>
        </w:rPr>
        <w:tab/>
        <w:t xml:space="preserve">Digby, R., S. Lee, and A. Williams, </w:t>
      </w:r>
      <w:r w:rsidRPr="003964A4">
        <w:rPr>
          <w:rFonts w:ascii="Calibri" w:hAnsi="Calibri"/>
          <w:i/>
          <w:noProof/>
        </w:rPr>
        <w:t>The experience of people with dementia and nurses in hospital: an integrative review.</w:t>
      </w:r>
      <w:r w:rsidRPr="003964A4">
        <w:rPr>
          <w:rFonts w:ascii="Calibri" w:hAnsi="Calibri"/>
          <w:noProof/>
        </w:rPr>
        <w:t xml:space="preserve"> Journal Of Clinical Nursing, 2016.</w:t>
      </w:r>
      <w:bookmarkEnd w:id="14"/>
    </w:p>
    <w:p w:rsidR="003964A4" w:rsidRPr="003964A4" w:rsidRDefault="003964A4" w:rsidP="003964A4">
      <w:pPr>
        <w:spacing w:after="0" w:line="240" w:lineRule="auto"/>
        <w:ind w:left="720" w:hanging="720"/>
        <w:rPr>
          <w:rFonts w:ascii="Calibri" w:hAnsi="Calibri"/>
          <w:noProof/>
        </w:rPr>
      </w:pPr>
      <w:bookmarkStart w:id="15" w:name="_ENREF_15"/>
      <w:r w:rsidRPr="003964A4">
        <w:rPr>
          <w:rFonts w:ascii="Calibri" w:hAnsi="Calibri"/>
          <w:noProof/>
        </w:rPr>
        <w:t>15.</w:t>
      </w:r>
      <w:r w:rsidRPr="003964A4">
        <w:rPr>
          <w:rFonts w:ascii="Calibri" w:hAnsi="Calibri"/>
          <w:noProof/>
        </w:rPr>
        <w:tab/>
        <w:t xml:space="preserve">Royal College of Psychiatrists, </w:t>
      </w:r>
      <w:r w:rsidRPr="003964A4">
        <w:rPr>
          <w:rFonts w:ascii="Calibri" w:hAnsi="Calibri"/>
          <w:i/>
          <w:noProof/>
        </w:rPr>
        <w:t>National Audit of Dementia Care in General Hospitals 2016–2017 Third Round of Audit Report</w:t>
      </w:r>
      <w:r w:rsidRPr="003964A4">
        <w:rPr>
          <w:rFonts w:ascii="Calibri" w:hAnsi="Calibri"/>
          <w:noProof/>
        </w:rPr>
        <w:t>, C.f.Q. Improvement, Editor. 2017.</w:t>
      </w:r>
      <w:bookmarkEnd w:id="15"/>
    </w:p>
    <w:p w:rsidR="003964A4" w:rsidRPr="003964A4" w:rsidRDefault="003964A4" w:rsidP="003964A4">
      <w:pPr>
        <w:spacing w:after="0" w:line="240" w:lineRule="auto"/>
        <w:ind w:left="720" w:hanging="720"/>
        <w:rPr>
          <w:rFonts w:ascii="Calibri" w:hAnsi="Calibri"/>
          <w:noProof/>
        </w:rPr>
      </w:pPr>
      <w:bookmarkStart w:id="16" w:name="_ENREF_16"/>
      <w:r w:rsidRPr="003964A4">
        <w:rPr>
          <w:rFonts w:ascii="Calibri" w:hAnsi="Calibri"/>
          <w:noProof/>
        </w:rPr>
        <w:t>16.</w:t>
      </w:r>
      <w:r w:rsidRPr="003964A4">
        <w:rPr>
          <w:rFonts w:ascii="Calibri" w:hAnsi="Calibri"/>
          <w:noProof/>
        </w:rPr>
        <w:tab/>
        <w:t xml:space="preserve">Jurgens, F.J., et al., </w:t>
      </w:r>
      <w:r w:rsidRPr="003964A4">
        <w:rPr>
          <w:rFonts w:ascii="Calibri" w:hAnsi="Calibri"/>
          <w:i/>
          <w:noProof/>
        </w:rPr>
        <w:t>Why are family carers of people with dementia dissatisfied with general hospital care? A qualitative study.</w:t>
      </w:r>
      <w:r w:rsidRPr="003964A4">
        <w:rPr>
          <w:rFonts w:ascii="Calibri" w:hAnsi="Calibri"/>
          <w:noProof/>
        </w:rPr>
        <w:t xml:space="preserve"> BMC Geriatr, 2012. </w:t>
      </w:r>
      <w:r w:rsidRPr="003964A4">
        <w:rPr>
          <w:rFonts w:ascii="Calibri" w:hAnsi="Calibri"/>
          <w:b/>
          <w:noProof/>
        </w:rPr>
        <w:t>12</w:t>
      </w:r>
      <w:r w:rsidRPr="003964A4">
        <w:rPr>
          <w:rFonts w:ascii="Calibri" w:hAnsi="Calibri"/>
          <w:noProof/>
        </w:rPr>
        <w:t>: p. 57.</w:t>
      </w:r>
      <w:bookmarkEnd w:id="16"/>
    </w:p>
    <w:p w:rsidR="003964A4" w:rsidRPr="003964A4" w:rsidRDefault="003964A4" w:rsidP="003964A4">
      <w:pPr>
        <w:spacing w:after="0" w:line="240" w:lineRule="auto"/>
        <w:ind w:left="720" w:hanging="720"/>
        <w:rPr>
          <w:rFonts w:ascii="Calibri" w:hAnsi="Calibri"/>
          <w:noProof/>
        </w:rPr>
      </w:pPr>
      <w:bookmarkStart w:id="17" w:name="_ENREF_17"/>
      <w:r w:rsidRPr="003964A4">
        <w:rPr>
          <w:rFonts w:ascii="Calibri" w:hAnsi="Calibri"/>
          <w:noProof/>
        </w:rPr>
        <w:t>17.</w:t>
      </w:r>
      <w:r w:rsidRPr="003964A4">
        <w:rPr>
          <w:rFonts w:ascii="Calibri" w:hAnsi="Calibri"/>
          <w:noProof/>
        </w:rPr>
        <w:tab/>
        <w:t xml:space="preserve">Clissett, P., et al., </w:t>
      </w:r>
      <w:r w:rsidRPr="003964A4">
        <w:rPr>
          <w:rFonts w:ascii="Calibri" w:hAnsi="Calibri"/>
          <w:i/>
          <w:noProof/>
        </w:rPr>
        <w:t>The challenges of achieving person-centred care in acute hospitals: a qualitative study of people with dementia and their families.</w:t>
      </w:r>
      <w:r w:rsidRPr="003964A4">
        <w:rPr>
          <w:rFonts w:ascii="Calibri" w:hAnsi="Calibri"/>
          <w:noProof/>
        </w:rPr>
        <w:t xml:space="preserve"> Int J Nurs Stud, 2013. </w:t>
      </w:r>
      <w:r w:rsidRPr="003964A4">
        <w:rPr>
          <w:rFonts w:ascii="Calibri" w:hAnsi="Calibri"/>
          <w:b/>
          <w:noProof/>
        </w:rPr>
        <w:t>50</w:t>
      </w:r>
      <w:r w:rsidRPr="003964A4">
        <w:rPr>
          <w:rFonts w:ascii="Calibri" w:hAnsi="Calibri"/>
          <w:noProof/>
        </w:rPr>
        <w:t>(11): p. 1495-503.</w:t>
      </w:r>
      <w:bookmarkEnd w:id="17"/>
    </w:p>
    <w:p w:rsidR="003964A4" w:rsidRPr="003964A4" w:rsidRDefault="003964A4" w:rsidP="003964A4">
      <w:pPr>
        <w:spacing w:after="0" w:line="240" w:lineRule="auto"/>
        <w:ind w:left="720" w:hanging="720"/>
        <w:rPr>
          <w:rFonts w:ascii="Calibri" w:hAnsi="Calibri"/>
          <w:noProof/>
        </w:rPr>
      </w:pPr>
      <w:bookmarkStart w:id="18" w:name="_ENREF_18"/>
      <w:r w:rsidRPr="003964A4">
        <w:rPr>
          <w:rFonts w:ascii="Calibri" w:hAnsi="Calibri"/>
          <w:noProof/>
        </w:rPr>
        <w:t>18.</w:t>
      </w:r>
      <w:r w:rsidRPr="003964A4">
        <w:rPr>
          <w:rFonts w:ascii="Calibri" w:hAnsi="Calibri"/>
          <w:noProof/>
        </w:rPr>
        <w:tab/>
        <w:t xml:space="preserve">Sampson, E.L., et al., </w:t>
      </w:r>
      <w:r w:rsidRPr="003964A4">
        <w:rPr>
          <w:rFonts w:ascii="Calibri" w:hAnsi="Calibri"/>
          <w:i/>
          <w:noProof/>
        </w:rPr>
        <w:t>Behavioural and psychiatric symptoms in people with dementia admitted to the acute hospital: prospective cohort study.</w:t>
      </w:r>
      <w:r w:rsidRPr="003964A4">
        <w:rPr>
          <w:rFonts w:ascii="Calibri" w:hAnsi="Calibri"/>
          <w:noProof/>
        </w:rPr>
        <w:t xml:space="preserve"> Br J Psychiatry, 2014. </w:t>
      </w:r>
      <w:r w:rsidRPr="003964A4">
        <w:rPr>
          <w:rFonts w:ascii="Calibri" w:hAnsi="Calibri"/>
          <w:b/>
          <w:noProof/>
        </w:rPr>
        <w:t>205</w:t>
      </w:r>
      <w:r w:rsidRPr="003964A4">
        <w:rPr>
          <w:rFonts w:ascii="Calibri" w:hAnsi="Calibri"/>
          <w:noProof/>
        </w:rPr>
        <w:t>(3): p. 189-96.</w:t>
      </w:r>
      <w:bookmarkEnd w:id="18"/>
    </w:p>
    <w:p w:rsidR="003964A4" w:rsidRPr="003964A4" w:rsidRDefault="003964A4" w:rsidP="003964A4">
      <w:pPr>
        <w:spacing w:after="0" w:line="240" w:lineRule="auto"/>
        <w:ind w:left="720" w:hanging="720"/>
        <w:rPr>
          <w:rFonts w:ascii="Calibri" w:hAnsi="Calibri"/>
          <w:noProof/>
        </w:rPr>
      </w:pPr>
      <w:bookmarkStart w:id="19" w:name="_ENREF_19"/>
      <w:r w:rsidRPr="003964A4">
        <w:rPr>
          <w:rFonts w:ascii="Calibri" w:hAnsi="Calibri"/>
          <w:noProof/>
        </w:rPr>
        <w:t>19.</w:t>
      </w:r>
      <w:r w:rsidRPr="003964A4">
        <w:rPr>
          <w:rFonts w:ascii="Calibri" w:hAnsi="Calibri"/>
          <w:noProof/>
        </w:rPr>
        <w:tab/>
        <w:t xml:space="preserve">Soto, M.E., et al., </w:t>
      </w:r>
      <w:r w:rsidRPr="003964A4">
        <w:rPr>
          <w:rFonts w:ascii="Calibri" w:hAnsi="Calibri"/>
          <w:i/>
          <w:noProof/>
        </w:rPr>
        <w:t>Improving Care of Older Adults With Dementia: Description of 6299 Hospitalizations over 11 Years in a Special Acute Care Unit.</w:t>
      </w:r>
      <w:r w:rsidRPr="003964A4">
        <w:rPr>
          <w:rFonts w:ascii="Calibri" w:hAnsi="Calibri"/>
          <w:noProof/>
        </w:rPr>
        <w:t xml:space="preserve"> Journal of the American Medical Directors Association, 2012. </w:t>
      </w:r>
      <w:r w:rsidRPr="003964A4">
        <w:rPr>
          <w:rFonts w:ascii="Calibri" w:hAnsi="Calibri"/>
          <w:b/>
          <w:noProof/>
        </w:rPr>
        <w:t>13</w:t>
      </w:r>
      <w:r w:rsidRPr="003964A4">
        <w:rPr>
          <w:rFonts w:ascii="Calibri" w:hAnsi="Calibri"/>
          <w:noProof/>
        </w:rPr>
        <w:t>(5): p. 486.e1-6.</w:t>
      </w:r>
      <w:bookmarkEnd w:id="19"/>
    </w:p>
    <w:p w:rsidR="003964A4" w:rsidRPr="003964A4" w:rsidRDefault="003964A4" w:rsidP="003964A4">
      <w:pPr>
        <w:spacing w:after="0" w:line="240" w:lineRule="auto"/>
        <w:ind w:left="720" w:hanging="720"/>
        <w:rPr>
          <w:rFonts w:ascii="Calibri" w:hAnsi="Calibri"/>
          <w:noProof/>
        </w:rPr>
      </w:pPr>
      <w:bookmarkStart w:id="20" w:name="_ENREF_20"/>
      <w:r w:rsidRPr="003964A4">
        <w:rPr>
          <w:rFonts w:ascii="Calibri" w:hAnsi="Calibri"/>
          <w:noProof/>
        </w:rPr>
        <w:t>20.</w:t>
      </w:r>
      <w:r w:rsidRPr="003964A4">
        <w:rPr>
          <w:rFonts w:ascii="Calibri" w:hAnsi="Calibri"/>
          <w:noProof/>
        </w:rPr>
        <w:tab/>
        <w:t xml:space="preserve">Porock, D., et al., </w:t>
      </w:r>
      <w:r w:rsidRPr="003964A4">
        <w:rPr>
          <w:rFonts w:ascii="Calibri" w:hAnsi="Calibri"/>
          <w:i/>
          <w:noProof/>
        </w:rPr>
        <w:t>Disruption, control and coping: responses of and to the person with dementia in hospital.</w:t>
      </w:r>
      <w:r w:rsidRPr="003964A4">
        <w:rPr>
          <w:rFonts w:ascii="Calibri" w:hAnsi="Calibri"/>
          <w:noProof/>
        </w:rPr>
        <w:t xml:space="preserve"> Ageing Soc, 2015. </w:t>
      </w:r>
      <w:r w:rsidRPr="003964A4">
        <w:rPr>
          <w:rFonts w:ascii="Calibri" w:hAnsi="Calibri"/>
          <w:b/>
          <w:noProof/>
        </w:rPr>
        <w:t>35</w:t>
      </w:r>
      <w:r w:rsidRPr="003964A4">
        <w:rPr>
          <w:rFonts w:ascii="Calibri" w:hAnsi="Calibri"/>
          <w:noProof/>
        </w:rPr>
        <w:t>(1): p. 37-63.</w:t>
      </w:r>
      <w:bookmarkEnd w:id="20"/>
    </w:p>
    <w:p w:rsidR="003964A4" w:rsidRPr="003964A4" w:rsidRDefault="003964A4" w:rsidP="003964A4">
      <w:pPr>
        <w:spacing w:after="0" w:line="240" w:lineRule="auto"/>
        <w:ind w:left="720" w:hanging="720"/>
        <w:rPr>
          <w:rFonts w:ascii="Calibri" w:hAnsi="Calibri"/>
          <w:noProof/>
        </w:rPr>
      </w:pPr>
      <w:bookmarkStart w:id="21" w:name="_ENREF_21"/>
      <w:r w:rsidRPr="003964A4">
        <w:rPr>
          <w:rFonts w:ascii="Calibri" w:hAnsi="Calibri"/>
          <w:noProof/>
        </w:rPr>
        <w:t>21.</w:t>
      </w:r>
      <w:r w:rsidRPr="003964A4">
        <w:rPr>
          <w:rFonts w:ascii="Calibri" w:hAnsi="Calibri"/>
          <w:noProof/>
        </w:rPr>
        <w:tab/>
        <w:t xml:space="preserve">Kagansky, N., et al., </w:t>
      </w:r>
      <w:r w:rsidRPr="003964A4">
        <w:rPr>
          <w:rFonts w:ascii="Calibri" w:hAnsi="Calibri"/>
          <w:i/>
          <w:noProof/>
        </w:rPr>
        <w:t>Poor nutritional habits are predictors of poor outcome in very old hospitalized patients.</w:t>
      </w:r>
      <w:r w:rsidRPr="003964A4">
        <w:rPr>
          <w:rFonts w:ascii="Calibri" w:hAnsi="Calibri"/>
          <w:noProof/>
        </w:rPr>
        <w:t xml:space="preserve"> American Journal of Clinical Nutrition, 2005. </w:t>
      </w:r>
      <w:r w:rsidRPr="003964A4">
        <w:rPr>
          <w:rFonts w:ascii="Calibri" w:hAnsi="Calibri"/>
          <w:b/>
          <w:noProof/>
        </w:rPr>
        <w:t>82</w:t>
      </w:r>
      <w:r w:rsidRPr="003964A4">
        <w:rPr>
          <w:rFonts w:ascii="Calibri" w:hAnsi="Calibri"/>
          <w:noProof/>
        </w:rPr>
        <w:t>(4): p. 784-917.</w:t>
      </w:r>
      <w:bookmarkEnd w:id="21"/>
    </w:p>
    <w:p w:rsidR="003964A4" w:rsidRPr="003964A4" w:rsidRDefault="003964A4" w:rsidP="003964A4">
      <w:pPr>
        <w:spacing w:after="0" w:line="240" w:lineRule="auto"/>
        <w:ind w:left="720" w:hanging="720"/>
        <w:rPr>
          <w:rFonts w:ascii="Calibri" w:hAnsi="Calibri"/>
          <w:noProof/>
        </w:rPr>
      </w:pPr>
      <w:bookmarkStart w:id="22" w:name="_ENREF_22"/>
      <w:r w:rsidRPr="003964A4">
        <w:rPr>
          <w:rFonts w:ascii="Calibri" w:hAnsi="Calibri"/>
          <w:noProof/>
        </w:rPr>
        <w:t>22.</w:t>
      </w:r>
      <w:r w:rsidRPr="003964A4">
        <w:rPr>
          <w:rFonts w:ascii="Calibri" w:hAnsi="Calibri"/>
          <w:noProof/>
        </w:rPr>
        <w:tab/>
        <w:t xml:space="preserve">Miller, M.D., et al., </w:t>
      </w:r>
      <w:r w:rsidRPr="003964A4">
        <w:rPr>
          <w:rFonts w:ascii="Calibri" w:hAnsi="Calibri"/>
          <w:i/>
          <w:noProof/>
        </w:rPr>
        <w:t>Lower limb fracture, cognitive impairment and risk of subsequent malnutrition: a prospective evaluation of dietary energy and protein intake on an orthopaedic ward.</w:t>
      </w:r>
      <w:r w:rsidRPr="003964A4">
        <w:rPr>
          <w:rFonts w:ascii="Calibri" w:hAnsi="Calibri"/>
          <w:noProof/>
        </w:rPr>
        <w:t xml:space="preserve"> European Journal Of Clinical Nutrition, 2006. </w:t>
      </w:r>
      <w:r w:rsidRPr="003964A4">
        <w:rPr>
          <w:rFonts w:ascii="Calibri" w:hAnsi="Calibri"/>
          <w:b/>
          <w:noProof/>
        </w:rPr>
        <w:t>60</w:t>
      </w:r>
      <w:r w:rsidRPr="003964A4">
        <w:rPr>
          <w:rFonts w:ascii="Calibri" w:hAnsi="Calibri"/>
          <w:noProof/>
        </w:rPr>
        <w:t>(7): p. 853-861.</w:t>
      </w:r>
      <w:bookmarkEnd w:id="22"/>
    </w:p>
    <w:p w:rsidR="003964A4" w:rsidRPr="003964A4" w:rsidRDefault="003964A4" w:rsidP="003964A4">
      <w:pPr>
        <w:spacing w:after="0" w:line="240" w:lineRule="auto"/>
        <w:ind w:left="720" w:hanging="720"/>
        <w:rPr>
          <w:rFonts w:ascii="Calibri" w:hAnsi="Calibri"/>
          <w:noProof/>
        </w:rPr>
      </w:pPr>
      <w:bookmarkStart w:id="23" w:name="_ENREF_23"/>
      <w:r w:rsidRPr="003964A4">
        <w:rPr>
          <w:rFonts w:ascii="Calibri" w:hAnsi="Calibri"/>
          <w:noProof/>
        </w:rPr>
        <w:t>23.</w:t>
      </w:r>
      <w:r w:rsidRPr="003964A4">
        <w:rPr>
          <w:rFonts w:ascii="Calibri" w:hAnsi="Calibri"/>
          <w:noProof/>
        </w:rPr>
        <w:tab/>
        <w:t xml:space="preserve">Johnson, P., et al., </w:t>
      </w:r>
      <w:r w:rsidRPr="003964A4">
        <w:rPr>
          <w:rFonts w:ascii="Calibri" w:hAnsi="Calibri"/>
          <w:i/>
          <w:noProof/>
        </w:rPr>
        <w:t>Fluid retention index predicts the 30-day mortality in geriatric care.</w:t>
      </w:r>
      <w:r w:rsidRPr="003964A4">
        <w:rPr>
          <w:rFonts w:ascii="Calibri" w:hAnsi="Calibri"/>
          <w:noProof/>
        </w:rPr>
        <w:t xml:space="preserve"> Scandinavian Journal of Clinical &amp; Laboratory Investigation, 2015. </w:t>
      </w:r>
      <w:r w:rsidRPr="003964A4">
        <w:rPr>
          <w:rFonts w:ascii="Calibri" w:hAnsi="Calibri"/>
          <w:b/>
          <w:noProof/>
        </w:rPr>
        <w:t>75</w:t>
      </w:r>
      <w:r w:rsidRPr="003964A4">
        <w:rPr>
          <w:rFonts w:ascii="Calibri" w:hAnsi="Calibri"/>
          <w:noProof/>
        </w:rPr>
        <w:t>(6): p. 444-451.</w:t>
      </w:r>
      <w:bookmarkEnd w:id="23"/>
    </w:p>
    <w:p w:rsidR="003964A4" w:rsidRPr="003964A4" w:rsidRDefault="003964A4" w:rsidP="003964A4">
      <w:pPr>
        <w:spacing w:after="0" w:line="240" w:lineRule="auto"/>
        <w:ind w:left="720" w:hanging="720"/>
        <w:rPr>
          <w:rFonts w:ascii="Calibri" w:hAnsi="Calibri"/>
          <w:noProof/>
        </w:rPr>
      </w:pPr>
      <w:bookmarkStart w:id="24" w:name="_ENREF_24"/>
      <w:r w:rsidRPr="003964A4">
        <w:rPr>
          <w:rFonts w:ascii="Calibri" w:hAnsi="Calibri"/>
          <w:noProof/>
        </w:rPr>
        <w:t>24.</w:t>
      </w:r>
      <w:r w:rsidRPr="003964A4">
        <w:rPr>
          <w:rFonts w:ascii="Calibri" w:hAnsi="Calibri"/>
          <w:noProof/>
        </w:rPr>
        <w:tab/>
        <w:t xml:space="preserve">Hartley, P., et al., </w:t>
      </w:r>
      <w:r w:rsidRPr="003964A4">
        <w:rPr>
          <w:rFonts w:ascii="Calibri" w:hAnsi="Calibri"/>
          <w:i/>
          <w:noProof/>
        </w:rPr>
        <w:t>The association between cognitive impairment and functional outcome in hospitalised older patients: a systematic review and meta-analysis.</w:t>
      </w:r>
      <w:r w:rsidRPr="003964A4">
        <w:rPr>
          <w:rFonts w:ascii="Calibri" w:hAnsi="Calibri"/>
          <w:noProof/>
        </w:rPr>
        <w:t xml:space="preserve"> Age And Ageing, 2017.</w:t>
      </w:r>
      <w:bookmarkEnd w:id="24"/>
    </w:p>
    <w:p w:rsidR="003964A4" w:rsidRPr="003964A4" w:rsidRDefault="003964A4" w:rsidP="003964A4">
      <w:pPr>
        <w:spacing w:after="0" w:line="240" w:lineRule="auto"/>
        <w:ind w:left="720" w:hanging="720"/>
        <w:rPr>
          <w:rFonts w:ascii="Calibri" w:hAnsi="Calibri"/>
          <w:noProof/>
        </w:rPr>
      </w:pPr>
      <w:bookmarkStart w:id="25" w:name="_ENREF_25"/>
      <w:r w:rsidRPr="003964A4">
        <w:rPr>
          <w:rFonts w:ascii="Calibri" w:hAnsi="Calibri"/>
          <w:noProof/>
        </w:rPr>
        <w:t>25.</w:t>
      </w:r>
      <w:r w:rsidRPr="003964A4">
        <w:rPr>
          <w:rFonts w:ascii="Calibri" w:hAnsi="Calibri"/>
          <w:noProof/>
        </w:rPr>
        <w:tab/>
        <w:t xml:space="preserve">Pedone, C., et al., </w:t>
      </w:r>
      <w:r w:rsidRPr="003964A4">
        <w:rPr>
          <w:rFonts w:ascii="Calibri" w:hAnsi="Calibri"/>
          <w:i/>
          <w:noProof/>
        </w:rPr>
        <w:t>Elderly patients with cognitive impairment have a high risk for functional decline during hospitalization: the GIFA study.</w:t>
      </w:r>
      <w:r w:rsidRPr="003964A4">
        <w:rPr>
          <w:rFonts w:ascii="Calibri" w:hAnsi="Calibri"/>
          <w:noProof/>
        </w:rPr>
        <w:t xml:space="preserve"> Journals of Gerontology Series A: Biological Sciences &amp; Medical Sciences, 2005. </w:t>
      </w:r>
      <w:r w:rsidRPr="003964A4">
        <w:rPr>
          <w:rFonts w:ascii="Calibri" w:hAnsi="Calibri"/>
          <w:b/>
          <w:noProof/>
        </w:rPr>
        <w:t>60</w:t>
      </w:r>
      <w:r w:rsidRPr="003964A4">
        <w:rPr>
          <w:rFonts w:ascii="Calibri" w:hAnsi="Calibri"/>
          <w:noProof/>
        </w:rPr>
        <w:t>(12): p. 1576-1580.</w:t>
      </w:r>
      <w:bookmarkEnd w:id="25"/>
    </w:p>
    <w:p w:rsidR="003964A4" w:rsidRPr="003964A4" w:rsidRDefault="003964A4" w:rsidP="003964A4">
      <w:pPr>
        <w:spacing w:after="0" w:line="240" w:lineRule="auto"/>
        <w:ind w:left="720" w:hanging="720"/>
        <w:rPr>
          <w:rFonts w:ascii="Calibri" w:hAnsi="Calibri"/>
          <w:noProof/>
        </w:rPr>
      </w:pPr>
      <w:bookmarkStart w:id="26" w:name="_ENREF_26"/>
      <w:r w:rsidRPr="003964A4">
        <w:rPr>
          <w:rFonts w:ascii="Calibri" w:hAnsi="Calibri"/>
          <w:noProof/>
        </w:rPr>
        <w:t>26.</w:t>
      </w:r>
      <w:r w:rsidRPr="003964A4">
        <w:rPr>
          <w:rFonts w:ascii="Calibri" w:hAnsi="Calibri"/>
          <w:noProof/>
        </w:rPr>
        <w:tab/>
        <w:t xml:space="preserve">Ahmed, S., B. Leurent, and E.L. Sampson, </w:t>
      </w:r>
      <w:r w:rsidRPr="003964A4">
        <w:rPr>
          <w:rFonts w:ascii="Calibri" w:hAnsi="Calibri"/>
          <w:i/>
          <w:noProof/>
        </w:rPr>
        <w:t>Risk factors for incident delirium among older people in acute hospital medical units: a systematic review and meta-analysis.</w:t>
      </w:r>
      <w:r w:rsidRPr="003964A4">
        <w:rPr>
          <w:rFonts w:ascii="Calibri" w:hAnsi="Calibri"/>
          <w:noProof/>
        </w:rPr>
        <w:t xml:space="preserve"> Age &amp; Ageing, 2014. </w:t>
      </w:r>
      <w:r w:rsidRPr="003964A4">
        <w:rPr>
          <w:rFonts w:ascii="Calibri" w:hAnsi="Calibri"/>
          <w:b/>
          <w:noProof/>
        </w:rPr>
        <w:t>43</w:t>
      </w:r>
      <w:r w:rsidRPr="003964A4">
        <w:rPr>
          <w:rFonts w:ascii="Calibri" w:hAnsi="Calibri"/>
          <w:noProof/>
        </w:rPr>
        <w:t>(3): p. 326-333.</w:t>
      </w:r>
      <w:bookmarkEnd w:id="26"/>
    </w:p>
    <w:p w:rsidR="003964A4" w:rsidRPr="003964A4" w:rsidRDefault="003964A4" w:rsidP="003964A4">
      <w:pPr>
        <w:spacing w:after="0" w:line="240" w:lineRule="auto"/>
        <w:ind w:left="720" w:hanging="720"/>
        <w:rPr>
          <w:rFonts w:ascii="Calibri" w:hAnsi="Calibri"/>
          <w:noProof/>
        </w:rPr>
      </w:pPr>
      <w:bookmarkStart w:id="27" w:name="_ENREF_27"/>
      <w:r w:rsidRPr="003964A4">
        <w:rPr>
          <w:rFonts w:ascii="Calibri" w:hAnsi="Calibri"/>
          <w:noProof/>
        </w:rPr>
        <w:t>27.</w:t>
      </w:r>
      <w:r w:rsidRPr="003964A4">
        <w:rPr>
          <w:rFonts w:ascii="Calibri" w:hAnsi="Calibri"/>
          <w:noProof/>
        </w:rPr>
        <w:tab/>
        <w:t xml:space="preserve">Pendlebury, S.T., et al., </w:t>
      </w:r>
      <w:r w:rsidRPr="003964A4">
        <w:rPr>
          <w:rFonts w:ascii="Calibri" w:hAnsi="Calibri"/>
          <w:i/>
          <w:noProof/>
        </w:rPr>
        <w:t>Observational, longitudinal study of delirium in consecutive unselected acute medical admissions: age-specific rates and associated factors, mortality and re-admission.</w:t>
      </w:r>
      <w:r w:rsidRPr="003964A4">
        <w:rPr>
          <w:rFonts w:ascii="Calibri" w:hAnsi="Calibri"/>
          <w:noProof/>
        </w:rPr>
        <w:t xml:space="preserve"> BMJ Open, 2015. </w:t>
      </w:r>
      <w:r w:rsidRPr="003964A4">
        <w:rPr>
          <w:rFonts w:ascii="Calibri" w:hAnsi="Calibri"/>
          <w:b/>
          <w:noProof/>
        </w:rPr>
        <w:t>5</w:t>
      </w:r>
      <w:r w:rsidRPr="003964A4">
        <w:rPr>
          <w:rFonts w:ascii="Calibri" w:hAnsi="Calibri"/>
          <w:noProof/>
        </w:rPr>
        <w:t>(11): p. e007808.</w:t>
      </w:r>
      <w:bookmarkEnd w:id="27"/>
    </w:p>
    <w:p w:rsidR="003964A4" w:rsidRPr="003964A4" w:rsidRDefault="003964A4" w:rsidP="003964A4">
      <w:pPr>
        <w:spacing w:after="0" w:line="240" w:lineRule="auto"/>
        <w:ind w:left="720" w:hanging="720"/>
        <w:rPr>
          <w:rFonts w:ascii="Calibri" w:hAnsi="Calibri"/>
          <w:noProof/>
        </w:rPr>
      </w:pPr>
      <w:bookmarkStart w:id="28" w:name="_ENREF_28"/>
      <w:r w:rsidRPr="003964A4">
        <w:rPr>
          <w:rFonts w:ascii="Calibri" w:hAnsi="Calibri"/>
          <w:noProof/>
        </w:rPr>
        <w:t>28.</w:t>
      </w:r>
      <w:r w:rsidRPr="003964A4">
        <w:rPr>
          <w:rFonts w:ascii="Calibri" w:hAnsi="Calibri"/>
          <w:noProof/>
        </w:rPr>
        <w:tab/>
        <w:t xml:space="preserve">Sá Esteves, P., et al., </w:t>
      </w:r>
      <w:r w:rsidRPr="003964A4">
        <w:rPr>
          <w:rFonts w:ascii="Calibri" w:hAnsi="Calibri"/>
          <w:i/>
          <w:noProof/>
        </w:rPr>
        <w:t>Dementia in acutely-ill medical elderly patients.</w:t>
      </w:r>
      <w:r w:rsidRPr="003964A4">
        <w:rPr>
          <w:rFonts w:ascii="Calibri" w:hAnsi="Calibri"/>
          <w:noProof/>
        </w:rPr>
        <w:t xml:space="preserve"> European Psychiatry, 2016. </w:t>
      </w:r>
      <w:r w:rsidRPr="003964A4">
        <w:rPr>
          <w:rFonts w:ascii="Calibri" w:hAnsi="Calibri"/>
          <w:b/>
          <w:noProof/>
        </w:rPr>
        <w:t>33</w:t>
      </w:r>
      <w:r w:rsidRPr="003964A4">
        <w:rPr>
          <w:rFonts w:ascii="Calibri" w:hAnsi="Calibri"/>
          <w:noProof/>
        </w:rPr>
        <w:t>: p. S222-S222.</w:t>
      </w:r>
      <w:bookmarkEnd w:id="28"/>
    </w:p>
    <w:p w:rsidR="003964A4" w:rsidRPr="003964A4" w:rsidRDefault="003964A4" w:rsidP="003964A4">
      <w:pPr>
        <w:spacing w:after="0" w:line="240" w:lineRule="auto"/>
        <w:ind w:left="720" w:hanging="720"/>
        <w:rPr>
          <w:rFonts w:ascii="Calibri" w:hAnsi="Calibri"/>
          <w:noProof/>
        </w:rPr>
      </w:pPr>
      <w:bookmarkStart w:id="29" w:name="_ENREF_29"/>
      <w:r w:rsidRPr="003964A4">
        <w:rPr>
          <w:rFonts w:ascii="Calibri" w:hAnsi="Calibri"/>
          <w:noProof/>
        </w:rPr>
        <w:t>29.</w:t>
      </w:r>
      <w:r w:rsidRPr="003964A4">
        <w:rPr>
          <w:rFonts w:ascii="Calibri" w:hAnsi="Calibri"/>
          <w:noProof/>
        </w:rPr>
        <w:tab/>
        <w:t xml:space="preserve">Travers, C., et al., </w:t>
      </w:r>
      <w:r w:rsidRPr="003964A4">
        <w:rPr>
          <w:rFonts w:ascii="Calibri" w:hAnsi="Calibri"/>
          <w:i/>
          <w:noProof/>
        </w:rPr>
        <w:t>Prospective observational study of dementia in older patients admitted to acute hospitals.</w:t>
      </w:r>
      <w:r w:rsidRPr="003964A4">
        <w:rPr>
          <w:rFonts w:ascii="Calibri" w:hAnsi="Calibri"/>
          <w:noProof/>
        </w:rPr>
        <w:t xml:space="preserve"> Australas J Ageing, 2014. </w:t>
      </w:r>
      <w:r w:rsidRPr="003964A4">
        <w:rPr>
          <w:rFonts w:ascii="Calibri" w:hAnsi="Calibri"/>
          <w:b/>
          <w:noProof/>
        </w:rPr>
        <w:t>33</w:t>
      </w:r>
      <w:r w:rsidRPr="003964A4">
        <w:rPr>
          <w:rFonts w:ascii="Calibri" w:hAnsi="Calibri"/>
          <w:noProof/>
        </w:rPr>
        <w:t>(1): p. 55-8.</w:t>
      </w:r>
      <w:bookmarkEnd w:id="29"/>
    </w:p>
    <w:p w:rsidR="003964A4" w:rsidRPr="003964A4" w:rsidRDefault="003964A4" w:rsidP="003964A4">
      <w:pPr>
        <w:spacing w:after="0" w:line="240" w:lineRule="auto"/>
        <w:ind w:left="720" w:hanging="720"/>
        <w:rPr>
          <w:rFonts w:ascii="Calibri" w:hAnsi="Calibri"/>
          <w:noProof/>
        </w:rPr>
      </w:pPr>
      <w:bookmarkStart w:id="30" w:name="_ENREF_30"/>
      <w:r w:rsidRPr="003964A4">
        <w:rPr>
          <w:rFonts w:ascii="Calibri" w:hAnsi="Calibri"/>
          <w:noProof/>
        </w:rPr>
        <w:t>30.</w:t>
      </w:r>
      <w:r w:rsidRPr="003964A4">
        <w:rPr>
          <w:rFonts w:ascii="Calibri" w:hAnsi="Calibri"/>
          <w:noProof/>
        </w:rPr>
        <w:tab/>
        <w:t xml:space="preserve">Franco, J.G., et al., </w:t>
      </w:r>
      <w:r w:rsidRPr="003964A4">
        <w:rPr>
          <w:rFonts w:ascii="Calibri" w:hAnsi="Calibri"/>
          <w:i/>
          <w:noProof/>
        </w:rPr>
        <w:t>Relationship between cognitive status at admission and incident delirium in older medical inpatients.</w:t>
      </w:r>
      <w:r w:rsidRPr="003964A4">
        <w:rPr>
          <w:rFonts w:ascii="Calibri" w:hAnsi="Calibri"/>
          <w:noProof/>
        </w:rPr>
        <w:t xml:space="preserve"> Journal of Neuropsychiatry and Clinical Neurosciences, 2010. </w:t>
      </w:r>
      <w:r w:rsidRPr="003964A4">
        <w:rPr>
          <w:rFonts w:ascii="Calibri" w:hAnsi="Calibri"/>
          <w:b/>
          <w:noProof/>
        </w:rPr>
        <w:t>22</w:t>
      </w:r>
      <w:r w:rsidRPr="003964A4">
        <w:rPr>
          <w:rFonts w:ascii="Calibri" w:hAnsi="Calibri"/>
          <w:noProof/>
        </w:rPr>
        <w:t>(3): p. 329-337.</w:t>
      </w:r>
      <w:bookmarkEnd w:id="30"/>
    </w:p>
    <w:p w:rsidR="003964A4" w:rsidRPr="003964A4" w:rsidRDefault="003964A4" w:rsidP="003964A4">
      <w:pPr>
        <w:spacing w:after="0" w:line="240" w:lineRule="auto"/>
        <w:ind w:left="720" w:hanging="720"/>
        <w:rPr>
          <w:rFonts w:ascii="Calibri" w:hAnsi="Calibri"/>
          <w:noProof/>
        </w:rPr>
      </w:pPr>
      <w:bookmarkStart w:id="31" w:name="_ENREF_31"/>
      <w:r w:rsidRPr="003964A4">
        <w:rPr>
          <w:rFonts w:ascii="Calibri" w:hAnsi="Calibri"/>
          <w:noProof/>
        </w:rPr>
        <w:t>31.</w:t>
      </w:r>
      <w:r w:rsidRPr="003964A4">
        <w:rPr>
          <w:rFonts w:ascii="Calibri" w:hAnsi="Calibri"/>
          <w:noProof/>
        </w:rPr>
        <w:tab/>
        <w:t xml:space="preserve">Bo, M., et al., </w:t>
      </w:r>
      <w:r w:rsidRPr="003964A4">
        <w:rPr>
          <w:rFonts w:ascii="Calibri" w:hAnsi="Calibri"/>
          <w:i/>
          <w:noProof/>
        </w:rPr>
        <w:t>Geriatric ward hospitalization reduced incidence delirium among older medical inpatients.</w:t>
      </w:r>
      <w:r w:rsidRPr="003964A4">
        <w:rPr>
          <w:rFonts w:ascii="Calibri" w:hAnsi="Calibri"/>
          <w:noProof/>
        </w:rPr>
        <w:t xml:space="preserve"> The American Journal Of Geriatric Psychiatry: Official Journal Of The American Association For Geriatric Psychiatry, 2009. </w:t>
      </w:r>
      <w:r w:rsidRPr="003964A4">
        <w:rPr>
          <w:rFonts w:ascii="Calibri" w:hAnsi="Calibri"/>
          <w:b/>
          <w:noProof/>
        </w:rPr>
        <w:t>17</w:t>
      </w:r>
      <w:r w:rsidRPr="003964A4">
        <w:rPr>
          <w:rFonts w:ascii="Calibri" w:hAnsi="Calibri"/>
          <w:noProof/>
        </w:rPr>
        <w:t>(9): p. 760-768.</w:t>
      </w:r>
      <w:bookmarkEnd w:id="31"/>
    </w:p>
    <w:p w:rsidR="003964A4" w:rsidRPr="003964A4" w:rsidRDefault="003964A4" w:rsidP="003964A4">
      <w:pPr>
        <w:spacing w:after="0" w:line="240" w:lineRule="auto"/>
        <w:ind w:left="720" w:hanging="720"/>
        <w:rPr>
          <w:rFonts w:ascii="Calibri" w:hAnsi="Calibri"/>
          <w:noProof/>
        </w:rPr>
      </w:pPr>
      <w:bookmarkStart w:id="32" w:name="_ENREF_32"/>
      <w:r w:rsidRPr="003964A4">
        <w:rPr>
          <w:rFonts w:ascii="Calibri" w:hAnsi="Calibri"/>
          <w:noProof/>
        </w:rPr>
        <w:t>32.</w:t>
      </w:r>
      <w:r w:rsidRPr="003964A4">
        <w:rPr>
          <w:rFonts w:ascii="Calibri" w:hAnsi="Calibri"/>
          <w:noProof/>
        </w:rPr>
        <w:tab/>
        <w:t xml:space="preserve">Wilson, K., et al., </w:t>
      </w:r>
      <w:r w:rsidRPr="003964A4">
        <w:rPr>
          <w:rFonts w:ascii="Calibri" w:hAnsi="Calibri"/>
          <w:i/>
          <w:noProof/>
        </w:rPr>
        <w:t>Plasma insulin growth factor-1 and incident delirium in older people.</w:t>
      </w:r>
      <w:r w:rsidRPr="003964A4">
        <w:rPr>
          <w:rFonts w:ascii="Calibri" w:hAnsi="Calibri"/>
          <w:noProof/>
        </w:rPr>
        <w:t xml:space="preserve"> International Journal of Geriatric Psychiatry, 2005. </w:t>
      </w:r>
      <w:r w:rsidRPr="003964A4">
        <w:rPr>
          <w:rFonts w:ascii="Calibri" w:hAnsi="Calibri"/>
          <w:b/>
          <w:noProof/>
        </w:rPr>
        <w:t>20</w:t>
      </w:r>
      <w:r w:rsidRPr="003964A4">
        <w:rPr>
          <w:rFonts w:ascii="Calibri" w:hAnsi="Calibri"/>
          <w:noProof/>
        </w:rPr>
        <w:t>(2): p. 154-159.</w:t>
      </w:r>
      <w:bookmarkEnd w:id="32"/>
    </w:p>
    <w:p w:rsidR="003964A4" w:rsidRPr="003964A4" w:rsidRDefault="003964A4" w:rsidP="003964A4">
      <w:pPr>
        <w:spacing w:after="0" w:line="240" w:lineRule="auto"/>
        <w:ind w:left="720" w:hanging="720"/>
        <w:rPr>
          <w:rFonts w:ascii="Calibri" w:hAnsi="Calibri"/>
          <w:noProof/>
        </w:rPr>
      </w:pPr>
      <w:bookmarkStart w:id="33" w:name="_ENREF_33"/>
      <w:r w:rsidRPr="003964A4">
        <w:rPr>
          <w:rFonts w:ascii="Calibri" w:hAnsi="Calibri"/>
          <w:noProof/>
        </w:rPr>
        <w:t>33.</w:t>
      </w:r>
      <w:r w:rsidRPr="003964A4">
        <w:rPr>
          <w:rFonts w:ascii="Calibri" w:hAnsi="Calibri"/>
          <w:noProof/>
        </w:rPr>
        <w:tab/>
        <w:t xml:space="preserve">Voyer, P., et al., </w:t>
      </w:r>
      <w:r w:rsidRPr="003964A4">
        <w:rPr>
          <w:rFonts w:ascii="Calibri" w:hAnsi="Calibri"/>
          <w:i/>
          <w:noProof/>
        </w:rPr>
        <w:t>Influence of prior cognitive impairment on the severity of delirium symptoms among older patients.</w:t>
      </w:r>
      <w:r w:rsidRPr="003964A4">
        <w:rPr>
          <w:rFonts w:ascii="Calibri" w:hAnsi="Calibri"/>
          <w:noProof/>
        </w:rPr>
        <w:t xml:space="preserve"> Journal of Neuroscience Nursing, 2006. </w:t>
      </w:r>
      <w:r w:rsidRPr="003964A4">
        <w:rPr>
          <w:rFonts w:ascii="Calibri" w:hAnsi="Calibri"/>
          <w:b/>
          <w:noProof/>
        </w:rPr>
        <w:t>38</w:t>
      </w:r>
      <w:r w:rsidRPr="003964A4">
        <w:rPr>
          <w:rFonts w:ascii="Calibri" w:hAnsi="Calibri"/>
          <w:noProof/>
        </w:rPr>
        <w:t>(2): p. 90-101.</w:t>
      </w:r>
      <w:bookmarkEnd w:id="33"/>
    </w:p>
    <w:p w:rsidR="003964A4" w:rsidRPr="003964A4" w:rsidRDefault="003964A4" w:rsidP="003964A4">
      <w:pPr>
        <w:spacing w:after="0" w:line="240" w:lineRule="auto"/>
        <w:ind w:left="720" w:hanging="720"/>
        <w:rPr>
          <w:rFonts w:ascii="Calibri" w:hAnsi="Calibri"/>
          <w:noProof/>
        </w:rPr>
      </w:pPr>
      <w:bookmarkStart w:id="34" w:name="_ENREF_34"/>
      <w:r w:rsidRPr="003964A4">
        <w:rPr>
          <w:rFonts w:ascii="Calibri" w:hAnsi="Calibri"/>
          <w:noProof/>
        </w:rPr>
        <w:t>34.</w:t>
      </w:r>
      <w:r w:rsidRPr="003964A4">
        <w:rPr>
          <w:rFonts w:ascii="Calibri" w:hAnsi="Calibri"/>
          <w:noProof/>
        </w:rPr>
        <w:tab/>
        <w:t xml:space="preserve">Muangpaisan, W., et al., </w:t>
      </w:r>
      <w:r w:rsidRPr="003964A4">
        <w:rPr>
          <w:rFonts w:ascii="Calibri" w:hAnsi="Calibri"/>
          <w:i/>
          <w:noProof/>
        </w:rPr>
        <w:t>Incidence and risk factors of acute delirium in older patients with hip fracture in Siriraj Hospital.</w:t>
      </w:r>
      <w:r w:rsidRPr="003964A4">
        <w:rPr>
          <w:rFonts w:ascii="Calibri" w:hAnsi="Calibri"/>
          <w:noProof/>
        </w:rPr>
        <w:t xml:space="preserve"> Journal Of The Medical Association Of Thailand = Chotmaihet Thangphaet, 2015. </w:t>
      </w:r>
      <w:r w:rsidRPr="003964A4">
        <w:rPr>
          <w:rFonts w:ascii="Calibri" w:hAnsi="Calibri"/>
          <w:b/>
          <w:noProof/>
        </w:rPr>
        <w:t>98</w:t>
      </w:r>
      <w:r w:rsidRPr="003964A4">
        <w:rPr>
          <w:rFonts w:ascii="Calibri" w:hAnsi="Calibri"/>
          <w:noProof/>
        </w:rPr>
        <w:t>(4): p. 423-430.</w:t>
      </w:r>
      <w:bookmarkEnd w:id="34"/>
    </w:p>
    <w:p w:rsidR="003964A4" w:rsidRPr="003964A4" w:rsidRDefault="003964A4" w:rsidP="003964A4">
      <w:pPr>
        <w:spacing w:after="0" w:line="240" w:lineRule="auto"/>
        <w:ind w:left="720" w:hanging="720"/>
        <w:rPr>
          <w:rFonts w:ascii="Calibri" w:hAnsi="Calibri"/>
          <w:noProof/>
        </w:rPr>
      </w:pPr>
      <w:bookmarkStart w:id="35" w:name="_ENREF_35"/>
      <w:r w:rsidRPr="003964A4">
        <w:rPr>
          <w:rFonts w:ascii="Calibri" w:hAnsi="Calibri"/>
          <w:noProof/>
        </w:rPr>
        <w:t>35.</w:t>
      </w:r>
      <w:r w:rsidRPr="003964A4">
        <w:rPr>
          <w:rFonts w:ascii="Calibri" w:hAnsi="Calibri"/>
          <w:noProof/>
        </w:rPr>
        <w:tab/>
        <w:t xml:space="preserve">Marcantonio, E.R., et al., </w:t>
      </w:r>
      <w:r w:rsidRPr="003964A4">
        <w:rPr>
          <w:rFonts w:ascii="Calibri" w:hAnsi="Calibri"/>
          <w:i/>
          <w:noProof/>
        </w:rPr>
        <w:t>Delirium is independently associated with poor functional recovery after hip fracture.</w:t>
      </w:r>
      <w:r w:rsidRPr="003964A4">
        <w:rPr>
          <w:rFonts w:ascii="Calibri" w:hAnsi="Calibri"/>
          <w:noProof/>
        </w:rPr>
        <w:t xml:space="preserve"> J Am Geriatr Soc, 2000. </w:t>
      </w:r>
      <w:r w:rsidRPr="003964A4">
        <w:rPr>
          <w:rFonts w:ascii="Calibri" w:hAnsi="Calibri"/>
          <w:b/>
          <w:noProof/>
        </w:rPr>
        <w:t>48</w:t>
      </w:r>
      <w:r w:rsidRPr="003964A4">
        <w:rPr>
          <w:rFonts w:ascii="Calibri" w:hAnsi="Calibri"/>
          <w:noProof/>
        </w:rPr>
        <w:t>(6): p. 618-24.</w:t>
      </w:r>
      <w:bookmarkEnd w:id="35"/>
    </w:p>
    <w:p w:rsidR="003964A4" w:rsidRPr="003964A4" w:rsidRDefault="003964A4" w:rsidP="003964A4">
      <w:pPr>
        <w:spacing w:after="0" w:line="240" w:lineRule="auto"/>
        <w:ind w:left="720" w:hanging="720"/>
        <w:rPr>
          <w:rFonts w:ascii="Calibri" w:hAnsi="Calibri"/>
          <w:noProof/>
        </w:rPr>
      </w:pPr>
      <w:bookmarkStart w:id="36" w:name="_ENREF_36"/>
      <w:r w:rsidRPr="003964A4">
        <w:rPr>
          <w:rFonts w:ascii="Calibri" w:hAnsi="Calibri"/>
          <w:noProof/>
        </w:rPr>
        <w:t>36.</w:t>
      </w:r>
      <w:r w:rsidRPr="003964A4">
        <w:rPr>
          <w:rFonts w:ascii="Calibri" w:hAnsi="Calibri"/>
          <w:noProof/>
        </w:rPr>
        <w:tab/>
        <w:t xml:space="preserve">Wu, Y., et al., </w:t>
      </w:r>
      <w:r w:rsidRPr="003964A4">
        <w:rPr>
          <w:rFonts w:ascii="Calibri" w:hAnsi="Calibri"/>
          <w:i/>
          <w:noProof/>
        </w:rPr>
        <w:t>Different MMSE Score Is Associated with Postoperative Delirium in Young-Old and Old-Old Adults.</w:t>
      </w:r>
      <w:r w:rsidRPr="003964A4">
        <w:rPr>
          <w:rFonts w:ascii="Calibri" w:hAnsi="Calibri"/>
          <w:noProof/>
        </w:rPr>
        <w:t xml:space="preserve"> PLoS One, 2015. </w:t>
      </w:r>
      <w:r w:rsidRPr="003964A4">
        <w:rPr>
          <w:rFonts w:ascii="Calibri" w:hAnsi="Calibri"/>
          <w:b/>
          <w:noProof/>
        </w:rPr>
        <w:t>10</w:t>
      </w:r>
      <w:r w:rsidRPr="003964A4">
        <w:rPr>
          <w:rFonts w:ascii="Calibri" w:hAnsi="Calibri"/>
          <w:noProof/>
        </w:rPr>
        <w:t>(10): p. e0139879.</w:t>
      </w:r>
      <w:bookmarkEnd w:id="36"/>
    </w:p>
    <w:p w:rsidR="003964A4" w:rsidRPr="003964A4" w:rsidRDefault="003964A4" w:rsidP="003964A4">
      <w:pPr>
        <w:spacing w:after="0" w:line="240" w:lineRule="auto"/>
        <w:ind w:left="720" w:hanging="720"/>
        <w:rPr>
          <w:rFonts w:ascii="Calibri" w:hAnsi="Calibri"/>
          <w:noProof/>
        </w:rPr>
      </w:pPr>
      <w:bookmarkStart w:id="37" w:name="_ENREF_37"/>
      <w:r w:rsidRPr="003964A4">
        <w:rPr>
          <w:rFonts w:ascii="Calibri" w:hAnsi="Calibri"/>
          <w:noProof/>
        </w:rPr>
        <w:t>37.</w:t>
      </w:r>
      <w:r w:rsidRPr="003964A4">
        <w:rPr>
          <w:rFonts w:ascii="Calibri" w:hAnsi="Calibri"/>
          <w:noProof/>
        </w:rPr>
        <w:tab/>
        <w:t xml:space="preserve">Tanaka, T., </w:t>
      </w:r>
      <w:r w:rsidRPr="003964A4">
        <w:rPr>
          <w:rFonts w:ascii="Calibri" w:hAnsi="Calibri"/>
          <w:i/>
          <w:noProof/>
        </w:rPr>
        <w:t>Factors predicting perioperative delirium and acute exacerbation of behavioral and psychological symptoms of dementia based on admission data in elderly patients with proximal femoral fracture: A retrospective study.</w:t>
      </w:r>
      <w:r w:rsidRPr="003964A4">
        <w:rPr>
          <w:rFonts w:ascii="Calibri" w:hAnsi="Calibri"/>
          <w:noProof/>
        </w:rPr>
        <w:t xml:space="preserve"> Geriatrics &amp; Gerontology International, 2016. </w:t>
      </w:r>
      <w:r w:rsidRPr="003964A4">
        <w:rPr>
          <w:rFonts w:ascii="Calibri" w:hAnsi="Calibri"/>
          <w:b/>
          <w:noProof/>
        </w:rPr>
        <w:t>16</w:t>
      </w:r>
      <w:r w:rsidRPr="003964A4">
        <w:rPr>
          <w:rFonts w:ascii="Calibri" w:hAnsi="Calibri"/>
          <w:noProof/>
        </w:rPr>
        <w:t>(7): p. 821-828.</w:t>
      </w:r>
      <w:bookmarkEnd w:id="37"/>
    </w:p>
    <w:p w:rsidR="003964A4" w:rsidRPr="003964A4" w:rsidRDefault="003964A4" w:rsidP="003964A4">
      <w:pPr>
        <w:spacing w:after="0" w:line="240" w:lineRule="auto"/>
        <w:ind w:left="720" w:hanging="720"/>
        <w:rPr>
          <w:rFonts w:ascii="Calibri" w:hAnsi="Calibri"/>
          <w:noProof/>
        </w:rPr>
      </w:pPr>
      <w:bookmarkStart w:id="38" w:name="_ENREF_38"/>
      <w:r w:rsidRPr="003964A4">
        <w:rPr>
          <w:rFonts w:ascii="Calibri" w:hAnsi="Calibri"/>
          <w:noProof/>
        </w:rPr>
        <w:t>38.</w:t>
      </w:r>
      <w:r w:rsidRPr="003964A4">
        <w:rPr>
          <w:rFonts w:ascii="Calibri" w:hAnsi="Calibri"/>
          <w:noProof/>
        </w:rPr>
        <w:tab/>
        <w:t xml:space="preserve">Jackson, T.A., et al., </w:t>
      </w:r>
      <w:r w:rsidRPr="003964A4">
        <w:rPr>
          <w:rFonts w:ascii="Calibri" w:hAnsi="Calibri"/>
          <w:i/>
          <w:noProof/>
        </w:rPr>
        <w:t>Predicting outcome in older hospital patients with delirium: a systematic literature review.</w:t>
      </w:r>
      <w:r w:rsidRPr="003964A4">
        <w:rPr>
          <w:rFonts w:ascii="Calibri" w:hAnsi="Calibri"/>
          <w:noProof/>
        </w:rPr>
        <w:t xml:space="preserve"> Int J Geriatr Psychiatry, 2016. </w:t>
      </w:r>
      <w:r w:rsidRPr="003964A4">
        <w:rPr>
          <w:rFonts w:ascii="Calibri" w:hAnsi="Calibri"/>
          <w:b/>
          <w:noProof/>
        </w:rPr>
        <w:t>31</w:t>
      </w:r>
      <w:r w:rsidRPr="003964A4">
        <w:rPr>
          <w:rFonts w:ascii="Calibri" w:hAnsi="Calibri"/>
          <w:noProof/>
        </w:rPr>
        <w:t>(4): p. 392-9.</w:t>
      </w:r>
      <w:bookmarkEnd w:id="38"/>
    </w:p>
    <w:p w:rsidR="003964A4" w:rsidRPr="003964A4" w:rsidRDefault="003964A4" w:rsidP="003964A4">
      <w:pPr>
        <w:spacing w:after="0" w:line="240" w:lineRule="auto"/>
        <w:ind w:left="720" w:hanging="720"/>
        <w:rPr>
          <w:rFonts w:ascii="Calibri" w:hAnsi="Calibri"/>
          <w:noProof/>
        </w:rPr>
      </w:pPr>
      <w:bookmarkStart w:id="39" w:name="_ENREF_39"/>
      <w:r w:rsidRPr="003964A4">
        <w:rPr>
          <w:rFonts w:ascii="Calibri" w:hAnsi="Calibri"/>
          <w:noProof/>
        </w:rPr>
        <w:t>39.</w:t>
      </w:r>
      <w:r w:rsidRPr="003964A4">
        <w:rPr>
          <w:rFonts w:ascii="Calibri" w:hAnsi="Calibri"/>
          <w:noProof/>
        </w:rPr>
        <w:tab/>
        <w:t xml:space="preserve">Fong, T.G., et al., </w:t>
      </w:r>
      <w:r w:rsidRPr="003964A4">
        <w:rPr>
          <w:rFonts w:ascii="Calibri" w:hAnsi="Calibri"/>
          <w:i/>
          <w:noProof/>
        </w:rPr>
        <w:t>Adverse outcomes after hospitalization and delirium in persons with Alzheimer disease.</w:t>
      </w:r>
      <w:r w:rsidRPr="003964A4">
        <w:rPr>
          <w:rFonts w:ascii="Calibri" w:hAnsi="Calibri"/>
          <w:noProof/>
        </w:rPr>
        <w:t xml:space="preserve"> Ann Intern Med, 2012. </w:t>
      </w:r>
      <w:r w:rsidRPr="003964A4">
        <w:rPr>
          <w:rFonts w:ascii="Calibri" w:hAnsi="Calibri"/>
          <w:b/>
          <w:noProof/>
        </w:rPr>
        <w:t>156</w:t>
      </w:r>
      <w:r w:rsidRPr="003964A4">
        <w:rPr>
          <w:rFonts w:ascii="Calibri" w:hAnsi="Calibri"/>
          <w:noProof/>
        </w:rPr>
        <w:t>(12): p. 848-56, W296.</w:t>
      </w:r>
      <w:bookmarkEnd w:id="39"/>
    </w:p>
    <w:p w:rsidR="003964A4" w:rsidRPr="003964A4" w:rsidRDefault="003964A4" w:rsidP="003964A4">
      <w:pPr>
        <w:spacing w:after="0" w:line="240" w:lineRule="auto"/>
        <w:ind w:left="720" w:hanging="720"/>
        <w:rPr>
          <w:rFonts w:ascii="Calibri" w:hAnsi="Calibri"/>
          <w:noProof/>
        </w:rPr>
      </w:pPr>
      <w:bookmarkStart w:id="40" w:name="_ENREF_40"/>
      <w:r w:rsidRPr="003964A4">
        <w:rPr>
          <w:rFonts w:ascii="Calibri" w:hAnsi="Calibri"/>
          <w:noProof/>
        </w:rPr>
        <w:t>40.</w:t>
      </w:r>
      <w:r w:rsidRPr="003964A4">
        <w:rPr>
          <w:rFonts w:ascii="Calibri" w:hAnsi="Calibri"/>
          <w:noProof/>
        </w:rPr>
        <w:tab/>
        <w:t xml:space="preserve">Torpilliesi, T., G. Bellelli, and M. Trabucchi, </w:t>
      </w:r>
      <w:r w:rsidRPr="003964A4">
        <w:rPr>
          <w:rFonts w:ascii="Calibri" w:hAnsi="Calibri"/>
          <w:i/>
          <w:noProof/>
        </w:rPr>
        <w:t>Delirium superimposed on dementia is more predictive of adverse outcomes than dementia alone.</w:t>
      </w:r>
      <w:r w:rsidRPr="003964A4">
        <w:rPr>
          <w:rFonts w:ascii="Calibri" w:hAnsi="Calibri"/>
          <w:noProof/>
        </w:rPr>
        <w:t xml:space="preserve"> International Journal Of Geriatric Psychiatry, 2010. </w:t>
      </w:r>
      <w:r w:rsidRPr="003964A4">
        <w:rPr>
          <w:rFonts w:ascii="Calibri" w:hAnsi="Calibri"/>
          <w:b/>
          <w:noProof/>
        </w:rPr>
        <w:t>25</w:t>
      </w:r>
      <w:r w:rsidRPr="003964A4">
        <w:rPr>
          <w:rFonts w:ascii="Calibri" w:hAnsi="Calibri"/>
          <w:noProof/>
        </w:rPr>
        <w:t>(4): p. 435-436.</w:t>
      </w:r>
      <w:bookmarkEnd w:id="40"/>
    </w:p>
    <w:p w:rsidR="003964A4" w:rsidRPr="003964A4" w:rsidRDefault="003964A4" w:rsidP="003964A4">
      <w:pPr>
        <w:spacing w:after="0" w:line="240" w:lineRule="auto"/>
        <w:ind w:left="720" w:hanging="720"/>
        <w:rPr>
          <w:rFonts w:ascii="Calibri" w:hAnsi="Calibri"/>
          <w:noProof/>
        </w:rPr>
      </w:pPr>
      <w:bookmarkStart w:id="41" w:name="_ENREF_41"/>
      <w:r w:rsidRPr="003964A4">
        <w:rPr>
          <w:rFonts w:ascii="Calibri" w:hAnsi="Calibri"/>
          <w:noProof/>
        </w:rPr>
        <w:t>41.</w:t>
      </w:r>
      <w:r w:rsidRPr="003964A4">
        <w:rPr>
          <w:rFonts w:ascii="Calibri" w:hAnsi="Calibri"/>
          <w:noProof/>
        </w:rPr>
        <w:tab/>
        <w:t xml:space="preserve">Avelino-Silva, T.J., et al., </w:t>
      </w:r>
      <w:r w:rsidRPr="003964A4">
        <w:rPr>
          <w:rFonts w:ascii="Calibri" w:hAnsi="Calibri"/>
          <w:i/>
          <w:noProof/>
        </w:rPr>
        <w:t>Association between delirium superimposed on dementia and mortality in hospitalized older adults: A prospective cohort study.</w:t>
      </w:r>
      <w:r w:rsidRPr="003964A4">
        <w:rPr>
          <w:rFonts w:ascii="Calibri" w:hAnsi="Calibri"/>
          <w:noProof/>
        </w:rPr>
        <w:t xml:space="preserve"> PLoS Med, 2017. </w:t>
      </w:r>
      <w:r w:rsidRPr="003964A4">
        <w:rPr>
          <w:rFonts w:ascii="Calibri" w:hAnsi="Calibri"/>
          <w:b/>
          <w:noProof/>
        </w:rPr>
        <w:t>14</w:t>
      </w:r>
      <w:r w:rsidRPr="003964A4">
        <w:rPr>
          <w:rFonts w:ascii="Calibri" w:hAnsi="Calibri"/>
          <w:noProof/>
        </w:rPr>
        <w:t>(3): p. e1002264.</w:t>
      </w:r>
      <w:bookmarkEnd w:id="41"/>
    </w:p>
    <w:p w:rsidR="003964A4" w:rsidRPr="003964A4" w:rsidRDefault="003964A4" w:rsidP="003964A4">
      <w:pPr>
        <w:spacing w:after="0" w:line="240" w:lineRule="auto"/>
        <w:ind w:left="720" w:hanging="720"/>
        <w:rPr>
          <w:rFonts w:ascii="Calibri" w:hAnsi="Calibri"/>
          <w:noProof/>
        </w:rPr>
      </w:pPr>
      <w:bookmarkStart w:id="42" w:name="_ENREF_42"/>
      <w:r w:rsidRPr="003964A4">
        <w:rPr>
          <w:rFonts w:ascii="Calibri" w:hAnsi="Calibri"/>
          <w:noProof/>
        </w:rPr>
        <w:t>42.</w:t>
      </w:r>
      <w:r w:rsidRPr="003964A4">
        <w:rPr>
          <w:rFonts w:ascii="Calibri" w:hAnsi="Calibri"/>
          <w:noProof/>
        </w:rPr>
        <w:tab/>
        <w:t xml:space="preserve">Hsieh, S.J., et al., </w:t>
      </w:r>
      <w:r w:rsidRPr="003964A4">
        <w:rPr>
          <w:rFonts w:ascii="Calibri" w:hAnsi="Calibri"/>
          <w:i/>
          <w:noProof/>
        </w:rPr>
        <w:t>Clinical deterioration in older adults with delirium during early hospitalisation: a prospective cohort study.</w:t>
      </w:r>
      <w:r w:rsidRPr="003964A4">
        <w:rPr>
          <w:rFonts w:ascii="Calibri" w:hAnsi="Calibri"/>
          <w:noProof/>
        </w:rPr>
        <w:t xml:space="preserve"> BMJ Open, 2015. </w:t>
      </w:r>
      <w:r w:rsidRPr="003964A4">
        <w:rPr>
          <w:rFonts w:ascii="Calibri" w:hAnsi="Calibri"/>
          <w:b/>
          <w:noProof/>
        </w:rPr>
        <w:t>5</w:t>
      </w:r>
      <w:r w:rsidRPr="003964A4">
        <w:rPr>
          <w:rFonts w:ascii="Calibri" w:hAnsi="Calibri"/>
          <w:noProof/>
        </w:rPr>
        <w:t>(9): p. e007496.</w:t>
      </w:r>
      <w:bookmarkEnd w:id="42"/>
    </w:p>
    <w:p w:rsidR="003964A4" w:rsidRPr="003964A4" w:rsidRDefault="003964A4" w:rsidP="003964A4">
      <w:pPr>
        <w:spacing w:after="0" w:line="240" w:lineRule="auto"/>
        <w:ind w:left="720" w:hanging="720"/>
        <w:rPr>
          <w:rFonts w:ascii="Calibri" w:hAnsi="Calibri"/>
          <w:noProof/>
        </w:rPr>
      </w:pPr>
      <w:bookmarkStart w:id="43" w:name="_ENREF_43"/>
      <w:r w:rsidRPr="003964A4">
        <w:rPr>
          <w:rFonts w:ascii="Calibri" w:hAnsi="Calibri"/>
          <w:noProof/>
        </w:rPr>
        <w:t>43.</w:t>
      </w:r>
      <w:r w:rsidRPr="003964A4">
        <w:rPr>
          <w:rFonts w:ascii="Calibri" w:hAnsi="Calibri"/>
          <w:noProof/>
        </w:rPr>
        <w:tab/>
        <w:t xml:space="preserve">Mecocci, P., et al., </w:t>
      </w:r>
      <w:r w:rsidRPr="003964A4">
        <w:rPr>
          <w:rFonts w:ascii="Calibri" w:hAnsi="Calibri"/>
          <w:i/>
          <w:noProof/>
        </w:rPr>
        <w:t>Cognitive impairment is the major risk factor for development of geriatric syndromes during hospitalization: results from the GIFA study.</w:t>
      </w:r>
      <w:r w:rsidRPr="003964A4">
        <w:rPr>
          <w:rFonts w:ascii="Calibri" w:hAnsi="Calibri"/>
          <w:noProof/>
        </w:rPr>
        <w:t xml:space="preserve"> Dement Geriatr Cogn Disord, 2005. </w:t>
      </w:r>
      <w:r w:rsidRPr="003964A4">
        <w:rPr>
          <w:rFonts w:ascii="Calibri" w:hAnsi="Calibri"/>
          <w:b/>
          <w:noProof/>
        </w:rPr>
        <w:t>20</w:t>
      </w:r>
      <w:r w:rsidRPr="003964A4">
        <w:rPr>
          <w:rFonts w:ascii="Calibri" w:hAnsi="Calibri"/>
          <w:noProof/>
        </w:rPr>
        <w:t>(4): p. 262-9.</w:t>
      </w:r>
      <w:bookmarkEnd w:id="43"/>
    </w:p>
    <w:p w:rsidR="003964A4" w:rsidRPr="003964A4" w:rsidRDefault="003964A4" w:rsidP="003964A4">
      <w:pPr>
        <w:spacing w:after="0" w:line="240" w:lineRule="auto"/>
        <w:ind w:left="720" w:hanging="720"/>
        <w:rPr>
          <w:rFonts w:ascii="Calibri" w:hAnsi="Calibri"/>
          <w:noProof/>
        </w:rPr>
      </w:pPr>
      <w:bookmarkStart w:id="44" w:name="_ENREF_44"/>
      <w:r w:rsidRPr="003964A4">
        <w:rPr>
          <w:rFonts w:ascii="Calibri" w:hAnsi="Calibri"/>
          <w:noProof/>
        </w:rPr>
        <w:t>44.</w:t>
      </w:r>
      <w:r w:rsidRPr="003964A4">
        <w:rPr>
          <w:rFonts w:ascii="Calibri" w:hAnsi="Calibri"/>
          <w:noProof/>
        </w:rPr>
        <w:tab/>
        <w:t xml:space="preserve">Härlein, J., et al., </w:t>
      </w:r>
      <w:r w:rsidRPr="003964A4">
        <w:rPr>
          <w:rFonts w:ascii="Calibri" w:hAnsi="Calibri"/>
          <w:i/>
          <w:noProof/>
        </w:rPr>
        <w:t>Falls in older hospital inpatients and the effect of cognitive impairment: a secondary analysis of prevalence studies.</w:t>
      </w:r>
      <w:r w:rsidRPr="003964A4">
        <w:rPr>
          <w:rFonts w:ascii="Calibri" w:hAnsi="Calibri"/>
          <w:noProof/>
        </w:rPr>
        <w:t xml:space="preserve"> Journal Of Clinical Nursing, 2011. </w:t>
      </w:r>
      <w:r w:rsidRPr="003964A4">
        <w:rPr>
          <w:rFonts w:ascii="Calibri" w:hAnsi="Calibri"/>
          <w:b/>
          <w:noProof/>
        </w:rPr>
        <w:t>20</w:t>
      </w:r>
      <w:r w:rsidRPr="003964A4">
        <w:rPr>
          <w:rFonts w:ascii="Calibri" w:hAnsi="Calibri"/>
          <w:noProof/>
        </w:rPr>
        <w:t>(1-2): p. 175-183.</w:t>
      </w:r>
      <w:bookmarkEnd w:id="44"/>
    </w:p>
    <w:p w:rsidR="003964A4" w:rsidRPr="003964A4" w:rsidRDefault="003964A4" w:rsidP="003964A4">
      <w:pPr>
        <w:spacing w:after="0" w:line="240" w:lineRule="auto"/>
        <w:ind w:left="720" w:hanging="720"/>
        <w:rPr>
          <w:rFonts w:ascii="Calibri" w:hAnsi="Calibri"/>
          <w:noProof/>
        </w:rPr>
      </w:pPr>
      <w:bookmarkStart w:id="45" w:name="_ENREF_45"/>
      <w:r w:rsidRPr="003964A4">
        <w:rPr>
          <w:rFonts w:ascii="Calibri" w:hAnsi="Calibri"/>
          <w:noProof/>
        </w:rPr>
        <w:t>45.</w:t>
      </w:r>
      <w:r w:rsidRPr="003964A4">
        <w:rPr>
          <w:rFonts w:ascii="Calibri" w:hAnsi="Calibri"/>
          <w:noProof/>
        </w:rPr>
        <w:tab/>
        <w:t xml:space="preserve">Chen, X., et al., </w:t>
      </w:r>
      <w:r w:rsidRPr="003964A4">
        <w:rPr>
          <w:rFonts w:ascii="Calibri" w:hAnsi="Calibri"/>
          <w:i/>
          <w:noProof/>
        </w:rPr>
        <w:t>Characteristics associated with recurrent falls among the elderly within aged-care wards in a tertiary hospital: The effect of cognitive impairment.</w:t>
      </w:r>
      <w:r w:rsidRPr="003964A4">
        <w:rPr>
          <w:rFonts w:ascii="Calibri" w:hAnsi="Calibri"/>
          <w:noProof/>
        </w:rPr>
        <w:t xml:space="preserve"> Archives of Gerontology &amp; Geriatrics, 2011. </w:t>
      </w:r>
      <w:r w:rsidRPr="003964A4">
        <w:rPr>
          <w:rFonts w:ascii="Calibri" w:hAnsi="Calibri"/>
          <w:b/>
          <w:noProof/>
        </w:rPr>
        <w:t>53</w:t>
      </w:r>
      <w:r w:rsidRPr="003964A4">
        <w:rPr>
          <w:rFonts w:ascii="Calibri" w:hAnsi="Calibri"/>
          <w:noProof/>
        </w:rPr>
        <w:t>(2): p. e183-6.</w:t>
      </w:r>
      <w:bookmarkEnd w:id="45"/>
    </w:p>
    <w:p w:rsidR="003964A4" w:rsidRPr="003964A4" w:rsidRDefault="003964A4" w:rsidP="003964A4">
      <w:pPr>
        <w:spacing w:after="0" w:line="240" w:lineRule="auto"/>
        <w:ind w:left="720" w:hanging="720"/>
        <w:rPr>
          <w:rFonts w:ascii="Calibri" w:hAnsi="Calibri"/>
          <w:noProof/>
        </w:rPr>
      </w:pPr>
      <w:bookmarkStart w:id="46" w:name="_ENREF_46"/>
      <w:r w:rsidRPr="003964A4">
        <w:rPr>
          <w:rFonts w:ascii="Calibri" w:hAnsi="Calibri"/>
          <w:noProof/>
        </w:rPr>
        <w:t>46.</w:t>
      </w:r>
      <w:r w:rsidRPr="003964A4">
        <w:rPr>
          <w:rFonts w:ascii="Calibri" w:hAnsi="Calibri"/>
          <w:noProof/>
        </w:rPr>
        <w:tab/>
        <w:t xml:space="preserve">Ferrari, M., B. Harrison, and D. Lewis, </w:t>
      </w:r>
      <w:r w:rsidRPr="003964A4">
        <w:rPr>
          <w:rFonts w:ascii="Calibri" w:hAnsi="Calibri"/>
          <w:i/>
          <w:noProof/>
        </w:rPr>
        <w:t>The risk factors for impulsivity-related falls among hospitalized older adults.</w:t>
      </w:r>
      <w:r w:rsidRPr="003964A4">
        <w:rPr>
          <w:rFonts w:ascii="Calibri" w:hAnsi="Calibri"/>
          <w:noProof/>
        </w:rPr>
        <w:t xml:space="preserve"> Rehabilitation Nursing: The Official Journal Of The Association Of Rehabilitation Nurses, 2012. </w:t>
      </w:r>
      <w:r w:rsidRPr="003964A4">
        <w:rPr>
          <w:rFonts w:ascii="Calibri" w:hAnsi="Calibri"/>
          <w:b/>
          <w:noProof/>
        </w:rPr>
        <w:t>37</w:t>
      </w:r>
      <w:r w:rsidRPr="003964A4">
        <w:rPr>
          <w:rFonts w:ascii="Calibri" w:hAnsi="Calibri"/>
          <w:noProof/>
        </w:rPr>
        <w:t>(3): p. 145-150.</w:t>
      </w:r>
      <w:bookmarkEnd w:id="46"/>
    </w:p>
    <w:p w:rsidR="003964A4" w:rsidRPr="003964A4" w:rsidRDefault="003964A4" w:rsidP="003964A4">
      <w:pPr>
        <w:spacing w:after="0" w:line="240" w:lineRule="auto"/>
        <w:ind w:left="720" w:hanging="720"/>
        <w:rPr>
          <w:rFonts w:ascii="Calibri" w:hAnsi="Calibri"/>
          <w:noProof/>
        </w:rPr>
      </w:pPr>
      <w:bookmarkStart w:id="47" w:name="_ENREF_47"/>
      <w:r w:rsidRPr="003964A4">
        <w:rPr>
          <w:rFonts w:ascii="Calibri" w:hAnsi="Calibri"/>
          <w:noProof/>
        </w:rPr>
        <w:t>47.</w:t>
      </w:r>
      <w:r w:rsidRPr="003964A4">
        <w:rPr>
          <w:rFonts w:ascii="Calibri" w:hAnsi="Calibri"/>
          <w:noProof/>
        </w:rPr>
        <w:tab/>
        <w:t xml:space="preserve">Tängman, S., et al., </w:t>
      </w:r>
      <w:r w:rsidRPr="003964A4">
        <w:rPr>
          <w:rFonts w:ascii="Calibri" w:hAnsi="Calibri"/>
          <w:i/>
          <w:noProof/>
        </w:rPr>
        <w:t>Precipitating factors for falls among patients with dementia on a psychogeriatric ward.</w:t>
      </w:r>
      <w:r w:rsidRPr="003964A4">
        <w:rPr>
          <w:rFonts w:ascii="Calibri" w:hAnsi="Calibri"/>
          <w:noProof/>
        </w:rPr>
        <w:t xml:space="preserve"> International Psychogeriatrics, 2010. </w:t>
      </w:r>
      <w:r w:rsidRPr="003964A4">
        <w:rPr>
          <w:rFonts w:ascii="Calibri" w:hAnsi="Calibri"/>
          <w:b/>
          <w:noProof/>
        </w:rPr>
        <w:t>22</w:t>
      </w:r>
      <w:r w:rsidRPr="003964A4">
        <w:rPr>
          <w:rFonts w:ascii="Calibri" w:hAnsi="Calibri"/>
          <w:noProof/>
        </w:rPr>
        <w:t>(4): p. 641-649.</w:t>
      </w:r>
      <w:bookmarkEnd w:id="47"/>
    </w:p>
    <w:p w:rsidR="003964A4" w:rsidRPr="003964A4" w:rsidRDefault="003964A4" w:rsidP="003964A4">
      <w:pPr>
        <w:spacing w:after="0" w:line="240" w:lineRule="auto"/>
        <w:ind w:left="720" w:hanging="720"/>
        <w:rPr>
          <w:rFonts w:ascii="Calibri" w:hAnsi="Calibri"/>
          <w:noProof/>
        </w:rPr>
      </w:pPr>
      <w:bookmarkStart w:id="48" w:name="_ENREF_48"/>
      <w:r w:rsidRPr="003964A4">
        <w:rPr>
          <w:rFonts w:ascii="Calibri" w:hAnsi="Calibri"/>
          <w:noProof/>
        </w:rPr>
        <w:t>48.</w:t>
      </w:r>
      <w:r w:rsidRPr="003964A4">
        <w:rPr>
          <w:rFonts w:ascii="Calibri" w:hAnsi="Calibri"/>
          <w:noProof/>
        </w:rPr>
        <w:tab/>
        <w:t xml:space="preserve">Tamiya, H., et al., </w:t>
      </w:r>
      <w:r w:rsidRPr="003964A4">
        <w:rPr>
          <w:rFonts w:ascii="Calibri" w:hAnsi="Calibri"/>
          <w:i/>
          <w:noProof/>
        </w:rPr>
        <w:t>Hypnotics and the Occurrence of Bone Fractures in Hospitalized Dementia Patients: A Matched Case-Control Study Using a National Inpatient Database.</w:t>
      </w:r>
      <w:r w:rsidRPr="003964A4">
        <w:rPr>
          <w:rFonts w:ascii="Calibri" w:hAnsi="Calibri"/>
          <w:noProof/>
        </w:rPr>
        <w:t xml:space="preserve"> Plos One, 2015. </w:t>
      </w:r>
      <w:r w:rsidRPr="003964A4">
        <w:rPr>
          <w:rFonts w:ascii="Calibri" w:hAnsi="Calibri"/>
          <w:b/>
          <w:noProof/>
        </w:rPr>
        <w:t>10</w:t>
      </w:r>
      <w:r w:rsidRPr="003964A4">
        <w:rPr>
          <w:rFonts w:ascii="Calibri" w:hAnsi="Calibri"/>
          <w:noProof/>
        </w:rPr>
        <w:t>(6): p. e0129366-e0129366.</w:t>
      </w:r>
      <w:bookmarkEnd w:id="48"/>
    </w:p>
    <w:p w:rsidR="003964A4" w:rsidRPr="003964A4" w:rsidRDefault="003964A4" w:rsidP="003964A4">
      <w:pPr>
        <w:spacing w:after="0" w:line="240" w:lineRule="auto"/>
        <w:ind w:left="720" w:hanging="720"/>
        <w:rPr>
          <w:rFonts w:ascii="Calibri" w:hAnsi="Calibri"/>
          <w:noProof/>
        </w:rPr>
      </w:pPr>
      <w:bookmarkStart w:id="49" w:name="_ENREF_49"/>
      <w:r w:rsidRPr="003964A4">
        <w:rPr>
          <w:rFonts w:ascii="Calibri" w:hAnsi="Calibri"/>
          <w:noProof/>
        </w:rPr>
        <w:t>49.</w:t>
      </w:r>
      <w:r w:rsidRPr="003964A4">
        <w:rPr>
          <w:rFonts w:ascii="Calibri" w:hAnsi="Calibri"/>
          <w:noProof/>
        </w:rPr>
        <w:tab/>
        <w:t xml:space="preserve">Bail, K., et al., </w:t>
      </w:r>
      <w:r w:rsidRPr="003964A4">
        <w:rPr>
          <w:rFonts w:ascii="Calibri" w:hAnsi="Calibri"/>
          <w:i/>
          <w:noProof/>
        </w:rPr>
        <w:t>Potentially preventable complications of urinary tract infections, pressure areas, pneumonia, and delirium in hospitalised dementia patients: retrospective cohort study.</w:t>
      </w:r>
      <w:r w:rsidRPr="003964A4">
        <w:rPr>
          <w:rFonts w:ascii="Calibri" w:hAnsi="Calibri"/>
          <w:noProof/>
        </w:rPr>
        <w:t xml:space="preserve"> BMJ Open, 2013. </w:t>
      </w:r>
      <w:r w:rsidRPr="003964A4">
        <w:rPr>
          <w:rFonts w:ascii="Calibri" w:hAnsi="Calibri"/>
          <w:b/>
          <w:noProof/>
        </w:rPr>
        <w:t>3</w:t>
      </w:r>
      <w:r w:rsidRPr="003964A4">
        <w:rPr>
          <w:rFonts w:ascii="Calibri" w:hAnsi="Calibri"/>
          <w:noProof/>
        </w:rPr>
        <w:t>(6).</w:t>
      </w:r>
      <w:bookmarkEnd w:id="49"/>
    </w:p>
    <w:p w:rsidR="003964A4" w:rsidRPr="003964A4" w:rsidRDefault="003964A4" w:rsidP="003964A4">
      <w:pPr>
        <w:spacing w:after="0" w:line="240" w:lineRule="auto"/>
        <w:ind w:left="720" w:hanging="720"/>
        <w:rPr>
          <w:rFonts w:ascii="Calibri" w:hAnsi="Calibri"/>
          <w:noProof/>
        </w:rPr>
      </w:pPr>
      <w:bookmarkStart w:id="50" w:name="_ENREF_50"/>
      <w:r w:rsidRPr="003964A4">
        <w:rPr>
          <w:rFonts w:ascii="Calibri" w:hAnsi="Calibri"/>
          <w:noProof/>
        </w:rPr>
        <w:t>50.</w:t>
      </w:r>
      <w:r w:rsidRPr="003964A4">
        <w:rPr>
          <w:rFonts w:ascii="Calibri" w:hAnsi="Calibri"/>
          <w:noProof/>
        </w:rPr>
        <w:tab/>
        <w:t xml:space="preserve">Furlanetto, K. and K. Emond, </w:t>
      </w:r>
      <w:r w:rsidRPr="003964A4">
        <w:rPr>
          <w:rFonts w:ascii="Calibri" w:hAnsi="Calibri"/>
          <w:i/>
          <w:noProof/>
        </w:rPr>
        <w:t>"Will I come home incontinent?" A retrospective file review: Incidence of development of incontinence and correlation with length of stay in acute settings for people with dementia or cognitive impairment aged 65 years and over.</w:t>
      </w:r>
      <w:r w:rsidRPr="003964A4">
        <w:rPr>
          <w:rFonts w:ascii="Calibri" w:hAnsi="Calibri"/>
          <w:noProof/>
        </w:rPr>
        <w:t xml:space="preserve"> Collegian (Royal College Of Nursing, Australia), 2016. </w:t>
      </w:r>
      <w:r w:rsidRPr="003964A4">
        <w:rPr>
          <w:rFonts w:ascii="Calibri" w:hAnsi="Calibri"/>
          <w:b/>
          <w:noProof/>
        </w:rPr>
        <w:t>23</w:t>
      </w:r>
      <w:r w:rsidRPr="003964A4">
        <w:rPr>
          <w:rFonts w:ascii="Calibri" w:hAnsi="Calibri"/>
          <w:noProof/>
        </w:rPr>
        <w:t>(1): p. 79-86.</w:t>
      </w:r>
      <w:bookmarkEnd w:id="50"/>
    </w:p>
    <w:p w:rsidR="003964A4" w:rsidRPr="003964A4" w:rsidRDefault="003964A4" w:rsidP="003964A4">
      <w:pPr>
        <w:spacing w:after="0" w:line="240" w:lineRule="auto"/>
        <w:ind w:left="720" w:hanging="720"/>
        <w:rPr>
          <w:rFonts w:ascii="Calibri" w:hAnsi="Calibri"/>
          <w:noProof/>
        </w:rPr>
      </w:pPr>
      <w:bookmarkStart w:id="51" w:name="_ENREF_51"/>
      <w:r w:rsidRPr="003964A4">
        <w:rPr>
          <w:rFonts w:ascii="Calibri" w:hAnsi="Calibri"/>
          <w:noProof/>
        </w:rPr>
        <w:t>51.</w:t>
      </w:r>
      <w:r w:rsidRPr="003964A4">
        <w:rPr>
          <w:rFonts w:ascii="Calibri" w:hAnsi="Calibri"/>
          <w:noProof/>
        </w:rPr>
        <w:tab/>
        <w:t xml:space="preserve">Kanagaratnam, L., et al., </w:t>
      </w:r>
      <w:r w:rsidRPr="003964A4">
        <w:rPr>
          <w:rFonts w:ascii="Calibri" w:hAnsi="Calibri"/>
          <w:i/>
          <w:noProof/>
        </w:rPr>
        <w:t>Risk factors for adverse drug reactions in older subjects hospitalized in a dedicated dementia unit.</w:t>
      </w:r>
      <w:r w:rsidRPr="003964A4">
        <w:rPr>
          <w:rFonts w:ascii="Calibri" w:hAnsi="Calibri"/>
          <w:noProof/>
        </w:rPr>
        <w:t xml:space="preserve"> The American Journal of Geriatric Psychiatry, 2017. </w:t>
      </w:r>
      <w:r w:rsidRPr="003964A4">
        <w:rPr>
          <w:rFonts w:ascii="Calibri" w:hAnsi="Calibri"/>
          <w:b/>
          <w:noProof/>
        </w:rPr>
        <w:t>25</w:t>
      </w:r>
      <w:r w:rsidRPr="003964A4">
        <w:rPr>
          <w:rFonts w:ascii="Calibri" w:hAnsi="Calibri"/>
          <w:noProof/>
        </w:rPr>
        <w:t>(3): p. 290-296.</w:t>
      </w:r>
      <w:bookmarkEnd w:id="51"/>
    </w:p>
    <w:p w:rsidR="003964A4" w:rsidRPr="003964A4" w:rsidRDefault="003964A4" w:rsidP="003964A4">
      <w:pPr>
        <w:spacing w:after="0" w:line="240" w:lineRule="auto"/>
        <w:ind w:left="720" w:hanging="720"/>
        <w:rPr>
          <w:rFonts w:ascii="Calibri" w:hAnsi="Calibri"/>
          <w:noProof/>
        </w:rPr>
      </w:pPr>
      <w:bookmarkStart w:id="52" w:name="_ENREF_52"/>
      <w:r w:rsidRPr="003964A4">
        <w:rPr>
          <w:rFonts w:ascii="Calibri" w:hAnsi="Calibri"/>
          <w:noProof/>
        </w:rPr>
        <w:t>52.</w:t>
      </w:r>
      <w:r w:rsidRPr="003964A4">
        <w:rPr>
          <w:rFonts w:ascii="Calibri" w:hAnsi="Calibri"/>
          <w:noProof/>
        </w:rPr>
        <w:tab/>
        <w:t xml:space="preserve">Borenstein, J., et al., </w:t>
      </w:r>
      <w:r w:rsidRPr="003964A4">
        <w:rPr>
          <w:rFonts w:ascii="Calibri" w:hAnsi="Calibri"/>
          <w:i/>
          <w:noProof/>
        </w:rPr>
        <w:t>Early recognition of risk factors for adverse outcomes during hospitalization among Medicare patients: a prospective cohort study.</w:t>
      </w:r>
      <w:r w:rsidRPr="003964A4">
        <w:rPr>
          <w:rFonts w:ascii="Calibri" w:hAnsi="Calibri"/>
          <w:noProof/>
        </w:rPr>
        <w:t xml:space="preserve"> BMC Geriatrics, 2013. </w:t>
      </w:r>
      <w:r w:rsidRPr="003964A4">
        <w:rPr>
          <w:rFonts w:ascii="Calibri" w:hAnsi="Calibri"/>
          <w:b/>
          <w:noProof/>
        </w:rPr>
        <w:t>13</w:t>
      </w:r>
      <w:r w:rsidRPr="003964A4">
        <w:rPr>
          <w:rFonts w:ascii="Calibri" w:hAnsi="Calibri"/>
          <w:noProof/>
        </w:rPr>
        <w:t>(1): p. 1.</w:t>
      </w:r>
      <w:bookmarkEnd w:id="52"/>
    </w:p>
    <w:p w:rsidR="003964A4" w:rsidRPr="003964A4" w:rsidRDefault="003964A4" w:rsidP="003964A4">
      <w:pPr>
        <w:spacing w:after="0" w:line="240" w:lineRule="auto"/>
        <w:ind w:left="720" w:hanging="720"/>
        <w:rPr>
          <w:rFonts w:ascii="Calibri" w:hAnsi="Calibri"/>
          <w:noProof/>
        </w:rPr>
      </w:pPr>
      <w:bookmarkStart w:id="53" w:name="_ENREF_53"/>
      <w:r w:rsidRPr="003964A4">
        <w:rPr>
          <w:rFonts w:ascii="Calibri" w:hAnsi="Calibri"/>
          <w:noProof/>
        </w:rPr>
        <w:t>53.</w:t>
      </w:r>
      <w:r w:rsidRPr="003964A4">
        <w:rPr>
          <w:rFonts w:ascii="Calibri" w:hAnsi="Calibri"/>
          <w:noProof/>
        </w:rPr>
        <w:tab/>
        <w:t xml:space="preserve">Onder, G., et al., </w:t>
      </w:r>
      <w:r w:rsidRPr="003964A4">
        <w:rPr>
          <w:rFonts w:ascii="Calibri" w:hAnsi="Calibri"/>
          <w:i/>
          <w:noProof/>
        </w:rPr>
        <w:t>Adverse drug reactions and cognitive function among hospitalized older adults.</w:t>
      </w:r>
      <w:r w:rsidRPr="003964A4">
        <w:rPr>
          <w:rFonts w:ascii="Calibri" w:hAnsi="Calibri"/>
          <w:noProof/>
        </w:rPr>
        <w:t xml:space="preserve"> European Journal Of Clinical Pharmacology, 2002. </w:t>
      </w:r>
      <w:r w:rsidRPr="003964A4">
        <w:rPr>
          <w:rFonts w:ascii="Calibri" w:hAnsi="Calibri"/>
          <w:b/>
          <w:noProof/>
        </w:rPr>
        <w:t>58</w:t>
      </w:r>
      <w:r w:rsidRPr="003964A4">
        <w:rPr>
          <w:rFonts w:ascii="Calibri" w:hAnsi="Calibri"/>
          <w:noProof/>
        </w:rPr>
        <w:t>(5): p. 371-377.</w:t>
      </w:r>
      <w:bookmarkEnd w:id="53"/>
    </w:p>
    <w:p w:rsidR="003964A4" w:rsidRPr="003964A4" w:rsidRDefault="003964A4" w:rsidP="003964A4">
      <w:pPr>
        <w:spacing w:after="0" w:line="240" w:lineRule="auto"/>
        <w:ind w:left="720" w:hanging="720"/>
        <w:rPr>
          <w:rFonts w:ascii="Calibri" w:hAnsi="Calibri"/>
          <w:noProof/>
        </w:rPr>
      </w:pPr>
      <w:bookmarkStart w:id="54" w:name="_ENREF_54"/>
      <w:r w:rsidRPr="003964A4">
        <w:rPr>
          <w:rFonts w:ascii="Calibri" w:hAnsi="Calibri"/>
          <w:noProof/>
        </w:rPr>
        <w:t>54.</w:t>
      </w:r>
      <w:r w:rsidRPr="003964A4">
        <w:rPr>
          <w:rFonts w:ascii="Calibri" w:hAnsi="Calibri"/>
          <w:noProof/>
        </w:rPr>
        <w:tab/>
        <w:t xml:space="preserve">Onder, G., et al., </w:t>
      </w:r>
      <w:r w:rsidRPr="003964A4">
        <w:rPr>
          <w:rFonts w:ascii="Calibri" w:hAnsi="Calibri"/>
          <w:i/>
          <w:noProof/>
        </w:rPr>
        <w:t>Inappropriate medication use among hospitalized older adults in Italy: results from the Italian Group of Pharmacoepidemiology in the Elderly.</w:t>
      </w:r>
      <w:r w:rsidRPr="003964A4">
        <w:rPr>
          <w:rFonts w:ascii="Calibri" w:hAnsi="Calibri"/>
          <w:noProof/>
        </w:rPr>
        <w:t xml:space="preserve"> European Journal Of Clinical Pharmacology, 2003. </w:t>
      </w:r>
      <w:r w:rsidRPr="003964A4">
        <w:rPr>
          <w:rFonts w:ascii="Calibri" w:hAnsi="Calibri"/>
          <w:b/>
          <w:noProof/>
        </w:rPr>
        <w:t>59</w:t>
      </w:r>
      <w:r w:rsidRPr="003964A4">
        <w:rPr>
          <w:rFonts w:ascii="Calibri" w:hAnsi="Calibri"/>
          <w:noProof/>
        </w:rPr>
        <w:t>(2): p. 157-162.</w:t>
      </w:r>
      <w:bookmarkEnd w:id="54"/>
    </w:p>
    <w:p w:rsidR="003964A4" w:rsidRPr="003964A4" w:rsidRDefault="003964A4" w:rsidP="003964A4">
      <w:pPr>
        <w:spacing w:after="0" w:line="240" w:lineRule="auto"/>
        <w:ind w:left="720" w:hanging="720"/>
        <w:rPr>
          <w:rFonts w:ascii="Calibri" w:hAnsi="Calibri"/>
          <w:noProof/>
        </w:rPr>
      </w:pPr>
      <w:bookmarkStart w:id="55" w:name="_ENREF_55"/>
      <w:r w:rsidRPr="003964A4">
        <w:rPr>
          <w:rFonts w:ascii="Calibri" w:hAnsi="Calibri"/>
          <w:noProof/>
        </w:rPr>
        <w:t>55.</w:t>
      </w:r>
      <w:r w:rsidRPr="003964A4">
        <w:rPr>
          <w:rFonts w:ascii="Calibri" w:hAnsi="Calibri"/>
          <w:noProof/>
        </w:rPr>
        <w:tab/>
        <w:t xml:space="preserve">Marengoni, A., et al., </w:t>
      </w:r>
      <w:r w:rsidRPr="003964A4">
        <w:rPr>
          <w:rFonts w:ascii="Calibri" w:hAnsi="Calibri"/>
          <w:i/>
          <w:noProof/>
        </w:rPr>
        <w:t>In-hospital death according to dementia diagnosis in acutely ill elderly patients: the REPOSI study.</w:t>
      </w:r>
      <w:r w:rsidRPr="003964A4">
        <w:rPr>
          <w:rFonts w:ascii="Calibri" w:hAnsi="Calibri"/>
          <w:noProof/>
        </w:rPr>
        <w:t xml:space="preserve"> Int J Geriatr Psychiatry, 2011. </w:t>
      </w:r>
      <w:r w:rsidRPr="003964A4">
        <w:rPr>
          <w:rFonts w:ascii="Calibri" w:hAnsi="Calibri"/>
          <w:b/>
          <w:noProof/>
        </w:rPr>
        <w:t>26</w:t>
      </w:r>
      <w:r w:rsidRPr="003964A4">
        <w:rPr>
          <w:rFonts w:ascii="Calibri" w:hAnsi="Calibri"/>
          <w:noProof/>
        </w:rPr>
        <w:t>(9): p. 930-6.</w:t>
      </w:r>
      <w:bookmarkEnd w:id="55"/>
    </w:p>
    <w:p w:rsidR="003964A4" w:rsidRPr="003964A4" w:rsidRDefault="003964A4" w:rsidP="003964A4">
      <w:pPr>
        <w:spacing w:after="0" w:line="240" w:lineRule="auto"/>
        <w:ind w:left="720" w:hanging="720"/>
        <w:rPr>
          <w:rFonts w:ascii="Calibri" w:hAnsi="Calibri"/>
          <w:noProof/>
        </w:rPr>
      </w:pPr>
      <w:bookmarkStart w:id="56" w:name="_ENREF_56"/>
      <w:r w:rsidRPr="003964A4">
        <w:rPr>
          <w:rFonts w:ascii="Calibri" w:hAnsi="Calibri"/>
          <w:noProof/>
        </w:rPr>
        <w:t>56.</w:t>
      </w:r>
      <w:r w:rsidRPr="003964A4">
        <w:rPr>
          <w:rFonts w:ascii="Calibri" w:hAnsi="Calibri"/>
          <w:noProof/>
        </w:rPr>
        <w:tab/>
        <w:t xml:space="preserve">Watkin, L., et al., </w:t>
      </w:r>
      <w:r w:rsidRPr="003964A4">
        <w:rPr>
          <w:rFonts w:ascii="Calibri" w:hAnsi="Calibri"/>
          <w:i/>
          <w:noProof/>
        </w:rPr>
        <w:t>Prospective cohort study of adverse events in older people admitted to the acute general hospital: risk factors and the impact of dementia.</w:t>
      </w:r>
      <w:r w:rsidRPr="003964A4">
        <w:rPr>
          <w:rFonts w:ascii="Calibri" w:hAnsi="Calibri"/>
          <w:noProof/>
        </w:rPr>
        <w:t xml:space="preserve"> Int J Geriatr Psychiatry, 2012. </w:t>
      </w:r>
      <w:r w:rsidRPr="003964A4">
        <w:rPr>
          <w:rFonts w:ascii="Calibri" w:hAnsi="Calibri"/>
          <w:b/>
          <w:noProof/>
        </w:rPr>
        <w:t>27</w:t>
      </w:r>
      <w:r w:rsidRPr="003964A4">
        <w:rPr>
          <w:rFonts w:ascii="Calibri" w:hAnsi="Calibri"/>
          <w:noProof/>
        </w:rPr>
        <w:t>(1): p. 76-82.</w:t>
      </w:r>
      <w:bookmarkEnd w:id="56"/>
    </w:p>
    <w:p w:rsidR="003964A4" w:rsidRPr="003964A4" w:rsidRDefault="003964A4" w:rsidP="003964A4">
      <w:pPr>
        <w:spacing w:after="0" w:line="240" w:lineRule="auto"/>
        <w:ind w:left="720" w:hanging="720"/>
        <w:rPr>
          <w:rFonts w:ascii="Calibri" w:hAnsi="Calibri"/>
          <w:noProof/>
        </w:rPr>
      </w:pPr>
      <w:bookmarkStart w:id="57" w:name="_ENREF_57"/>
      <w:r w:rsidRPr="003964A4">
        <w:rPr>
          <w:rFonts w:ascii="Calibri" w:hAnsi="Calibri"/>
          <w:noProof/>
        </w:rPr>
        <w:t>57.</w:t>
      </w:r>
      <w:r w:rsidRPr="003964A4">
        <w:rPr>
          <w:rFonts w:ascii="Calibri" w:hAnsi="Calibri"/>
          <w:noProof/>
        </w:rPr>
        <w:tab/>
        <w:t xml:space="preserve">Shen, H.N., C.L. Lu, and C.Y. Li, </w:t>
      </w:r>
      <w:r w:rsidRPr="003964A4">
        <w:rPr>
          <w:rFonts w:ascii="Calibri" w:hAnsi="Calibri"/>
          <w:i/>
          <w:noProof/>
        </w:rPr>
        <w:t>Dementia increases the risks of acute organ dysfunction, severe sepsis and mortality in hospitalized older patients: a national population-based study.</w:t>
      </w:r>
      <w:r w:rsidRPr="003964A4">
        <w:rPr>
          <w:rFonts w:ascii="Calibri" w:hAnsi="Calibri"/>
          <w:noProof/>
        </w:rPr>
        <w:t xml:space="preserve"> PLoS One, 2012. </w:t>
      </w:r>
      <w:r w:rsidRPr="003964A4">
        <w:rPr>
          <w:rFonts w:ascii="Calibri" w:hAnsi="Calibri"/>
          <w:b/>
          <w:noProof/>
        </w:rPr>
        <w:t>7</w:t>
      </w:r>
      <w:r w:rsidRPr="003964A4">
        <w:rPr>
          <w:rFonts w:ascii="Calibri" w:hAnsi="Calibri"/>
          <w:noProof/>
        </w:rPr>
        <w:t>(8): p. e42751.</w:t>
      </w:r>
      <w:bookmarkEnd w:id="57"/>
    </w:p>
    <w:p w:rsidR="003964A4" w:rsidRPr="003964A4" w:rsidRDefault="003964A4" w:rsidP="003964A4">
      <w:pPr>
        <w:spacing w:after="0" w:line="240" w:lineRule="auto"/>
        <w:ind w:left="720" w:hanging="720"/>
        <w:rPr>
          <w:rFonts w:ascii="Calibri" w:hAnsi="Calibri"/>
          <w:noProof/>
        </w:rPr>
      </w:pPr>
      <w:bookmarkStart w:id="58" w:name="_ENREF_58"/>
      <w:r w:rsidRPr="003964A4">
        <w:rPr>
          <w:rFonts w:ascii="Calibri" w:hAnsi="Calibri"/>
          <w:noProof/>
        </w:rPr>
        <w:t>58.</w:t>
      </w:r>
      <w:r w:rsidRPr="003964A4">
        <w:rPr>
          <w:rFonts w:ascii="Calibri" w:hAnsi="Calibri"/>
          <w:noProof/>
        </w:rPr>
        <w:tab/>
        <w:t xml:space="preserve">Liao, K.M., et al., </w:t>
      </w:r>
      <w:r w:rsidRPr="003964A4">
        <w:rPr>
          <w:rFonts w:ascii="Calibri" w:hAnsi="Calibri"/>
          <w:i/>
          <w:noProof/>
        </w:rPr>
        <w:t>Dementia Increases Severe Sepsis and Mortality in Hospitalized Patients With Chronic Obstructive Pulmonary Disease.</w:t>
      </w:r>
      <w:r w:rsidRPr="003964A4">
        <w:rPr>
          <w:rFonts w:ascii="Calibri" w:hAnsi="Calibri"/>
          <w:noProof/>
        </w:rPr>
        <w:t xml:space="preserve"> Medicine (Baltimore), 2015. </w:t>
      </w:r>
      <w:r w:rsidRPr="003964A4">
        <w:rPr>
          <w:rFonts w:ascii="Calibri" w:hAnsi="Calibri"/>
          <w:b/>
          <w:noProof/>
        </w:rPr>
        <w:t>94</w:t>
      </w:r>
      <w:r w:rsidRPr="003964A4">
        <w:rPr>
          <w:rFonts w:ascii="Calibri" w:hAnsi="Calibri"/>
          <w:noProof/>
        </w:rPr>
        <w:t>(23): p. e967.</w:t>
      </w:r>
      <w:bookmarkEnd w:id="58"/>
    </w:p>
    <w:p w:rsidR="003964A4" w:rsidRPr="003964A4" w:rsidRDefault="003964A4" w:rsidP="003964A4">
      <w:pPr>
        <w:spacing w:after="0" w:line="240" w:lineRule="auto"/>
        <w:ind w:left="720" w:hanging="720"/>
        <w:rPr>
          <w:rFonts w:ascii="Calibri" w:hAnsi="Calibri"/>
          <w:noProof/>
        </w:rPr>
      </w:pPr>
      <w:bookmarkStart w:id="59" w:name="_ENREF_59"/>
      <w:r w:rsidRPr="003964A4">
        <w:rPr>
          <w:rFonts w:ascii="Calibri" w:hAnsi="Calibri"/>
          <w:noProof/>
        </w:rPr>
        <w:t>59.</w:t>
      </w:r>
      <w:r w:rsidRPr="003964A4">
        <w:rPr>
          <w:rFonts w:ascii="Calibri" w:hAnsi="Calibri"/>
          <w:noProof/>
        </w:rPr>
        <w:tab/>
        <w:t xml:space="preserve">Frohnhofen, H., et al., </w:t>
      </w:r>
      <w:r w:rsidRPr="003964A4">
        <w:rPr>
          <w:rFonts w:ascii="Calibri" w:hAnsi="Calibri"/>
          <w:i/>
          <w:noProof/>
        </w:rPr>
        <w:t>Dementia among older in-hospital patients with obstructive airway disease: frequency and consequences.</w:t>
      </w:r>
      <w:r w:rsidRPr="003964A4">
        <w:rPr>
          <w:rFonts w:ascii="Calibri" w:hAnsi="Calibri"/>
          <w:noProof/>
        </w:rPr>
        <w:t xml:space="preserve"> Zeitschrift Fur Gerontologie Und Geriatrie, 2011. </w:t>
      </w:r>
      <w:r w:rsidRPr="003964A4">
        <w:rPr>
          <w:rFonts w:ascii="Calibri" w:hAnsi="Calibri"/>
          <w:b/>
          <w:noProof/>
        </w:rPr>
        <w:t>44</w:t>
      </w:r>
      <w:r w:rsidRPr="003964A4">
        <w:rPr>
          <w:rFonts w:ascii="Calibri" w:hAnsi="Calibri"/>
          <w:noProof/>
        </w:rPr>
        <w:t>(4): p. 240-244.</w:t>
      </w:r>
      <w:bookmarkEnd w:id="59"/>
    </w:p>
    <w:p w:rsidR="003964A4" w:rsidRPr="003964A4" w:rsidRDefault="003964A4" w:rsidP="003964A4">
      <w:pPr>
        <w:spacing w:after="0" w:line="240" w:lineRule="auto"/>
        <w:ind w:left="720" w:hanging="720"/>
        <w:rPr>
          <w:rFonts w:ascii="Calibri" w:hAnsi="Calibri"/>
          <w:noProof/>
        </w:rPr>
      </w:pPr>
      <w:bookmarkStart w:id="60" w:name="_ENREF_60"/>
      <w:r w:rsidRPr="003964A4">
        <w:rPr>
          <w:rFonts w:ascii="Calibri" w:hAnsi="Calibri"/>
          <w:noProof/>
        </w:rPr>
        <w:t>60.</w:t>
      </w:r>
      <w:r w:rsidRPr="003964A4">
        <w:rPr>
          <w:rFonts w:ascii="Calibri" w:hAnsi="Calibri"/>
          <w:noProof/>
        </w:rPr>
        <w:tab/>
        <w:t xml:space="preserve">Ranasinghe, C., et al., </w:t>
      </w:r>
      <w:r w:rsidRPr="003964A4">
        <w:rPr>
          <w:rFonts w:ascii="Calibri" w:hAnsi="Calibri"/>
          <w:i/>
          <w:noProof/>
        </w:rPr>
        <w:t>Frailty and adverse outcomes: impact of multiple bed moves for older inpatients.</w:t>
      </w:r>
      <w:r w:rsidRPr="003964A4">
        <w:rPr>
          <w:rFonts w:ascii="Calibri" w:hAnsi="Calibri"/>
          <w:noProof/>
        </w:rPr>
        <w:t xml:space="preserve"> International Psychogeriatrics, 2017. </w:t>
      </w:r>
      <w:r w:rsidRPr="003964A4">
        <w:rPr>
          <w:rFonts w:ascii="Calibri" w:hAnsi="Calibri"/>
          <w:b/>
          <w:noProof/>
        </w:rPr>
        <w:t>29</w:t>
      </w:r>
      <w:r w:rsidRPr="003964A4">
        <w:rPr>
          <w:rFonts w:ascii="Calibri" w:hAnsi="Calibri"/>
          <w:noProof/>
        </w:rPr>
        <w:t>(2): p. 345-349.</w:t>
      </w:r>
      <w:bookmarkEnd w:id="60"/>
    </w:p>
    <w:p w:rsidR="003964A4" w:rsidRPr="003964A4" w:rsidRDefault="003964A4" w:rsidP="003964A4">
      <w:pPr>
        <w:spacing w:after="0" w:line="240" w:lineRule="auto"/>
        <w:ind w:left="720" w:hanging="720"/>
        <w:rPr>
          <w:rFonts w:ascii="Calibri" w:hAnsi="Calibri"/>
          <w:noProof/>
        </w:rPr>
      </w:pPr>
      <w:bookmarkStart w:id="61" w:name="_ENREF_61"/>
      <w:r w:rsidRPr="003964A4">
        <w:rPr>
          <w:rFonts w:ascii="Calibri" w:hAnsi="Calibri"/>
          <w:noProof/>
        </w:rPr>
        <w:t>61.</w:t>
      </w:r>
      <w:r w:rsidRPr="003964A4">
        <w:rPr>
          <w:rFonts w:ascii="Calibri" w:hAnsi="Calibri"/>
          <w:noProof/>
        </w:rPr>
        <w:tab/>
        <w:t xml:space="preserve">Perimal-Lewis, L., et al., </w:t>
      </w:r>
      <w:r w:rsidRPr="003964A4">
        <w:rPr>
          <w:rFonts w:ascii="Calibri" w:hAnsi="Calibri"/>
          <w:i/>
          <w:noProof/>
        </w:rPr>
        <w:t>The relationship between in-hospital location and outcomes of care in patients diagnosed with dementia and/or delirium diagnoses: analysis of patient journey.</w:t>
      </w:r>
      <w:r w:rsidRPr="003964A4">
        <w:rPr>
          <w:rFonts w:ascii="Calibri" w:hAnsi="Calibri"/>
          <w:noProof/>
        </w:rPr>
        <w:t xml:space="preserve"> BMC Geriatrics, 2016. </w:t>
      </w:r>
      <w:r w:rsidRPr="003964A4">
        <w:rPr>
          <w:rFonts w:ascii="Calibri" w:hAnsi="Calibri"/>
          <w:b/>
          <w:noProof/>
        </w:rPr>
        <w:t>16</w:t>
      </w:r>
      <w:r w:rsidRPr="003964A4">
        <w:rPr>
          <w:rFonts w:ascii="Calibri" w:hAnsi="Calibri"/>
          <w:noProof/>
        </w:rPr>
        <w:t>: p. 190-190.</w:t>
      </w:r>
      <w:bookmarkEnd w:id="61"/>
    </w:p>
    <w:p w:rsidR="003964A4" w:rsidRPr="003964A4" w:rsidRDefault="003964A4" w:rsidP="003964A4">
      <w:pPr>
        <w:spacing w:after="0" w:line="240" w:lineRule="auto"/>
        <w:ind w:left="720" w:hanging="720"/>
        <w:rPr>
          <w:rFonts w:ascii="Calibri" w:hAnsi="Calibri"/>
          <w:noProof/>
        </w:rPr>
      </w:pPr>
      <w:bookmarkStart w:id="62" w:name="_ENREF_62"/>
      <w:r w:rsidRPr="003964A4">
        <w:rPr>
          <w:rFonts w:ascii="Calibri" w:hAnsi="Calibri"/>
          <w:noProof/>
        </w:rPr>
        <w:t>62.</w:t>
      </w:r>
      <w:r w:rsidRPr="003964A4">
        <w:rPr>
          <w:rFonts w:ascii="Calibri" w:hAnsi="Calibri"/>
          <w:noProof/>
        </w:rPr>
        <w:tab/>
        <w:t xml:space="preserve">Sampson, E.L., et al., </w:t>
      </w:r>
      <w:r w:rsidRPr="003964A4">
        <w:rPr>
          <w:rFonts w:ascii="Calibri" w:hAnsi="Calibri"/>
          <w:i/>
          <w:noProof/>
        </w:rPr>
        <w:t>Pain, agitation, and behavioural problems in people with dementia admitted to general hospital wards: a longitudinal cohort study.</w:t>
      </w:r>
      <w:r w:rsidRPr="003964A4">
        <w:rPr>
          <w:rFonts w:ascii="Calibri" w:hAnsi="Calibri"/>
          <w:noProof/>
        </w:rPr>
        <w:t xml:space="preserve"> Pain, 2015. </w:t>
      </w:r>
      <w:r w:rsidRPr="003964A4">
        <w:rPr>
          <w:rFonts w:ascii="Calibri" w:hAnsi="Calibri"/>
          <w:b/>
          <w:noProof/>
        </w:rPr>
        <w:t>156</w:t>
      </w:r>
      <w:r w:rsidRPr="003964A4">
        <w:rPr>
          <w:rFonts w:ascii="Calibri" w:hAnsi="Calibri"/>
          <w:noProof/>
        </w:rPr>
        <w:t>(4): p. 675-83.</w:t>
      </w:r>
      <w:bookmarkEnd w:id="62"/>
    </w:p>
    <w:p w:rsidR="003964A4" w:rsidRPr="003964A4" w:rsidRDefault="003964A4" w:rsidP="003964A4">
      <w:pPr>
        <w:spacing w:after="0" w:line="240" w:lineRule="auto"/>
        <w:ind w:left="720" w:hanging="720"/>
        <w:rPr>
          <w:rFonts w:ascii="Calibri" w:hAnsi="Calibri"/>
          <w:noProof/>
        </w:rPr>
      </w:pPr>
      <w:bookmarkStart w:id="63" w:name="_ENREF_63"/>
      <w:r w:rsidRPr="003964A4">
        <w:rPr>
          <w:rFonts w:ascii="Calibri" w:hAnsi="Calibri"/>
          <w:noProof/>
        </w:rPr>
        <w:t>63.</w:t>
      </w:r>
      <w:r w:rsidRPr="003964A4">
        <w:rPr>
          <w:rFonts w:ascii="Calibri" w:hAnsi="Calibri"/>
          <w:noProof/>
        </w:rPr>
        <w:tab/>
        <w:t xml:space="preserve">Kelley, A.S., E.L. Siegler, and M.C. Reid, </w:t>
      </w:r>
      <w:r w:rsidRPr="003964A4">
        <w:rPr>
          <w:rFonts w:ascii="Calibri" w:hAnsi="Calibri"/>
          <w:i/>
          <w:noProof/>
        </w:rPr>
        <w:t>Pitfalls and Recommendations Regarding the Management of Acute Pain Among Hospitalized Patients with Dementia.</w:t>
      </w:r>
      <w:r w:rsidRPr="003964A4">
        <w:rPr>
          <w:rFonts w:ascii="Calibri" w:hAnsi="Calibri"/>
          <w:noProof/>
        </w:rPr>
        <w:t xml:space="preserve"> Pain Medicine, 2008. </w:t>
      </w:r>
      <w:r w:rsidRPr="003964A4">
        <w:rPr>
          <w:rFonts w:ascii="Calibri" w:hAnsi="Calibri"/>
          <w:b/>
          <w:noProof/>
        </w:rPr>
        <w:t>9</w:t>
      </w:r>
      <w:r w:rsidRPr="003964A4">
        <w:rPr>
          <w:rFonts w:ascii="Calibri" w:hAnsi="Calibri"/>
          <w:noProof/>
        </w:rPr>
        <w:t>(5): p. 581-586.</w:t>
      </w:r>
      <w:bookmarkEnd w:id="63"/>
    </w:p>
    <w:p w:rsidR="003964A4" w:rsidRPr="003964A4" w:rsidRDefault="003964A4" w:rsidP="003964A4">
      <w:pPr>
        <w:spacing w:after="0" w:line="240" w:lineRule="auto"/>
        <w:ind w:left="720" w:hanging="720"/>
        <w:rPr>
          <w:rFonts w:ascii="Calibri" w:hAnsi="Calibri"/>
          <w:noProof/>
        </w:rPr>
      </w:pPr>
      <w:bookmarkStart w:id="64" w:name="_ENREF_64"/>
      <w:r w:rsidRPr="003964A4">
        <w:rPr>
          <w:rFonts w:ascii="Calibri" w:hAnsi="Calibri"/>
          <w:noProof/>
        </w:rPr>
        <w:t>64.</w:t>
      </w:r>
      <w:r w:rsidRPr="003964A4">
        <w:rPr>
          <w:rFonts w:ascii="Calibri" w:hAnsi="Calibri"/>
          <w:noProof/>
        </w:rPr>
        <w:tab/>
        <w:t xml:space="preserve">Sampson, E.L., et al., </w:t>
      </w:r>
      <w:r w:rsidRPr="003964A4">
        <w:rPr>
          <w:rFonts w:ascii="Calibri" w:hAnsi="Calibri"/>
          <w:i/>
          <w:noProof/>
        </w:rPr>
        <w:t>Differences in care received by patients with and without dementia who died during acute hospital admission: a retrospective case note study.</w:t>
      </w:r>
      <w:r w:rsidRPr="003964A4">
        <w:rPr>
          <w:rFonts w:ascii="Calibri" w:hAnsi="Calibri"/>
          <w:noProof/>
        </w:rPr>
        <w:t xml:space="preserve"> Age Ageing, 2006. </w:t>
      </w:r>
      <w:r w:rsidRPr="003964A4">
        <w:rPr>
          <w:rFonts w:ascii="Calibri" w:hAnsi="Calibri"/>
          <w:b/>
          <w:noProof/>
        </w:rPr>
        <w:t>35</w:t>
      </w:r>
      <w:r w:rsidRPr="003964A4">
        <w:rPr>
          <w:rFonts w:ascii="Calibri" w:hAnsi="Calibri"/>
          <w:noProof/>
        </w:rPr>
        <w:t>(2): p. 187-9.</w:t>
      </w:r>
      <w:bookmarkEnd w:id="64"/>
    </w:p>
    <w:p w:rsidR="003964A4" w:rsidRPr="003964A4" w:rsidRDefault="003964A4" w:rsidP="003964A4">
      <w:pPr>
        <w:spacing w:after="0" w:line="240" w:lineRule="auto"/>
        <w:ind w:left="720" w:hanging="720"/>
        <w:rPr>
          <w:rFonts w:ascii="Calibri" w:hAnsi="Calibri"/>
          <w:noProof/>
        </w:rPr>
      </w:pPr>
      <w:bookmarkStart w:id="65" w:name="_ENREF_65"/>
      <w:r w:rsidRPr="003964A4">
        <w:rPr>
          <w:rFonts w:ascii="Calibri" w:hAnsi="Calibri"/>
          <w:noProof/>
        </w:rPr>
        <w:t>65.</w:t>
      </w:r>
      <w:r w:rsidRPr="003964A4">
        <w:rPr>
          <w:rFonts w:ascii="Calibri" w:hAnsi="Calibri"/>
          <w:noProof/>
        </w:rPr>
        <w:tab/>
        <w:t xml:space="preserve">Afzal, N., et al., </w:t>
      </w:r>
      <w:r w:rsidRPr="003964A4">
        <w:rPr>
          <w:rFonts w:ascii="Calibri" w:hAnsi="Calibri"/>
          <w:i/>
          <w:noProof/>
        </w:rPr>
        <w:t>Quality of end-of-life care for dementia patients during acute hospital admission: A retrospective study in Ireland.</w:t>
      </w:r>
      <w:r w:rsidRPr="003964A4">
        <w:rPr>
          <w:rFonts w:ascii="Calibri" w:hAnsi="Calibri"/>
          <w:noProof/>
        </w:rPr>
        <w:t xml:space="preserve"> General Hospital Psychiatry, 2010. </w:t>
      </w:r>
      <w:r w:rsidRPr="003964A4">
        <w:rPr>
          <w:rFonts w:ascii="Calibri" w:hAnsi="Calibri"/>
          <w:b/>
          <w:noProof/>
        </w:rPr>
        <w:t>32</w:t>
      </w:r>
      <w:r w:rsidRPr="003964A4">
        <w:rPr>
          <w:rFonts w:ascii="Calibri" w:hAnsi="Calibri"/>
          <w:noProof/>
        </w:rPr>
        <w:t>(2): p. 141-146.</w:t>
      </w:r>
      <w:bookmarkEnd w:id="65"/>
    </w:p>
    <w:p w:rsidR="003964A4" w:rsidRPr="003964A4" w:rsidRDefault="003964A4" w:rsidP="003964A4">
      <w:pPr>
        <w:spacing w:after="0" w:line="240" w:lineRule="auto"/>
        <w:ind w:left="720" w:hanging="720"/>
        <w:rPr>
          <w:rFonts w:ascii="Calibri" w:hAnsi="Calibri"/>
          <w:noProof/>
        </w:rPr>
      </w:pPr>
      <w:bookmarkStart w:id="66" w:name="_ENREF_66"/>
      <w:r w:rsidRPr="003964A4">
        <w:rPr>
          <w:rFonts w:ascii="Calibri" w:hAnsi="Calibri"/>
          <w:noProof/>
        </w:rPr>
        <w:t>66.</w:t>
      </w:r>
      <w:r w:rsidRPr="003964A4">
        <w:rPr>
          <w:rFonts w:ascii="Calibri" w:hAnsi="Calibri"/>
          <w:noProof/>
        </w:rPr>
        <w:tab/>
        <w:t xml:space="preserve">Formiga, F., et al., </w:t>
      </w:r>
      <w:r w:rsidRPr="003964A4">
        <w:rPr>
          <w:rFonts w:ascii="Calibri" w:hAnsi="Calibri"/>
          <w:i/>
          <w:noProof/>
        </w:rPr>
        <w:t>Dying in hospital of terminal heart failure or severe dementia: the circumstances associated with death and the opinions of caregivers.</w:t>
      </w:r>
      <w:r w:rsidRPr="003964A4">
        <w:rPr>
          <w:rFonts w:ascii="Calibri" w:hAnsi="Calibri"/>
          <w:noProof/>
        </w:rPr>
        <w:t xml:space="preserve"> Palliative Medicine, 2007. </w:t>
      </w:r>
      <w:r w:rsidRPr="003964A4">
        <w:rPr>
          <w:rFonts w:ascii="Calibri" w:hAnsi="Calibri"/>
          <w:b/>
          <w:noProof/>
        </w:rPr>
        <w:t>21</w:t>
      </w:r>
      <w:r w:rsidRPr="003964A4">
        <w:rPr>
          <w:rFonts w:ascii="Calibri" w:hAnsi="Calibri"/>
          <w:noProof/>
        </w:rPr>
        <w:t>(1): p. 35-40.</w:t>
      </w:r>
      <w:bookmarkEnd w:id="66"/>
    </w:p>
    <w:p w:rsidR="003964A4" w:rsidRPr="003964A4" w:rsidRDefault="003964A4" w:rsidP="003964A4">
      <w:pPr>
        <w:spacing w:after="0" w:line="240" w:lineRule="auto"/>
        <w:ind w:left="720" w:hanging="720"/>
        <w:rPr>
          <w:rFonts w:ascii="Calibri" w:hAnsi="Calibri"/>
          <w:noProof/>
        </w:rPr>
      </w:pPr>
      <w:bookmarkStart w:id="67" w:name="_ENREF_67"/>
      <w:r w:rsidRPr="003964A4">
        <w:rPr>
          <w:rFonts w:ascii="Calibri" w:hAnsi="Calibri"/>
          <w:noProof/>
        </w:rPr>
        <w:t>67.</w:t>
      </w:r>
      <w:r w:rsidRPr="003964A4">
        <w:rPr>
          <w:rFonts w:ascii="Calibri" w:hAnsi="Calibri"/>
          <w:noProof/>
        </w:rPr>
        <w:tab/>
        <w:t xml:space="preserve">Formiga, F. and R. Pujol, </w:t>
      </w:r>
      <w:r w:rsidRPr="003964A4">
        <w:rPr>
          <w:rFonts w:ascii="Calibri" w:hAnsi="Calibri"/>
          <w:i/>
          <w:noProof/>
        </w:rPr>
        <w:t>Differences in end of life care in patients who died with dementia during acute hospital admissions.</w:t>
      </w:r>
      <w:r w:rsidRPr="003964A4">
        <w:rPr>
          <w:rFonts w:ascii="Calibri" w:hAnsi="Calibri"/>
          <w:noProof/>
        </w:rPr>
        <w:t xml:space="preserve"> Age And Ageing, 2006. </w:t>
      </w:r>
      <w:r w:rsidRPr="003964A4">
        <w:rPr>
          <w:rFonts w:ascii="Calibri" w:hAnsi="Calibri"/>
          <w:b/>
          <w:noProof/>
        </w:rPr>
        <w:t>35</w:t>
      </w:r>
      <w:r w:rsidRPr="003964A4">
        <w:rPr>
          <w:rFonts w:ascii="Calibri" w:hAnsi="Calibri"/>
          <w:noProof/>
        </w:rPr>
        <w:t>(4): p. 451-452.</w:t>
      </w:r>
      <w:bookmarkEnd w:id="67"/>
    </w:p>
    <w:p w:rsidR="003964A4" w:rsidRPr="003964A4" w:rsidRDefault="003964A4" w:rsidP="003964A4">
      <w:pPr>
        <w:spacing w:after="0" w:line="240" w:lineRule="auto"/>
        <w:ind w:left="720" w:hanging="720"/>
        <w:rPr>
          <w:rFonts w:ascii="Calibri" w:hAnsi="Calibri"/>
          <w:noProof/>
        </w:rPr>
      </w:pPr>
      <w:bookmarkStart w:id="68" w:name="_ENREF_68"/>
      <w:r w:rsidRPr="003964A4">
        <w:rPr>
          <w:rFonts w:ascii="Calibri" w:hAnsi="Calibri"/>
          <w:noProof/>
        </w:rPr>
        <w:t>68.</w:t>
      </w:r>
      <w:r w:rsidRPr="003964A4">
        <w:rPr>
          <w:rFonts w:ascii="Calibri" w:hAnsi="Calibri"/>
          <w:noProof/>
        </w:rPr>
        <w:tab/>
        <w:t xml:space="preserve">Aminoff, B.Z. and A. Adunsky, </w:t>
      </w:r>
      <w:r w:rsidRPr="003964A4">
        <w:rPr>
          <w:rFonts w:ascii="Calibri" w:hAnsi="Calibri"/>
          <w:i/>
          <w:noProof/>
        </w:rPr>
        <w:t>Dying dementia patients: too much suffering, too little palliation.</w:t>
      </w:r>
      <w:r w:rsidRPr="003964A4">
        <w:rPr>
          <w:rFonts w:ascii="Calibri" w:hAnsi="Calibri"/>
          <w:noProof/>
        </w:rPr>
        <w:t xml:space="preserve"> Am J Hosp Palliat Care, 2005. </w:t>
      </w:r>
      <w:r w:rsidRPr="003964A4">
        <w:rPr>
          <w:rFonts w:ascii="Calibri" w:hAnsi="Calibri"/>
          <w:b/>
          <w:noProof/>
        </w:rPr>
        <w:t>22</w:t>
      </w:r>
      <w:r w:rsidRPr="003964A4">
        <w:rPr>
          <w:rFonts w:ascii="Calibri" w:hAnsi="Calibri"/>
          <w:noProof/>
        </w:rPr>
        <w:t>(5): p. 344-8.</w:t>
      </w:r>
      <w:bookmarkEnd w:id="68"/>
    </w:p>
    <w:p w:rsidR="003964A4" w:rsidRPr="003964A4" w:rsidRDefault="003964A4" w:rsidP="003964A4">
      <w:pPr>
        <w:spacing w:after="0" w:line="240" w:lineRule="auto"/>
        <w:ind w:left="720" w:hanging="720"/>
        <w:rPr>
          <w:rFonts w:ascii="Calibri" w:hAnsi="Calibri"/>
          <w:noProof/>
        </w:rPr>
      </w:pPr>
      <w:bookmarkStart w:id="69" w:name="_ENREF_69"/>
      <w:r w:rsidRPr="003964A4">
        <w:rPr>
          <w:rFonts w:ascii="Calibri" w:hAnsi="Calibri"/>
          <w:noProof/>
        </w:rPr>
        <w:t>69.</w:t>
      </w:r>
      <w:r w:rsidRPr="003964A4">
        <w:rPr>
          <w:rFonts w:ascii="Calibri" w:hAnsi="Calibri"/>
          <w:noProof/>
        </w:rPr>
        <w:tab/>
        <w:t xml:space="preserve">Hu, F.-W., et al., </w:t>
      </w:r>
      <w:r w:rsidRPr="003964A4">
        <w:rPr>
          <w:rFonts w:ascii="Calibri" w:hAnsi="Calibri"/>
          <w:i/>
          <w:noProof/>
        </w:rPr>
        <w:t>Exploring initial inappropriate use of urinary catheters among hospitalised older patients in Taiwan.</w:t>
      </w:r>
      <w:r w:rsidRPr="003964A4">
        <w:rPr>
          <w:rFonts w:ascii="Calibri" w:hAnsi="Calibri"/>
          <w:noProof/>
        </w:rPr>
        <w:t xml:space="preserve"> Journal of Clinical Nursing, 2015. </w:t>
      </w:r>
      <w:r w:rsidRPr="003964A4">
        <w:rPr>
          <w:rFonts w:ascii="Calibri" w:hAnsi="Calibri"/>
          <w:b/>
          <w:noProof/>
        </w:rPr>
        <w:t>24</w:t>
      </w:r>
      <w:r w:rsidRPr="003964A4">
        <w:rPr>
          <w:rFonts w:ascii="Calibri" w:hAnsi="Calibri"/>
          <w:noProof/>
        </w:rPr>
        <w:t>(11/12): p. 1656-1665.</w:t>
      </w:r>
      <w:bookmarkEnd w:id="69"/>
    </w:p>
    <w:p w:rsidR="003964A4" w:rsidRPr="003964A4" w:rsidRDefault="003964A4" w:rsidP="003964A4">
      <w:pPr>
        <w:spacing w:after="0" w:line="240" w:lineRule="auto"/>
        <w:ind w:left="720" w:hanging="720"/>
        <w:rPr>
          <w:rFonts w:ascii="Calibri" w:hAnsi="Calibri"/>
          <w:noProof/>
        </w:rPr>
      </w:pPr>
      <w:bookmarkStart w:id="70" w:name="_ENREF_70"/>
      <w:r w:rsidRPr="003964A4">
        <w:rPr>
          <w:rFonts w:ascii="Calibri" w:hAnsi="Calibri"/>
          <w:noProof/>
        </w:rPr>
        <w:t>70.</w:t>
      </w:r>
      <w:r w:rsidRPr="003964A4">
        <w:rPr>
          <w:rFonts w:ascii="Calibri" w:hAnsi="Calibri"/>
          <w:noProof/>
        </w:rPr>
        <w:tab/>
        <w:t xml:space="preserve">Barba, R., et al., </w:t>
      </w:r>
      <w:r w:rsidRPr="003964A4">
        <w:rPr>
          <w:rFonts w:ascii="Calibri" w:hAnsi="Calibri"/>
          <w:i/>
          <w:noProof/>
        </w:rPr>
        <w:t>Admission of Nursing Home Residents to a Hospital Internal Medicine Department.</w:t>
      </w:r>
      <w:r w:rsidRPr="003964A4">
        <w:rPr>
          <w:rFonts w:ascii="Calibri" w:hAnsi="Calibri"/>
          <w:noProof/>
        </w:rPr>
        <w:t xml:space="preserve"> Journal of the American Medical Directors Association, 2012. </w:t>
      </w:r>
      <w:r w:rsidRPr="003964A4">
        <w:rPr>
          <w:rFonts w:ascii="Calibri" w:hAnsi="Calibri"/>
          <w:b/>
          <w:noProof/>
        </w:rPr>
        <w:t>13</w:t>
      </w:r>
      <w:r w:rsidRPr="003964A4">
        <w:rPr>
          <w:rFonts w:ascii="Calibri" w:hAnsi="Calibri"/>
          <w:noProof/>
        </w:rPr>
        <w:t>(1): p. 82.e13-7.</w:t>
      </w:r>
      <w:bookmarkEnd w:id="70"/>
    </w:p>
    <w:p w:rsidR="003964A4" w:rsidRPr="003964A4" w:rsidRDefault="003964A4" w:rsidP="003964A4">
      <w:pPr>
        <w:spacing w:after="0" w:line="240" w:lineRule="auto"/>
        <w:ind w:left="720" w:hanging="720"/>
        <w:rPr>
          <w:rFonts w:ascii="Calibri" w:hAnsi="Calibri"/>
          <w:noProof/>
        </w:rPr>
      </w:pPr>
      <w:bookmarkStart w:id="71" w:name="_ENREF_71"/>
      <w:r w:rsidRPr="003964A4">
        <w:rPr>
          <w:rFonts w:ascii="Calibri" w:hAnsi="Calibri"/>
          <w:noProof/>
        </w:rPr>
        <w:t>71.</w:t>
      </w:r>
      <w:r w:rsidRPr="003964A4">
        <w:rPr>
          <w:rFonts w:ascii="Calibri" w:hAnsi="Calibri"/>
          <w:noProof/>
        </w:rPr>
        <w:tab/>
        <w:t xml:space="preserve">Draper, B., et al., </w:t>
      </w:r>
      <w:r w:rsidRPr="003964A4">
        <w:rPr>
          <w:rFonts w:ascii="Calibri" w:hAnsi="Calibri"/>
          <w:i/>
          <w:noProof/>
        </w:rPr>
        <w:t>The Hospital Dementia Services Project: age differences in hospital stays for older people with and without dementia.</w:t>
      </w:r>
      <w:r w:rsidRPr="003964A4">
        <w:rPr>
          <w:rFonts w:ascii="Calibri" w:hAnsi="Calibri"/>
          <w:noProof/>
        </w:rPr>
        <w:t xml:space="preserve"> International Psychogeriatrics, 2011. </w:t>
      </w:r>
      <w:r w:rsidRPr="003964A4">
        <w:rPr>
          <w:rFonts w:ascii="Calibri" w:hAnsi="Calibri"/>
          <w:b/>
          <w:noProof/>
        </w:rPr>
        <w:t>23</w:t>
      </w:r>
      <w:r w:rsidRPr="003964A4">
        <w:rPr>
          <w:rFonts w:ascii="Calibri" w:hAnsi="Calibri"/>
          <w:noProof/>
        </w:rPr>
        <w:t>(10): p. 1649.</w:t>
      </w:r>
      <w:bookmarkEnd w:id="71"/>
    </w:p>
    <w:p w:rsidR="003964A4" w:rsidRPr="003964A4" w:rsidRDefault="003964A4" w:rsidP="003964A4">
      <w:pPr>
        <w:spacing w:after="0" w:line="240" w:lineRule="auto"/>
        <w:ind w:left="720" w:hanging="720"/>
        <w:rPr>
          <w:rFonts w:ascii="Calibri" w:hAnsi="Calibri"/>
          <w:noProof/>
        </w:rPr>
      </w:pPr>
      <w:bookmarkStart w:id="72" w:name="_ENREF_72"/>
      <w:r w:rsidRPr="003964A4">
        <w:rPr>
          <w:rFonts w:ascii="Calibri" w:hAnsi="Calibri"/>
          <w:noProof/>
        </w:rPr>
        <w:t>72.</w:t>
      </w:r>
      <w:r w:rsidRPr="003964A4">
        <w:rPr>
          <w:rFonts w:ascii="Calibri" w:hAnsi="Calibri"/>
          <w:noProof/>
        </w:rPr>
        <w:tab/>
        <w:t xml:space="preserve">Hsiao, F.-Y., et al., </w:t>
      </w:r>
      <w:r w:rsidRPr="003964A4">
        <w:rPr>
          <w:rFonts w:ascii="Calibri" w:hAnsi="Calibri"/>
          <w:i/>
          <w:noProof/>
        </w:rPr>
        <w:t>Care needs and clinical outcomes of older people with dementia: a population-based propensity score-matched cohort study.</w:t>
      </w:r>
      <w:r w:rsidRPr="003964A4">
        <w:rPr>
          <w:rFonts w:ascii="Calibri" w:hAnsi="Calibri"/>
          <w:noProof/>
        </w:rPr>
        <w:t xml:space="preserve"> Plos One, 2015. </w:t>
      </w:r>
      <w:r w:rsidRPr="003964A4">
        <w:rPr>
          <w:rFonts w:ascii="Calibri" w:hAnsi="Calibri"/>
          <w:b/>
          <w:noProof/>
        </w:rPr>
        <w:t>10</w:t>
      </w:r>
      <w:r w:rsidRPr="003964A4">
        <w:rPr>
          <w:rFonts w:ascii="Calibri" w:hAnsi="Calibri"/>
          <w:noProof/>
        </w:rPr>
        <w:t>(5): p. e0124973-e0124973.</w:t>
      </w:r>
      <w:bookmarkEnd w:id="72"/>
    </w:p>
    <w:p w:rsidR="003964A4" w:rsidRPr="003964A4" w:rsidRDefault="003964A4" w:rsidP="003964A4">
      <w:pPr>
        <w:spacing w:after="0" w:line="240" w:lineRule="auto"/>
        <w:ind w:left="720" w:hanging="720"/>
        <w:rPr>
          <w:rFonts w:ascii="Calibri" w:hAnsi="Calibri"/>
          <w:noProof/>
        </w:rPr>
      </w:pPr>
      <w:bookmarkStart w:id="73" w:name="_ENREF_73"/>
      <w:r w:rsidRPr="003964A4">
        <w:rPr>
          <w:rFonts w:ascii="Calibri" w:hAnsi="Calibri"/>
          <w:noProof/>
        </w:rPr>
        <w:t>73.</w:t>
      </w:r>
      <w:r w:rsidRPr="003964A4">
        <w:rPr>
          <w:rFonts w:ascii="Calibri" w:hAnsi="Calibri"/>
          <w:noProof/>
        </w:rPr>
        <w:tab/>
        <w:t xml:space="preserve">Guijarro, R., et al., </w:t>
      </w:r>
      <w:r w:rsidRPr="003964A4">
        <w:rPr>
          <w:rFonts w:ascii="Calibri" w:hAnsi="Calibri"/>
          <w:i/>
          <w:noProof/>
        </w:rPr>
        <w:t>Impact of dementia on hospitalization.</w:t>
      </w:r>
      <w:r w:rsidRPr="003964A4">
        <w:rPr>
          <w:rFonts w:ascii="Calibri" w:hAnsi="Calibri"/>
          <w:noProof/>
        </w:rPr>
        <w:t xml:space="preserve"> Neuroepidemiology, 2010. </w:t>
      </w:r>
      <w:r w:rsidRPr="003964A4">
        <w:rPr>
          <w:rFonts w:ascii="Calibri" w:hAnsi="Calibri"/>
          <w:b/>
          <w:noProof/>
        </w:rPr>
        <w:t>35</w:t>
      </w:r>
      <w:r w:rsidRPr="003964A4">
        <w:rPr>
          <w:rFonts w:ascii="Calibri" w:hAnsi="Calibri"/>
          <w:noProof/>
        </w:rPr>
        <w:t>(2): p. 101-108.</w:t>
      </w:r>
      <w:bookmarkEnd w:id="73"/>
    </w:p>
    <w:p w:rsidR="003964A4" w:rsidRPr="003964A4" w:rsidRDefault="003964A4" w:rsidP="003964A4">
      <w:pPr>
        <w:spacing w:after="0" w:line="240" w:lineRule="auto"/>
        <w:ind w:left="720" w:hanging="720"/>
        <w:rPr>
          <w:rFonts w:ascii="Calibri" w:hAnsi="Calibri"/>
          <w:noProof/>
        </w:rPr>
      </w:pPr>
      <w:bookmarkStart w:id="74" w:name="_ENREF_74"/>
      <w:r w:rsidRPr="003964A4">
        <w:rPr>
          <w:rFonts w:ascii="Calibri" w:hAnsi="Calibri"/>
          <w:noProof/>
        </w:rPr>
        <w:t>74.</w:t>
      </w:r>
      <w:r w:rsidRPr="003964A4">
        <w:rPr>
          <w:rFonts w:ascii="Calibri" w:hAnsi="Calibri"/>
          <w:noProof/>
        </w:rPr>
        <w:tab/>
        <w:t xml:space="preserve">Oreja-Guevara, C., et al., </w:t>
      </w:r>
      <w:r w:rsidRPr="003964A4">
        <w:rPr>
          <w:rFonts w:ascii="Calibri" w:hAnsi="Calibri"/>
          <w:i/>
          <w:noProof/>
        </w:rPr>
        <w:t>Dementia Increases the Risks of Acute Organ Dysfunction, Severe Sepsis and Mortality in Hospitalized Older Patients: A National Population-Based Study.</w:t>
      </w:r>
      <w:r w:rsidRPr="003964A4">
        <w:rPr>
          <w:rFonts w:ascii="Calibri" w:hAnsi="Calibri"/>
          <w:noProof/>
        </w:rPr>
        <w:t xml:space="preserve"> PLoS ONE, 2012. </w:t>
      </w:r>
      <w:r w:rsidRPr="003964A4">
        <w:rPr>
          <w:rFonts w:ascii="Calibri" w:hAnsi="Calibri"/>
          <w:b/>
          <w:noProof/>
        </w:rPr>
        <w:t>7</w:t>
      </w:r>
      <w:r w:rsidRPr="003964A4">
        <w:rPr>
          <w:rFonts w:ascii="Calibri" w:hAnsi="Calibri"/>
          <w:noProof/>
        </w:rPr>
        <w:t>(8): p. 1-6.</w:t>
      </w:r>
      <w:bookmarkEnd w:id="74"/>
    </w:p>
    <w:p w:rsidR="003964A4" w:rsidRPr="003964A4" w:rsidRDefault="003964A4" w:rsidP="003964A4">
      <w:pPr>
        <w:spacing w:after="0" w:line="240" w:lineRule="auto"/>
        <w:ind w:left="720" w:hanging="720"/>
        <w:rPr>
          <w:rFonts w:ascii="Calibri" w:hAnsi="Calibri"/>
          <w:noProof/>
        </w:rPr>
      </w:pPr>
      <w:bookmarkStart w:id="75" w:name="_ENREF_75"/>
      <w:r w:rsidRPr="003964A4">
        <w:rPr>
          <w:rFonts w:ascii="Calibri" w:hAnsi="Calibri"/>
          <w:noProof/>
        </w:rPr>
        <w:t>75.</w:t>
      </w:r>
      <w:r w:rsidRPr="003964A4">
        <w:rPr>
          <w:rFonts w:ascii="Calibri" w:hAnsi="Calibri"/>
          <w:noProof/>
        </w:rPr>
        <w:tab/>
        <w:t xml:space="preserve">Farid, K., et al., </w:t>
      </w:r>
      <w:r w:rsidRPr="003964A4">
        <w:rPr>
          <w:rFonts w:ascii="Calibri" w:hAnsi="Calibri"/>
          <w:i/>
          <w:noProof/>
        </w:rPr>
        <w:t>Cognitive impairment and malnutrition, predictors of all-cause mortality in hospitalized elderly subjects with cardiovascular disease.</w:t>
      </w:r>
      <w:r w:rsidRPr="003964A4">
        <w:rPr>
          <w:rFonts w:ascii="Calibri" w:hAnsi="Calibri"/>
          <w:noProof/>
        </w:rPr>
        <w:t xml:space="preserve"> Archives Of Cardiovascular Diseases, 2013. </w:t>
      </w:r>
      <w:r w:rsidRPr="003964A4">
        <w:rPr>
          <w:rFonts w:ascii="Calibri" w:hAnsi="Calibri"/>
          <w:b/>
          <w:noProof/>
        </w:rPr>
        <w:t>106</w:t>
      </w:r>
      <w:r w:rsidRPr="003964A4">
        <w:rPr>
          <w:rFonts w:ascii="Calibri" w:hAnsi="Calibri"/>
          <w:noProof/>
        </w:rPr>
        <w:t>(4): p. 188-195.</w:t>
      </w:r>
      <w:bookmarkEnd w:id="75"/>
    </w:p>
    <w:p w:rsidR="003964A4" w:rsidRPr="003964A4" w:rsidRDefault="003964A4" w:rsidP="003964A4">
      <w:pPr>
        <w:spacing w:after="0" w:line="240" w:lineRule="auto"/>
        <w:ind w:left="720" w:hanging="720"/>
        <w:rPr>
          <w:rFonts w:ascii="Calibri" w:hAnsi="Calibri"/>
          <w:noProof/>
        </w:rPr>
      </w:pPr>
      <w:bookmarkStart w:id="76" w:name="_ENREF_76"/>
      <w:r w:rsidRPr="003964A4">
        <w:rPr>
          <w:rFonts w:ascii="Calibri" w:hAnsi="Calibri"/>
          <w:noProof/>
        </w:rPr>
        <w:t>76.</w:t>
      </w:r>
      <w:r w:rsidRPr="003964A4">
        <w:rPr>
          <w:rFonts w:ascii="Calibri" w:hAnsi="Calibri"/>
          <w:noProof/>
        </w:rPr>
        <w:tab/>
        <w:t xml:space="preserve">Zuliani, G., et al., </w:t>
      </w:r>
      <w:r w:rsidRPr="003964A4">
        <w:rPr>
          <w:rFonts w:ascii="Calibri" w:hAnsi="Calibri"/>
          <w:i/>
          <w:noProof/>
        </w:rPr>
        <w:t>Discharge diagnosis and comorbidity profile in hospitalized older patients with dementia.</w:t>
      </w:r>
      <w:r w:rsidRPr="003964A4">
        <w:rPr>
          <w:rFonts w:ascii="Calibri" w:hAnsi="Calibri"/>
          <w:noProof/>
        </w:rPr>
        <w:t xml:space="preserve"> International Journal Of Geriatric Psychiatry, 2012. </w:t>
      </w:r>
      <w:r w:rsidRPr="003964A4">
        <w:rPr>
          <w:rFonts w:ascii="Calibri" w:hAnsi="Calibri"/>
          <w:b/>
          <w:noProof/>
        </w:rPr>
        <w:t>27</w:t>
      </w:r>
      <w:r w:rsidRPr="003964A4">
        <w:rPr>
          <w:rFonts w:ascii="Calibri" w:hAnsi="Calibri"/>
          <w:noProof/>
        </w:rPr>
        <w:t>(3): p. 313-320.</w:t>
      </w:r>
      <w:bookmarkEnd w:id="76"/>
    </w:p>
    <w:p w:rsidR="003964A4" w:rsidRPr="003964A4" w:rsidRDefault="003964A4" w:rsidP="003964A4">
      <w:pPr>
        <w:spacing w:after="0" w:line="240" w:lineRule="auto"/>
        <w:ind w:left="720" w:hanging="720"/>
        <w:rPr>
          <w:rFonts w:ascii="Calibri" w:hAnsi="Calibri"/>
          <w:noProof/>
        </w:rPr>
      </w:pPr>
      <w:bookmarkStart w:id="77" w:name="_ENREF_77"/>
      <w:r w:rsidRPr="003964A4">
        <w:rPr>
          <w:rFonts w:ascii="Calibri" w:hAnsi="Calibri"/>
          <w:noProof/>
        </w:rPr>
        <w:t>77.</w:t>
      </w:r>
      <w:r w:rsidRPr="003964A4">
        <w:rPr>
          <w:rFonts w:ascii="Calibri" w:hAnsi="Calibri"/>
          <w:noProof/>
        </w:rPr>
        <w:tab/>
        <w:t xml:space="preserve">CHKS, </w:t>
      </w:r>
      <w:r w:rsidRPr="003964A4">
        <w:rPr>
          <w:rFonts w:ascii="Calibri" w:hAnsi="Calibri"/>
          <w:i/>
          <w:noProof/>
        </w:rPr>
        <w:t>An economic analysis of the excess costs for acute care of patients with dementia</w:t>
      </w:r>
      <w:r w:rsidRPr="003964A4">
        <w:rPr>
          <w:rFonts w:ascii="Calibri" w:hAnsi="Calibri"/>
          <w:noProof/>
        </w:rPr>
        <w:t>. 2013, CHKS. p. 25.</w:t>
      </w:r>
      <w:bookmarkEnd w:id="77"/>
    </w:p>
    <w:p w:rsidR="003964A4" w:rsidRPr="003964A4" w:rsidRDefault="003964A4" w:rsidP="003964A4">
      <w:pPr>
        <w:spacing w:after="0" w:line="240" w:lineRule="auto"/>
        <w:ind w:left="720" w:hanging="720"/>
        <w:rPr>
          <w:rFonts w:ascii="Calibri" w:hAnsi="Calibri"/>
          <w:noProof/>
        </w:rPr>
      </w:pPr>
      <w:bookmarkStart w:id="78" w:name="_ENREF_78"/>
      <w:r w:rsidRPr="003964A4">
        <w:rPr>
          <w:rFonts w:ascii="Calibri" w:hAnsi="Calibri"/>
          <w:noProof/>
        </w:rPr>
        <w:t>78.</w:t>
      </w:r>
      <w:r w:rsidRPr="003964A4">
        <w:rPr>
          <w:rFonts w:ascii="Calibri" w:hAnsi="Calibri"/>
          <w:noProof/>
        </w:rPr>
        <w:tab/>
        <w:t xml:space="preserve">Bo, M., et al., </w:t>
      </w:r>
      <w:r w:rsidRPr="003964A4">
        <w:rPr>
          <w:rFonts w:ascii="Calibri" w:hAnsi="Calibri"/>
          <w:i/>
          <w:noProof/>
        </w:rPr>
        <w:t>Predictive factors of in-hospital mortality in older patients admitted to a medical intensive care unit.</w:t>
      </w:r>
      <w:r w:rsidRPr="003964A4">
        <w:rPr>
          <w:rFonts w:ascii="Calibri" w:hAnsi="Calibri"/>
          <w:noProof/>
        </w:rPr>
        <w:t xml:space="preserve"> Journal of the American Geriatrics Society, 2003. </w:t>
      </w:r>
      <w:r w:rsidRPr="003964A4">
        <w:rPr>
          <w:rFonts w:ascii="Calibri" w:hAnsi="Calibri"/>
          <w:b/>
          <w:noProof/>
        </w:rPr>
        <w:t>51</w:t>
      </w:r>
      <w:r w:rsidRPr="003964A4">
        <w:rPr>
          <w:rFonts w:ascii="Calibri" w:hAnsi="Calibri"/>
          <w:noProof/>
        </w:rPr>
        <w:t>(4): p. 529-533.</w:t>
      </w:r>
      <w:bookmarkEnd w:id="78"/>
    </w:p>
    <w:p w:rsidR="003964A4" w:rsidRPr="003964A4" w:rsidRDefault="003964A4" w:rsidP="003964A4">
      <w:pPr>
        <w:spacing w:after="0" w:line="240" w:lineRule="auto"/>
        <w:ind w:left="720" w:hanging="720"/>
        <w:rPr>
          <w:rFonts w:ascii="Calibri" w:hAnsi="Calibri"/>
          <w:noProof/>
        </w:rPr>
      </w:pPr>
      <w:bookmarkStart w:id="79" w:name="_ENREF_79"/>
      <w:r w:rsidRPr="003964A4">
        <w:rPr>
          <w:rFonts w:ascii="Calibri" w:hAnsi="Calibri"/>
          <w:noProof/>
        </w:rPr>
        <w:t>79.</w:t>
      </w:r>
      <w:r w:rsidRPr="003964A4">
        <w:rPr>
          <w:rFonts w:ascii="Calibri" w:hAnsi="Calibri"/>
          <w:noProof/>
        </w:rPr>
        <w:tab/>
        <w:t xml:space="preserve">Marengoni, A., et al., </w:t>
      </w:r>
      <w:r w:rsidRPr="003964A4">
        <w:rPr>
          <w:rFonts w:ascii="Calibri" w:hAnsi="Calibri"/>
          <w:i/>
          <w:noProof/>
        </w:rPr>
        <w:t>Adverse clinical events and mortality during hospitalization and 3 months after discharge in cognitively impaired elderly patients.</w:t>
      </w:r>
      <w:r w:rsidRPr="003964A4">
        <w:rPr>
          <w:rFonts w:ascii="Calibri" w:hAnsi="Calibri"/>
          <w:noProof/>
        </w:rPr>
        <w:t xml:space="preserve"> J Gerontol A Biol Sci Med Sci, 2013. </w:t>
      </w:r>
      <w:r w:rsidRPr="003964A4">
        <w:rPr>
          <w:rFonts w:ascii="Calibri" w:hAnsi="Calibri"/>
          <w:b/>
          <w:noProof/>
        </w:rPr>
        <w:t>68</w:t>
      </w:r>
      <w:r w:rsidRPr="003964A4">
        <w:rPr>
          <w:rFonts w:ascii="Calibri" w:hAnsi="Calibri"/>
          <w:noProof/>
        </w:rPr>
        <w:t>(4): p. 419-25.</w:t>
      </w:r>
      <w:bookmarkEnd w:id="79"/>
    </w:p>
    <w:p w:rsidR="003964A4" w:rsidRPr="003964A4" w:rsidRDefault="003964A4" w:rsidP="003964A4">
      <w:pPr>
        <w:spacing w:after="0" w:line="240" w:lineRule="auto"/>
        <w:ind w:left="720" w:hanging="720"/>
        <w:rPr>
          <w:rFonts w:ascii="Calibri" w:hAnsi="Calibri"/>
          <w:noProof/>
        </w:rPr>
      </w:pPr>
      <w:bookmarkStart w:id="80" w:name="_ENREF_80"/>
      <w:r w:rsidRPr="003964A4">
        <w:rPr>
          <w:rFonts w:ascii="Calibri" w:hAnsi="Calibri"/>
          <w:noProof/>
        </w:rPr>
        <w:t>80.</w:t>
      </w:r>
      <w:r w:rsidRPr="003964A4">
        <w:rPr>
          <w:rFonts w:ascii="Calibri" w:hAnsi="Calibri"/>
          <w:noProof/>
        </w:rPr>
        <w:tab/>
        <w:t xml:space="preserve">Zekry, D., et al., </w:t>
      </w:r>
      <w:r w:rsidRPr="003964A4">
        <w:rPr>
          <w:rFonts w:ascii="Calibri" w:hAnsi="Calibri"/>
          <w:i/>
          <w:noProof/>
        </w:rPr>
        <w:t>Mild cognitive impairment, degenerative and vascular dementia as predictors of intra-hospital, short- and long-term mortality in the oldest old.</w:t>
      </w:r>
      <w:r w:rsidRPr="003964A4">
        <w:rPr>
          <w:rFonts w:ascii="Calibri" w:hAnsi="Calibri"/>
          <w:noProof/>
        </w:rPr>
        <w:t xml:space="preserve"> Aging Clinical &amp; Experimental Research, 2011. </w:t>
      </w:r>
      <w:r w:rsidRPr="003964A4">
        <w:rPr>
          <w:rFonts w:ascii="Calibri" w:hAnsi="Calibri"/>
          <w:b/>
          <w:noProof/>
        </w:rPr>
        <w:t>23</w:t>
      </w:r>
      <w:r w:rsidRPr="003964A4">
        <w:rPr>
          <w:rFonts w:ascii="Calibri" w:hAnsi="Calibri"/>
          <w:noProof/>
        </w:rPr>
        <w:t>(1): p. 60.</w:t>
      </w:r>
      <w:bookmarkEnd w:id="80"/>
    </w:p>
    <w:p w:rsidR="003964A4" w:rsidRPr="003964A4" w:rsidRDefault="003964A4" w:rsidP="003964A4">
      <w:pPr>
        <w:spacing w:after="0" w:line="240" w:lineRule="auto"/>
        <w:ind w:left="720" w:hanging="720"/>
        <w:rPr>
          <w:rFonts w:ascii="Calibri" w:hAnsi="Calibri"/>
          <w:noProof/>
        </w:rPr>
      </w:pPr>
      <w:bookmarkStart w:id="81" w:name="_ENREF_81"/>
      <w:r w:rsidRPr="003964A4">
        <w:rPr>
          <w:rFonts w:ascii="Calibri" w:hAnsi="Calibri"/>
          <w:noProof/>
        </w:rPr>
        <w:t>81.</w:t>
      </w:r>
      <w:r w:rsidRPr="003964A4">
        <w:rPr>
          <w:rFonts w:ascii="Calibri" w:hAnsi="Calibri"/>
          <w:noProof/>
        </w:rPr>
        <w:tab/>
        <w:t xml:space="preserve">Thomas, J.M., L.M. Cooney, Jr., and T.R. Fried, </w:t>
      </w:r>
      <w:r w:rsidRPr="003964A4">
        <w:rPr>
          <w:rFonts w:ascii="Calibri" w:hAnsi="Calibri"/>
          <w:i/>
          <w:noProof/>
        </w:rPr>
        <w:t>Systematic review: Health-related characteristics of elderly hospitalized adults and nursing home residents associated with short-term mortality.</w:t>
      </w:r>
      <w:r w:rsidRPr="003964A4">
        <w:rPr>
          <w:rFonts w:ascii="Calibri" w:hAnsi="Calibri"/>
          <w:noProof/>
        </w:rPr>
        <w:t xml:space="preserve"> J Am Geriatr Soc, 2013. </w:t>
      </w:r>
      <w:r w:rsidRPr="003964A4">
        <w:rPr>
          <w:rFonts w:ascii="Calibri" w:hAnsi="Calibri"/>
          <w:b/>
          <w:noProof/>
        </w:rPr>
        <w:t>61</w:t>
      </w:r>
      <w:r w:rsidRPr="003964A4">
        <w:rPr>
          <w:rFonts w:ascii="Calibri" w:hAnsi="Calibri"/>
          <w:noProof/>
        </w:rPr>
        <w:t>(6): p. 902-11.</w:t>
      </w:r>
      <w:bookmarkEnd w:id="81"/>
    </w:p>
    <w:p w:rsidR="003964A4" w:rsidRPr="003964A4" w:rsidRDefault="003964A4" w:rsidP="003964A4">
      <w:pPr>
        <w:spacing w:after="0" w:line="240" w:lineRule="auto"/>
        <w:ind w:left="720" w:hanging="720"/>
        <w:rPr>
          <w:rFonts w:ascii="Calibri" w:hAnsi="Calibri"/>
          <w:noProof/>
        </w:rPr>
      </w:pPr>
      <w:bookmarkStart w:id="82" w:name="_ENREF_82"/>
      <w:r w:rsidRPr="003964A4">
        <w:rPr>
          <w:rFonts w:ascii="Calibri" w:hAnsi="Calibri"/>
          <w:noProof/>
        </w:rPr>
        <w:t>82.</w:t>
      </w:r>
      <w:r w:rsidRPr="003964A4">
        <w:rPr>
          <w:rFonts w:ascii="Calibri" w:hAnsi="Calibri"/>
          <w:noProof/>
        </w:rPr>
        <w:tab/>
        <w:t xml:space="preserve">Zekry, D., et al., </w:t>
      </w:r>
      <w:r w:rsidRPr="003964A4">
        <w:rPr>
          <w:rFonts w:ascii="Calibri" w:hAnsi="Calibri"/>
          <w:i/>
          <w:noProof/>
        </w:rPr>
        <w:t>Does dementia predict adverse hospitalization outcomes? A prospective study in aged inpatients.</w:t>
      </w:r>
      <w:r w:rsidRPr="003964A4">
        <w:rPr>
          <w:rFonts w:ascii="Calibri" w:hAnsi="Calibri"/>
          <w:noProof/>
        </w:rPr>
        <w:t xml:space="preserve"> Int J Geriatr Psychiatry, 2009. </w:t>
      </w:r>
      <w:r w:rsidRPr="003964A4">
        <w:rPr>
          <w:rFonts w:ascii="Calibri" w:hAnsi="Calibri"/>
          <w:b/>
          <w:noProof/>
        </w:rPr>
        <w:t>24</w:t>
      </w:r>
      <w:r w:rsidRPr="003964A4">
        <w:rPr>
          <w:rFonts w:ascii="Calibri" w:hAnsi="Calibri"/>
          <w:noProof/>
        </w:rPr>
        <w:t>(3): p. 283-91.</w:t>
      </w:r>
      <w:bookmarkEnd w:id="82"/>
    </w:p>
    <w:p w:rsidR="003964A4" w:rsidRPr="003964A4" w:rsidRDefault="003964A4" w:rsidP="003964A4">
      <w:pPr>
        <w:spacing w:after="0" w:line="240" w:lineRule="auto"/>
        <w:ind w:left="720" w:hanging="720"/>
        <w:rPr>
          <w:rFonts w:ascii="Calibri" w:hAnsi="Calibri"/>
          <w:noProof/>
        </w:rPr>
      </w:pPr>
      <w:bookmarkStart w:id="83" w:name="_ENREF_83"/>
      <w:r w:rsidRPr="003964A4">
        <w:rPr>
          <w:rFonts w:ascii="Calibri" w:hAnsi="Calibri"/>
          <w:noProof/>
        </w:rPr>
        <w:t>83.</w:t>
      </w:r>
      <w:r w:rsidRPr="003964A4">
        <w:rPr>
          <w:rFonts w:ascii="Calibri" w:hAnsi="Calibri"/>
          <w:noProof/>
        </w:rPr>
        <w:tab/>
        <w:t xml:space="preserve">Freedberg, D.E., et al., </w:t>
      </w:r>
      <w:r w:rsidRPr="003964A4">
        <w:rPr>
          <w:rFonts w:ascii="Calibri" w:hAnsi="Calibri"/>
          <w:i/>
          <w:noProof/>
        </w:rPr>
        <w:t>Cognitive impairment over the age of 85: hospitalization and mortality.</w:t>
      </w:r>
      <w:r w:rsidRPr="003964A4">
        <w:rPr>
          <w:rFonts w:ascii="Calibri" w:hAnsi="Calibri"/>
          <w:noProof/>
        </w:rPr>
        <w:t xml:space="preserve"> Arch Gerontol Geriatr, 2008. </w:t>
      </w:r>
      <w:r w:rsidRPr="003964A4">
        <w:rPr>
          <w:rFonts w:ascii="Calibri" w:hAnsi="Calibri"/>
          <w:b/>
          <w:noProof/>
        </w:rPr>
        <w:t>46</w:t>
      </w:r>
      <w:r w:rsidRPr="003964A4">
        <w:rPr>
          <w:rFonts w:ascii="Calibri" w:hAnsi="Calibri"/>
          <w:noProof/>
        </w:rPr>
        <w:t>.</w:t>
      </w:r>
      <w:bookmarkEnd w:id="83"/>
    </w:p>
    <w:p w:rsidR="003964A4" w:rsidRPr="003964A4" w:rsidRDefault="003964A4" w:rsidP="003964A4">
      <w:pPr>
        <w:spacing w:after="0" w:line="240" w:lineRule="auto"/>
        <w:ind w:left="720" w:hanging="720"/>
        <w:rPr>
          <w:rFonts w:ascii="Calibri" w:hAnsi="Calibri"/>
          <w:noProof/>
        </w:rPr>
      </w:pPr>
      <w:bookmarkStart w:id="84" w:name="_ENREF_84"/>
      <w:r w:rsidRPr="003964A4">
        <w:rPr>
          <w:rFonts w:ascii="Calibri" w:hAnsi="Calibri"/>
          <w:noProof/>
        </w:rPr>
        <w:t>84.</w:t>
      </w:r>
      <w:r w:rsidRPr="003964A4">
        <w:rPr>
          <w:rFonts w:ascii="Calibri" w:hAnsi="Calibri"/>
          <w:noProof/>
        </w:rPr>
        <w:tab/>
        <w:t xml:space="preserve">Kimata, T., et al., </w:t>
      </w:r>
      <w:r w:rsidRPr="003964A4">
        <w:rPr>
          <w:rFonts w:ascii="Calibri" w:hAnsi="Calibri"/>
          <w:i/>
          <w:noProof/>
        </w:rPr>
        <w:t>Absence of outcome difference in elderly patients with and without dementia after acute myocardial infarction.</w:t>
      </w:r>
      <w:r w:rsidRPr="003964A4">
        <w:rPr>
          <w:rFonts w:ascii="Calibri" w:hAnsi="Calibri"/>
          <w:noProof/>
        </w:rPr>
        <w:t xml:space="preserve"> International Heart Journal, 2008. </w:t>
      </w:r>
      <w:r w:rsidRPr="003964A4">
        <w:rPr>
          <w:rFonts w:ascii="Calibri" w:hAnsi="Calibri"/>
          <w:b/>
          <w:noProof/>
        </w:rPr>
        <w:t>49</w:t>
      </w:r>
      <w:r w:rsidRPr="003964A4">
        <w:rPr>
          <w:rFonts w:ascii="Calibri" w:hAnsi="Calibri"/>
          <w:noProof/>
        </w:rPr>
        <w:t>(5): p. 533-543.</w:t>
      </w:r>
      <w:bookmarkEnd w:id="84"/>
    </w:p>
    <w:p w:rsidR="003964A4" w:rsidRPr="003964A4" w:rsidRDefault="003964A4" w:rsidP="003964A4">
      <w:pPr>
        <w:spacing w:after="0" w:line="240" w:lineRule="auto"/>
        <w:ind w:left="720" w:hanging="720"/>
        <w:rPr>
          <w:rFonts w:ascii="Calibri" w:hAnsi="Calibri"/>
          <w:noProof/>
        </w:rPr>
      </w:pPr>
      <w:bookmarkStart w:id="85" w:name="_ENREF_85"/>
      <w:r w:rsidRPr="003964A4">
        <w:rPr>
          <w:rFonts w:ascii="Calibri" w:hAnsi="Calibri"/>
          <w:noProof/>
        </w:rPr>
        <w:t>85.</w:t>
      </w:r>
      <w:r w:rsidRPr="003964A4">
        <w:rPr>
          <w:rFonts w:ascii="Calibri" w:hAnsi="Calibri"/>
          <w:noProof/>
        </w:rPr>
        <w:tab/>
        <w:t xml:space="preserve">Tehrani, D.M., et al., </w:t>
      </w:r>
      <w:r w:rsidRPr="003964A4">
        <w:rPr>
          <w:rFonts w:ascii="Calibri" w:hAnsi="Calibri"/>
          <w:i/>
          <w:noProof/>
        </w:rPr>
        <w:t>In-Hospital Mortality and Coronary Procedure Use for Individuals with Dementia with Acute Myocardial Infarction in the United States.</w:t>
      </w:r>
      <w:r w:rsidRPr="003964A4">
        <w:rPr>
          <w:rFonts w:ascii="Calibri" w:hAnsi="Calibri"/>
          <w:noProof/>
        </w:rPr>
        <w:t xml:space="preserve"> Journal of the American Geriatrics Society, 2013. </w:t>
      </w:r>
      <w:r w:rsidRPr="003964A4">
        <w:rPr>
          <w:rFonts w:ascii="Calibri" w:hAnsi="Calibri"/>
          <w:b/>
          <w:noProof/>
        </w:rPr>
        <w:t>61</w:t>
      </w:r>
      <w:r w:rsidRPr="003964A4">
        <w:rPr>
          <w:rFonts w:ascii="Calibri" w:hAnsi="Calibri"/>
          <w:noProof/>
        </w:rPr>
        <w:t>(11): p. 1932-1936.</w:t>
      </w:r>
      <w:bookmarkEnd w:id="85"/>
    </w:p>
    <w:p w:rsidR="003964A4" w:rsidRPr="003964A4" w:rsidRDefault="003964A4" w:rsidP="003964A4">
      <w:pPr>
        <w:spacing w:after="0" w:line="240" w:lineRule="auto"/>
        <w:ind w:left="720" w:hanging="720"/>
        <w:rPr>
          <w:rFonts w:ascii="Calibri" w:hAnsi="Calibri"/>
          <w:noProof/>
        </w:rPr>
      </w:pPr>
      <w:bookmarkStart w:id="86" w:name="_ENREF_86"/>
      <w:r w:rsidRPr="003964A4">
        <w:rPr>
          <w:rFonts w:ascii="Calibri" w:hAnsi="Calibri"/>
          <w:noProof/>
        </w:rPr>
        <w:t>86.</w:t>
      </w:r>
      <w:r w:rsidRPr="003964A4">
        <w:rPr>
          <w:rFonts w:ascii="Calibri" w:hAnsi="Calibri"/>
          <w:noProof/>
        </w:rPr>
        <w:tab/>
        <w:t xml:space="preserve">Grosmaitre, P., et al., </w:t>
      </w:r>
      <w:r w:rsidRPr="003964A4">
        <w:rPr>
          <w:rFonts w:ascii="Calibri" w:hAnsi="Calibri"/>
          <w:i/>
          <w:noProof/>
        </w:rPr>
        <w:t>Significance of atypical symptoms for the diagnosis and management of myocardial infarction in elderly patients admitted to emergency departments.</w:t>
      </w:r>
      <w:r w:rsidRPr="003964A4">
        <w:rPr>
          <w:rFonts w:ascii="Calibri" w:hAnsi="Calibri"/>
          <w:noProof/>
        </w:rPr>
        <w:t xml:space="preserve"> Archives of cardiovascular diseases, 2013. </w:t>
      </w:r>
      <w:r w:rsidRPr="003964A4">
        <w:rPr>
          <w:rFonts w:ascii="Calibri" w:hAnsi="Calibri"/>
          <w:b/>
          <w:noProof/>
        </w:rPr>
        <w:t>106</w:t>
      </w:r>
      <w:r w:rsidRPr="003964A4">
        <w:rPr>
          <w:rFonts w:ascii="Calibri" w:hAnsi="Calibri"/>
          <w:noProof/>
        </w:rPr>
        <w:t>(11): p. 586-592.</w:t>
      </w:r>
      <w:bookmarkEnd w:id="86"/>
    </w:p>
    <w:p w:rsidR="003964A4" w:rsidRPr="003964A4" w:rsidRDefault="003964A4" w:rsidP="003964A4">
      <w:pPr>
        <w:spacing w:after="0" w:line="240" w:lineRule="auto"/>
        <w:ind w:left="720" w:hanging="720"/>
        <w:rPr>
          <w:rFonts w:ascii="Calibri" w:hAnsi="Calibri"/>
          <w:noProof/>
        </w:rPr>
      </w:pPr>
      <w:bookmarkStart w:id="87" w:name="_ENREF_87"/>
      <w:r w:rsidRPr="003964A4">
        <w:rPr>
          <w:rFonts w:ascii="Calibri" w:hAnsi="Calibri"/>
          <w:noProof/>
        </w:rPr>
        <w:t>87.</w:t>
      </w:r>
      <w:r w:rsidRPr="003964A4">
        <w:rPr>
          <w:rFonts w:ascii="Calibri" w:hAnsi="Calibri"/>
          <w:noProof/>
        </w:rPr>
        <w:tab/>
        <w:t xml:space="preserve">Saposnik, G., et al., </w:t>
      </w:r>
      <w:r w:rsidRPr="003964A4">
        <w:rPr>
          <w:rFonts w:ascii="Calibri" w:hAnsi="Calibri"/>
          <w:i/>
          <w:noProof/>
        </w:rPr>
        <w:t>Is pre-existing dementia an independent predictor of outcome after stroke? A propensity score-matched analysis.</w:t>
      </w:r>
      <w:r w:rsidRPr="003964A4">
        <w:rPr>
          <w:rFonts w:ascii="Calibri" w:hAnsi="Calibri"/>
          <w:noProof/>
        </w:rPr>
        <w:t xml:space="preserve"> Journal of Neurology, 2012. </w:t>
      </w:r>
      <w:r w:rsidRPr="003964A4">
        <w:rPr>
          <w:rFonts w:ascii="Calibri" w:hAnsi="Calibri"/>
          <w:b/>
          <w:noProof/>
        </w:rPr>
        <w:t>259</w:t>
      </w:r>
      <w:r w:rsidRPr="003964A4">
        <w:rPr>
          <w:rFonts w:ascii="Calibri" w:hAnsi="Calibri"/>
          <w:noProof/>
        </w:rPr>
        <w:t>(11): p. 2366-2375.</w:t>
      </w:r>
      <w:bookmarkEnd w:id="87"/>
    </w:p>
    <w:p w:rsidR="003964A4" w:rsidRPr="003964A4" w:rsidRDefault="003964A4" w:rsidP="003964A4">
      <w:pPr>
        <w:spacing w:after="0" w:line="240" w:lineRule="auto"/>
        <w:ind w:left="720" w:hanging="720"/>
        <w:rPr>
          <w:rFonts w:ascii="Calibri" w:hAnsi="Calibri"/>
          <w:noProof/>
        </w:rPr>
      </w:pPr>
      <w:bookmarkStart w:id="88" w:name="_ENREF_88"/>
      <w:r w:rsidRPr="003964A4">
        <w:rPr>
          <w:rFonts w:ascii="Calibri" w:hAnsi="Calibri"/>
          <w:noProof/>
        </w:rPr>
        <w:t>88.</w:t>
      </w:r>
      <w:r w:rsidRPr="003964A4">
        <w:rPr>
          <w:rFonts w:ascii="Calibri" w:hAnsi="Calibri"/>
          <w:noProof/>
        </w:rPr>
        <w:tab/>
        <w:t xml:space="preserve">Pisani, M.A., et al., </w:t>
      </w:r>
      <w:r w:rsidRPr="003964A4">
        <w:rPr>
          <w:rFonts w:ascii="Calibri" w:hAnsi="Calibri"/>
          <w:i/>
          <w:noProof/>
        </w:rPr>
        <w:t>Short-term outcomes in older intensive care unit patients with dementia.</w:t>
      </w:r>
      <w:r w:rsidRPr="003964A4">
        <w:rPr>
          <w:rFonts w:ascii="Calibri" w:hAnsi="Calibri"/>
          <w:noProof/>
        </w:rPr>
        <w:t xml:space="preserve"> Critical Care Medicine, 2005. </w:t>
      </w:r>
      <w:r w:rsidRPr="003964A4">
        <w:rPr>
          <w:rFonts w:ascii="Calibri" w:hAnsi="Calibri"/>
          <w:b/>
          <w:noProof/>
        </w:rPr>
        <w:t>33</w:t>
      </w:r>
      <w:r w:rsidRPr="003964A4">
        <w:rPr>
          <w:rFonts w:ascii="Calibri" w:hAnsi="Calibri"/>
          <w:noProof/>
        </w:rPr>
        <w:t>(6): p. 1371-1376.</w:t>
      </w:r>
      <w:bookmarkEnd w:id="88"/>
    </w:p>
    <w:p w:rsidR="003964A4" w:rsidRPr="003964A4" w:rsidRDefault="003964A4" w:rsidP="003964A4">
      <w:pPr>
        <w:spacing w:after="0" w:line="240" w:lineRule="auto"/>
        <w:ind w:left="720" w:hanging="720"/>
        <w:rPr>
          <w:rFonts w:ascii="Calibri" w:hAnsi="Calibri"/>
          <w:noProof/>
        </w:rPr>
      </w:pPr>
      <w:bookmarkStart w:id="89" w:name="_ENREF_89"/>
      <w:r w:rsidRPr="003964A4">
        <w:rPr>
          <w:rFonts w:ascii="Calibri" w:hAnsi="Calibri"/>
          <w:noProof/>
        </w:rPr>
        <w:t>89.</w:t>
      </w:r>
      <w:r w:rsidRPr="003964A4">
        <w:rPr>
          <w:rFonts w:ascii="Calibri" w:hAnsi="Calibri"/>
          <w:noProof/>
        </w:rPr>
        <w:tab/>
        <w:t xml:space="preserve">Power, C., et al., </w:t>
      </w:r>
      <w:r w:rsidRPr="003964A4">
        <w:rPr>
          <w:rFonts w:ascii="Calibri" w:hAnsi="Calibri"/>
          <w:i/>
          <w:noProof/>
        </w:rPr>
        <w:t>The detection, diagnosis, and impact of cognitive impairment among inpatients aged 65 years and over in an Irish general hospital – a prospective observational study.</w:t>
      </w:r>
      <w:r w:rsidRPr="003964A4">
        <w:rPr>
          <w:rFonts w:ascii="Calibri" w:hAnsi="Calibri"/>
          <w:noProof/>
        </w:rPr>
        <w:t xml:space="preserve"> International Psychogeriatrics, 2017: p. 1-10.</w:t>
      </w:r>
      <w:bookmarkEnd w:id="89"/>
    </w:p>
    <w:p w:rsidR="003964A4" w:rsidRPr="003964A4" w:rsidRDefault="003964A4" w:rsidP="003964A4">
      <w:pPr>
        <w:spacing w:after="0" w:line="240" w:lineRule="auto"/>
        <w:ind w:left="720" w:hanging="720"/>
        <w:rPr>
          <w:rFonts w:ascii="Calibri" w:hAnsi="Calibri"/>
          <w:noProof/>
        </w:rPr>
      </w:pPr>
      <w:bookmarkStart w:id="90" w:name="_ENREF_90"/>
      <w:r w:rsidRPr="003964A4">
        <w:rPr>
          <w:rFonts w:ascii="Calibri" w:hAnsi="Calibri"/>
          <w:noProof/>
        </w:rPr>
        <w:t>90.</w:t>
      </w:r>
      <w:r w:rsidRPr="003964A4">
        <w:rPr>
          <w:rFonts w:ascii="Calibri" w:hAnsi="Calibri"/>
          <w:noProof/>
        </w:rPr>
        <w:tab/>
        <w:t xml:space="preserve">Bo, M., et al., </w:t>
      </w:r>
      <w:r w:rsidRPr="003964A4">
        <w:rPr>
          <w:rFonts w:ascii="Calibri" w:hAnsi="Calibri"/>
          <w:i/>
          <w:noProof/>
        </w:rPr>
        <w:t>Prevalence of and factors associated with prolonged length of stay in older hospitalized medical patients.</w:t>
      </w:r>
      <w:r w:rsidRPr="003964A4">
        <w:rPr>
          <w:rFonts w:ascii="Calibri" w:hAnsi="Calibri"/>
          <w:noProof/>
        </w:rPr>
        <w:t xml:space="preserve"> Geriatrics &amp; Gerontology International, 2016. </w:t>
      </w:r>
      <w:r w:rsidRPr="003964A4">
        <w:rPr>
          <w:rFonts w:ascii="Calibri" w:hAnsi="Calibri"/>
          <w:b/>
          <w:noProof/>
        </w:rPr>
        <w:t>16</w:t>
      </w:r>
      <w:r w:rsidRPr="003964A4">
        <w:rPr>
          <w:rFonts w:ascii="Calibri" w:hAnsi="Calibri"/>
          <w:noProof/>
        </w:rPr>
        <w:t>(3): p. 314.</w:t>
      </w:r>
      <w:bookmarkEnd w:id="90"/>
    </w:p>
    <w:p w:rsidR="003964A4" w:rsidRPr="003964A4" w:rsidRDefault="003964A4" w:rsidP="003964A4">
      <w:pPr>
        <w:spacing w:after="0" w:line="240" w:lineRule="auto"/>
        <w:ind w:left="720" w:hanging="720"/>
        <w:rPr>
          <w:rFonts w:ascii="Calibri" w:hAnsi="Calibri"/>
          <w:noProof/>
        </w:rPr>
      </w:pPr>
      <w:bookmarkStart w:id="91" w:name="_ENREF_91"/>
      <w:r w:rsidRPr="003964A4">
        <w:rPr>
          <w:rFonts w:ascii="Calibri" w:hAnsi="Calibri"/>
          <w:noProof/>
        </w:rPr>
        <w:t>91.</w:t>
      </w:r>
      <w:r w:rsidRPr="003964A4">
        <w:rPr>
          <w:rFonts w:ascii="Calibri" w:hAnsi="Calibri"/>
          <w:noProof/>
        </w:rPr>
        <w:tab/>
        <w:t xml:space="preserve">Tropea, J., et al., </w:t>
      </w:r>
      <w:r w:rsidRPr="003964A4">
        <w:rPr>
          <w:rFonts w:ascii="Calibri" w:hAnsi="Calibri"/>
          <w:i/>
          <w:noProof/>
        </w:rPr>
        <w:t>Poorer outcomes and greater healthcare costs for hospitalised older people with dementia and delirium: a retrospective cohort study.</w:t>
      </w:r>
      <w:r w:rsidRPr="003964A4">
        <w:rPr>
          <w:rFonts w:ascii="Calibri" w:hAnsi="Calibri"/>
          <w:noProof/>
        </w:rPr>
        <w:t xml:space="preserve"> International Journal Of Geriatric Psychiatry, 2016.</w:t>
      </w:r>
      <w:bookmarkEnd w:id="91"/>
    </w:p>
    <w:p w:rsidR="003964A4" w:rsidRPr="003964A4" w:rsidRDefault="003964A4" w:rsidP="003964A4">
      <w:pPr>
        <w:spacing w:after="0" w:line="240" w:lineRule="auto"/>
        <w:ind w:left="720" w:hanging="720"/>
        <w:rPr>
          <w:rFonts w:ascii="Calibri" w:hAnsi="Calibri"/>
          <w:noProof/>
        </w:rPr>
      </w:pPr>
      <w:bookmarkStart w:id="92" w:name="_ENREF_92"/>
      <w:r w:rsidRPr="003964A4">
        <w:rPr>
          <w:rFonts w:ascii="Calibri" w:hAnsi="Calibri"/>
          <w:noProof/>
        </w:rPr>
        <w:t>92.</w:t>
      </w:r>
      <w:r w:rsidRPr="003964A4">
        <w:rPr>
          <w:rFonts w:ascii="Calibri" w:hAnsi="Calibri"/>
          <w:noProof/>
        </w:rPr>
        <w:tab/>
        <w:t xml:space="preserve">Connolly, S. and E. O'Shea, </w:t>
      </w:r>
      <w:r w:rsidRPr="003964A4">
        <w:rPr>
          <w:rFonts w:ascii="Calibri" w:hAnsi="Calibri"/>
          <w:i/>
          <w:noProof/>
        </w:rPr>
        <w:t>The impact of dementia on length of stay in acute hospitals in Ireland.</w:t>
      </w:r>
      <w:r w:rsidRPr="003964A4">
        <w:rPr>
          <w:rFonts w:ascii="Calibri" w:hAnsi="Calibri"/>
          <w:noProof/>
        </w:rPr>
        <w:t xml:space="preserve"> Dementia (London), 2015. </w:t>
      </w:r>
      <w:r w:rsidRPr="003964A4">
        <w:rPr>
          <w:rFonts w:ascii="Calibri" w:hAnsi="Calibri"/>
          <w:b/>
          <w:noProof/>
        </w:rPr>
        <w:t>14</w:t>
      </w:r>
      <w:r w:rsidRPr="003964A4">
        <w:rPr>
          <w:rFonts w:ascii="Calibri" w:hAnsi="Calibri"/>
          <w:noProof/>
        </w:rPr>
        <w:t>(5): p. 650-8.</w:t>
      </w:r>
      <w:bookmarkEnd w:id="92"/>
    </w:p>
    <w:p w:rsidR="003964A4" w:rsidRPr="003964A4" w:rsidRDefault="003964A4" w:rsidP="003964A4">
      <w:pPr>
        <w:spacing w:after="0" w:line="240" w:lineRule="auto"/>
        <w:ind w:left="720" w:hanging="720"/>
        <w:rPr>
          <w:rFonts w:ascii="Calibri" w:hAnsi="Calibri"/>
          <w:noProof/>
        </w:rPr>
      </w:pPr>
      <w:bookmarkStart w:id="93" w:name="_ENREF_93"/>
      <w:r w:rsidRPr="003964A4">
        <w:rPr>
          <w:rFonts w:ascii="Calibri" w:hAnsi="Calibri"/>
          <w:noProof/>
        </w:rPr>
        <w:t>93.</w:t>
      </w:r>
      <w:r w:rsidRPr="003964A4">
        <w:rPr>
          <w:rFonts w:ascii="Calibri" w:hAnsi="Calibri"/>
          <w:noProof/>
        </w:rPr>
        <w:tab/>
        <w:t xml:space="preserve">Wancata, J., et al., </w:t>
      </w:r>
      <w:r w:rsidRPr="003964A4">
        <w:rPr>
          <w:rFonts w:ascii="Calibri" w:hAnsi="Calibri"/>
          <w:i/>
          <w:noProof/>
        </w:rPr>
        <w:t>The consequences of non-cognitive symptoms of dementia in medical hospital departments.</w:t>
      </w:r>
      <w:r w:rsidRPr="003964A4">
        <w:rPr>
          <w:rFonts w:ascii="Calibri" w:hAnsi="Calibri"/>
          <w:noProof/>
        </w:rPr>
        <w:t xml:space="preserve"> International Journal Of Psychiatry In Medicine, 2003. </w:t>
      </w:r>
      <w:r w:rsidRPr="003964A4">
        <w:rPr>
          <w:rFonts w:ascii="Calibri" w:hAnsi="Calibri"/>
          <w:b/>
          <w:noProof/>
        </w:rPr>
        <w:t>33</w:t>
      </w:r>
      <w:r w:rsidRPr="003964A4">
        <w:rPr>
          <w:rFonts w:ascii="Calibri" w:hAnsi="Calibri"/>
          <w:noProof/>
        </w:rPr>
        <w:t>(3): p. 257-271.</w:t>
      </w:r>
      <w:bookmarkEnd w:id="93"/>
    </w:p>
    <w:p w:rsidR="003964A4" w:rsidRPr="003964A4" w:rsidRDefault="003964A4" w:rsidP="003964A4">
      <w:pPr>
        <w:spacing w:after="0" w:line="240" w:lineRule="auto"/>
        <w:ind w:left="720" w:hanging="720"/>
        <w:rPr>
          <w:rFonts w:ascii="Calibri" w:hAnsi="Calibri"/>
          <w:noProof/>
        </w:rPr>
      </w:pPr>
      <w:bookmarkStart w:id="94" w:name="_ENREF_94"/>
      <w:r w:rsidRPr="003964A4">
        <w:rPr>
          <w:rFonts w:ascii="Calibri" w:hAnsi="Calibri"/>
          <w:noProof/>
        </w:rPr>
        <w:t>94.</w:t>
      </w:r>
      <w:r w:rsidRPr="003964A4">
        <w:rPr>
          <w:rFonts w:ascii="Calibri" w:hAnsi="Calibri"/>
          <w:noProof/>
        </w:rPr>
        <w:tab/>
        <w:t xml:space="preserve">Li, F., F. Wang, and J. Jia, </w:t>
      </w:r>
      <w:r w:rsidRPr="003964A4">
        <w:rPr>
          <w:rFonts w:ascii="Calibri" w:hAnsi="Calibri"/>
          <w:i/>
          <w:noProof/>
        </w:rPr>
        <w:t>Evaluating the prevalence of dementia in hospitalized older adults and effects of comorbid dementia on patients' hospital course.</w:t>
      </w:r>
      <w:r w:rsidRPr="003964A4">
        <w:rPr>
          <w:rFonts w:ascii="Calibri" w:hAnsi="Calibri"/>
          <w:noProof/>
        </w:rPr>
        <w:t xml:space="preserve"> Aging Clinical And Experimental Research, 2013. </w:t>
      </w:r>
      <w:r w:rsidRPr="003964A4">
        <w:rPr>
          <w:rFonts w:ascii="Calibri" w:hAnsi="Calibri"/>
          <w:b/>
          <w:noProof/>
        </w:rPr>
        <w:t>25</w:t>
      </w:r>
      <w:r w:rsidRPr="003964A4">
        <w:rPr>
          <w:rFonts w:ascii="Calibri" w:hAnsi="Calibri"/>
          <w:noProof/>
        </w:rPr>
        <w:t>(4): p. 393-401.</w:t>
      </w:r>
      <w:bookmarkEnd w:id="94"/>
    </w:p>
    <w:p w:rsidR="003964A4" w:rsidRPr="003964A4" w:rsidRDefault="003964A4" w:rsidP="003964A4">
      <w:pPr>
        <w:spacing w:after="0" w:line="240" w:lineRule="auto"/>
        <w:ind w:left="720" w:hanging="720"/>
        <w:rPr>
          <w:rFonts w:ascii="Calibri" w:hAnsi="Calibri"/>
          <w:noProof/>
        </w:rPr>
      </w:pPr>
      <w:bookmarkStart w:id="95" w:name="_ENREF_95"/>
      <w:r w:rsidRPr="003964A4">
        <w:rPr>
          <w:rFonts w:ascii="Calibri" w:hAnsi="Calibri"/>
          <w:noProof/>
        </w:rPr>
        <w:t>95.</w:t>
      </w:r>
      <w:r w:rsidRPr="003964A4">
        <w:rPr>
          <w:rFonts w:ascii="Calibri" w:hAnsi="Calibri"/>
          <w:noProof/>
        </w:rPr>
        <w:tab/>
        <w:t xml:space="preserve">Annear, M.J., et al., </w:t>
      </w:r>
      <w:r w:rsidRPr="003964A4">
        <w:rPr>
          <w:rFonts w:ascii="Calibri" w:hAnsi="Calibri"/>
          <w:i/>
          <w:noProof/>
        </w:rPr>
        <w:t>Counting the cost of dementia-related hospital admissions: A regional investigation.</w:t>
      </w:r>
      <w:r w:rsidRPr="003964A4">
        <w:rPr>
          <w:rFonts w:ascii="Calibri" w:hAnsi="Calibri"/>
          <w:noProof/>
        </w:rPr>
        <w:t xml:space="preserve"> Australasian Journal on Ageing, 2016. </w:t>
      </w:r>
      <w:r w:rsidRPr="003964A4">
        <w:rPr>
          <w:rFonts w:ascii="Calibri" w:hAnsi="Calibri"/>
          <w:b/>
          <w:noProof/>
        </w:rPr>
        <w:t>35</w:t>
      </w:r>
      <w:r w:rsidRPr="003964A4">
        <w:rPr>
          <w:rFonts w:ascii="Calibri" w:hAnsi="Calibri"/>
          <w:noProof/>
        </w:rPr>
        <w:t>(3): p. E32-E35.</w:t>
      </w:r>
      <w:bookmarkEnd w:id="95"/>
    </w:p>
    <w:p w:rsidR="003964A4" w:rsidRPr="003964A4" w:rsidRDefault="003964A4" w:rsidP="003964A4">
      <w:pPr>
        <w:spacing w:after="0" w:line="240" w:lineRule="auto"/>
        <w:ind w:left="720" w:hanging="720"/>
        <w:rPr>
          <w:rFonts w:ascii="Calibri" w:hAnsi="Calibri"/>
          <w:noProof/>
        </w:rPr>
      </w:pPr>
      <w:bookmarkStart w:id="96" w:name="_ENREF_96"/>
      <w:r w:rsidRPr="003964A4">
        <w:rPr>
          <w:rFonts w:ascii="Calibri" w:hAnsi="Calibri"/>
          <w:noProof/>
        </w:rPr>
        <w:t>96.</w:t>
      </w:r>
      <w:r w:rsidRPr="003964A4">
        <w:rPr>
          <w:rFonts w:ascii="Calibri" w:hAnsi="Calibri"/>
          <w:noProof/>
        </w:rPr>
        <w:tab/>
        <w:t xml:space="preserve">Briggs, R., et al., </w:t>
      </w:r>
      <w:r w:rsidRPr="003964A4">
        <w:rPr>
          <w:rFonts w:ascii="Calibri" w:hAnsi="Calibri"/>
          <w:i/>
          <w:noProof/>
        </w:rPr>
        <w:t>Acute hospital care: how much activity is attributable to caring for patients with dementia?</w:t>
      </w:r>
      <w:r w:rsidRPr="003964A4">
        <w:rPr>
          <w:rFonts w:ascii="Calibri" w:hAnsi="Calibri"/>
          <w:noProof/>
        </w:rPr>
        <w:t xml:space="preserve"> QJM: Monthly Journal Of The Association Of Physicians, 2016. </w:t>
      </w:r>
      <w:r w:rsidRPr="003964A4">
        <w:rPr>
          <w:rFonts w:ascii="Calibri" w:hAnsi="Calibri"/>
          <w:b/>
          <w:noProof/>
        </w:rPr>
        <w:t>109</w:t>
      </w:r>
      <w:r w:rsidRPr="003964A4">
        <w:rPr>
          <w:rFonts w:ascii="Calibri" w:hAnsi="Calibri"/>
          <w:noProof/>
        </w:rPr>
        <w:t>(1): p. 41-44.</w:t>
      </w:r>
      <w:bookmarkEnd w:id="96"/>
    </w:p>
    <w:p w:rsidR="003964A4" w:rsidRPr="003964A4" w:rsidRDefault="003964A4" w:rsidP="003964A4">
      <w:pPr>
        <w:spacing w:after="0" w:line="240" w:lineRule="auto"/>
        <w:ind w:left="720" w:hanging="720"/>
        <w:rPr>
          <w:rFonts w:ascii="Calibri" w:hAnsi="Calibri"/>
          <w:noProof/>
        </w:rPr>
      </w:pPr>
      <w:bookmarkStart w:id="97" w:name="_ENREF_97"/>
      <w:r w:rsidRPr="003964A4">
        <w:rPr>
          <w:rFonts w:ascii="Calibri" w:hAnsi="Calibri"/>
          <w:noProof/>
        </w:rPr>
        <w:t>97.</w:t>
      </w:r>
      <w:r w:rsidRPr="003964A4">
        <w:rPr>
          <w:rFonts w:ascii="Calibri" w:hAnsi="Calibri"/>
          <w:noProof/>
        </w:rPr>
        <w:tab/>
        <w:t xml:space="preserve">Lang, P., et al., </w:t>
      </w:r>
      <w:r w:rsidRPr="003964A4">
        <w:rPr>
          <w:rFonts w:ascii="Calibri" w:hAnsi="Calibri"/>
          <w:i/>
          <w:noProof/>
        </w:rPr>
        <w:t>Early markers of prolonged hospital stays in older people: a prospective, multicenter study of 908 inpatients in French acute hospitals [corrected] [published erratum appears in J AM GERIATR SOC 2006 Sep;54(9):1479-80].</w:t>
      </w:r>
      <w:r w:rsidRPr="003964A4">
        <w:rPr>
          <w:rFonts w:ascii="Calibri" w:hAnsi="Calibri"/>
          <w:noProof/>
        </w:rPr>
        <w:t xml:space="preserve"> Journal of the American Geriatrics Society, 2006. </w:t>
      </w:r>
      <w:r w:rsidRPr="003964A4">
        <w:rPr>
          <w:rFonts w:ascii="Calibri" w:hAnsi="Calibri"/>
          <w:b/>
          <w:noProof/>
        </w:rPr>
        <w:t>54</w:t>
      </w:r>
      <w:r w:rsidRPr="003964A4">
        <w:rPr>
          <w:rFonts w:ascii="Calibri" w:hAnsi="Calibri"/>
          <w:noProof/>
        </w:rPr>
        <w:t>(7): p. 1031-1039.</w:t>
      </w:r>
      <w:bookmarkEnd w:id="97"/>
    </w:p>
    <w:p w:rsidR="003964A4" w:rsidRPr="003964A4" w:rsidRDefault="003964A4" w:rsidP="003964A4">
      <w:pPr>
        <w:spacing w:after="0" w:line="240" w:lineRule="auto"/>
        <w:ind w:left="720" w:hanging="720"/>
        <w:rPr>
          <w:rFonts w:ascii="Calibri" w:hAnsi="Calibri"/>
          <w:noProof/>
        </w:rPr>
      </w:pPr>
      <w:bookmarkStart w:id="98" w:name="_ENREF_98"/>
      <w:r w:rsidRPr="003964A4">
        <w:rPr>
          <w:rFonts w:ascii="Calibri" w:hAnsi="Calibri"/>
          <w:noProof/>
        </w:rPr>
        <w:t>98.</w:t>
      </w:r>
      <w:r w:rsidRPr="003964A4">
        <w:rPr>
          <w:rFonts w:ascii="Calibri" w:hAnsi="Calibri"/>
          <w:noProof/>
        </w:rPr>
        <w:tab/>
        <w:t xml:space="preserve">Holmes, J. and A. House, </w:t>
      </w:r>
      <w:r w:rsidRPr="003964A4">
        <w:rPr>
          <w:rFonts w:ascii="Calibri" w:hAnsi="Calibri"/>
          <w:i/>
          <w:noProof/>
        </w:rPr>
        <w:t>Psychiatric illness predicts poor outcome after surgery for hip fracture: a prospective cohort study.</w:t>
      </w:r>
      <w:r w:rsidRPr="003964A4">
        <w:rPr>
          <w:rFonts w:ascii="Calibri" w:hAnsi="Calibri"/>
          <w:noProof/>
        </w:rPr>
        <w:t xml:space="preserve"> Psychol Med, 2000. </w:t>
      </w:r>
      <w:r w:rsidRPr="003964A4">
        <w:rPr>
          <w:rFonts w:ascii="Calibri" w:hAnsi="Calibri"/>
          <w:b/>
          <w:noProof/>
        </w:rPr>
        <w:t>30</w:t>
      </w:r>
      <w:r w:rsidRPr="003964A4">
        <w:rPr>
          <w:rFonts w:ascii="Calibri" w:hAnsi="Calibri"/>
          <w:noProof/>
        </w:rPr>
        <w:t>(4): p. 921-9.</w:t>
      </w:r>
      <w:bookmarkEnd w:id="98"/>
    </w:p>
    <w:p w:rsidR="003964A4" w:rsidRPr="003964A4" w:rsidRDefault="003964A4" w:rsidP="003964A4">
      <w:pPr>
        <w:spacing w:after="0" w:line="240" w:lineRule="auto"/>
        <w:ind w:left="720" w:hanging="720"/>
        <w:rPr>
          <w:rFonts w:ascii="Calibri" w:hAnsi="Calibri"/>
          <w:noProof/>
        </w:rPr>
      </w:pPr>
      <w:bookmarkStart w:id="99" w:name="_ENREF_99"/>
      <w:r w:rsidRPr="003964A4">
        <w:rPr>
          <w:rFonts w:ascii="Calibri" w:hAnsi="Calibri"/>
          <w:noProof/>
        </w:rPr>
        <w:t>99.</w:t>
      </w:r>
      <w:r w:rsidRPr="003964A4">
        <w:rPr>
          <w:rFonts w:ascii="Calibri" w:hAnsi="Calibri"/>
          <w:noProof/>
        </w:rPr>
        <w:tab/>
        <w:t xml:space="preserve">Murata, A., et al., </w:t>
      </w:r>
      <w:r w:rsidRPr="003964A4">
        <w:rPr>
          <w:rFonts w:ascii="Calibri" w:hAnsi="Calibri"/>
          <w:i/>
          <w:noProof/>
        </w:rPr>
        <w:t>Effect of dementia on outcomes of elderly patients with hemorrhagic peptic ulcer disease based on a national administrative database.</w:t>
      </w:r>
      <w:r w:rsidRPr="003964A4">
        <w:rPr>
          <w:rFonts w:ascii="Calibri" w:hAnsi="Calibri"/>
          <w:noProof/>
        </w:rPr>
        <w:t xml:space="preserve"> Aging Clinical And Experimental Research, 2015. </w:t>
      </w:r>
      <w:r w:rsidRPr="003964A4">
        <w:rPr>
          <w:rFonts w:ascii="Calibri" w:hAnsi="Calibri"/>
          <w:b/>
          <w:noProof/>
        </w:rPr>
        <w:t>27</w:t>
      </w:r>
      <w:r w:rsidRPr="003964A4">
        <w:rPr>
          <w:rFonts w:ascii="Calibri" w:hAnsi="Calibri"/>
          <w:noProof/>
        </w:rPr>
        <w:t>(5): p. 717-725.</w:t>
      </w:r>
      <w:bookmarkEnd w:id="99"/>
    </w:p>
    <w:p w:rsidR="003964A4" w:rsidRPr="003964A4" w:rsidRDefault="003964A4" w:rsidP="003964A4">
      <w:pPr>
        <w:spacing w:after="0" w:line="240" w:lineRule="auto"/>
        <w:ind w:left="720" w:hanging="720"/>
        <w:rPr>
          <w:rFonts w:ascii="Calibri" w:hAnsi="Calibri"/>
          <w:noProof/>
        </w:rPr>
      </w:pPr>
      <w:bookmarkStart w:id="100" w:name="_ENREF_100"/>
      <w:r w:rsidRPr="003964A4">
        <w:rPr>
          <w:rFonts w:ascii="Calibri" w:hAnsi="Calibri"/>
          <w:noProof/>
        </w:rPr>
        <w:t>100.</w:t>
      </w:r>
      <w:r w:rsidRPr="003964A4">
        <w:rPr>
          <w:rFonts w:ascii="Calibri" w:hAnsi="Calibri"/>
          <w:noProof/>
        </w:rPr>
        <w:tab/>
        <w:t xml:space="preserve">Timmons, S., et al., </w:t>
      </w:r>
      <w:r w:rsidRPr="003964A4">
        <w:rPr>
          <w:rFonts w:ascii="Calibri" w:hAnsi="Calibri"/>
          <w:i/>
          <w:noProof/>
        </w:rPr>
        <w:t>Acute hospital dementia care: results from a national audit.</w:t>
      </w:r>
      <w:r w:rsidRPr="003964A4">
        <w:rPr>
          <w:rFonts w:ascii="Calibri" w:hAnsi="Calibri"/>
          <w:noProof/>
        </w:rPr>
        <w:t xml:space="preserve"> BMC Geriatrics, 2016. </w:t>
      </w:r>
      <w:r w:rsidRPr="003964A4">
        <w:rPr>
          <w:rFonts w:ascii="Calibri" w:hAnsi="Calibri"/>
          <w:b/>
          <w:noProof/>
        </w:rPr>
        <w:t>16</w:t>
      </w:r>
      <w:r w:rsidRPr="003964A4">
        <w:rPr>
          <w:rFonts w:ascii="Calibri" w:hAnsi="Calibri"/>
          <w:noProof/>
        </w:rPr>
        <w:t>: p. 1.</w:t>
      </w:r>
      <w:bookmarkEnd w:id="100"/>
    </w:p>
    <w:p w:rsidR="003964A4" w:rsidRPr="003964A4" w:rsidRDefault="003964A4" w:rsidP="003964A4">
      <w:pPr>
        <w:spacing w:after="0" w:line="240" w:lineRule="auto"/>
        <w:ind w:left="720" w:hanging="720"/>
        <w:rPr>
          <w:rFonts w:ascii="Calibri" w:hAnsi="Calibri"/>
          <w:noProof/>
        </w:rPr>
      </w:pPr>
      <w:bookmarkStart w:id="101" w:name="_ENREF_101"/>
      <w:r w:rsidRPr="003964A4">
        <w:rPr>
          <w:rFonts w:ascii="Calibri" w:hAnsi="Calibri"/>
          <w:noProof/>
        </w:rPr>
        <w:t>101.</w:t>
      </w:r>
      <w:r w:rsidRPr="003964A4">
        <w:rPr>
          <w:rFonts w:ascii="Calibri" w:hAnsi="Calibri"/>
          <w:noProof/>
        </w:rPr>
        <w:tab/>
        <w:t xml:space="preserve">Saravay, S.M., et al., </w:t>
      </w:r>
      <w:r w:rsidRPr="003964A4">
        <w:rPr>
          <w:rFonts w:ascii="Calibri" w:hAnsi="Calibri"/>
          <w:i/>
          <w:noProof/>
        </w:rPr>
        <w:t>How do delirium and dementia increase length of stay of elderly general medical inpatients?</w:t>
      </w:r>
      <w:r w:rsidRPr="003964A4">
        <w:rPr>
          <w:rFonts w:ascii="Calibri" w:hAnsi="Calibri"/>
          <w:noProof/>
        </w:rPr>
        <w:t xml:space="preserve"> Psychosomatics, 2004. </w:t>
      </w:r>
      <w:r w:rsidRPr="003964A4">
        <w:rPr>
          <w:rFonts w:ascii="Calibri" w:hAnsi="Calibri"/>
          <w:b/>
          <w:noProof/>
        </w:rPr>
        <w:t>45</w:t>
      </w:r>
      <w:r w:rsidRPr="003964A4">
        <w:rPr>
          <w:rFonts w:ascii="Calibri" w:hAnsi="Calibri"/>
          <w:noProof/>
        </w:rPr>
        <w:t>(3): p. 235.</w:t>
      </w:r>
      <w:bookmarkEnd w:id="101"/>
    </w:p>
    <w:p w:rsidR="003964A4" w:rsidRPr="003964A4" w:rsidRDefault="003964A4" w:rsidP="003964A4">
      <w:pPr>
        <w:spacing w:after="0" w:line="240" w:lineRule="auto"/>
        <w:ind w:left="720" w:hanging="720"/>
        <w:rPr>
          <w:rFonts w:ascii="Calibri" w:hAnsi="Calibri"/>
          <w:noProof/>
        </w:rPr>
      </w:pPr>
      <w:bookmarkStart w:id="102" w:name="_ENREF_102"/>
      <w:r w:rsidRPr="003964A4">
        <w:rPr>
          <w:rFonts w:ascii="Calibri" w:hAnsi="Calibri"/>
          <w:noProof/>
        </w:rPr>
        <w:t>102.</w:t>
      </w:r>
      <w:r w:rsidRPr="003964A4">
        <w:rPr>
          <w:rFonts w:ascii="Calibri" w:hAnsi="Calibri"/>
          <w:noProof/>
        </w:rPr>
        <w:tab/>
        <w:t xml:space="preserve">Bail, K., et al., </w:t>
      </w:r>
      <w:r w:rsidRPr="003964A4">
        <w:rPr>
          <w:rFonts w:ascii="Calibri" w:hAnsi="Calibri"/>
          <w:i/>
          <w:noProof/>
        </w:rPr>
        <w:t>The cost of hospital-acquired complications for older people with and without dementia; a retrospective cohort study.</w:t>
      </w:r>
      <w:r w:rsidRPr="003964A4">
        <w:rPr>
          <w:rFonts w:ascii="Calibri" w:hAnsi="Calibri"/>
          <w:noProof/>
        </w:rPr>
        <w:t xml:space="preserve"> BMC Health Serv Res, 2015. </w:t>
      </w:r>
      <w:r w:rsidRPr="003964A4">
        <w:rPr>
          <w:rFonts w:ascii="Calibri" w:hAnsi="Calibri"/>
          <w:b/>
          <w:noProof/>
        </w:rPr>
        <w:t>15</w:t>
      </w:r>
      <w:r w:rsidRPr="003964A4">
        <w:rPr>
          <w:rFonts w:ascii="Calibri" w:hAnsi="Calibri"/>
          <w:noProof/>
        </w:rPr>
        <w:t>: p. 91.</w:t>
      </w:r>
      <w:bookmarkEnd w:id="102"/>
    </w:p>
    <w:p w:rsidR="003964A4" w:rsidRPr="003964A4" w:rsidRDefault="003964A4" w:rsidP="003964A4">
      <w:pPr>
        <w:spacing w:after="0" w:line="240" w:lineRule="auto"/>
        <w:ind w:left="720" w:hanging="720"/>
        <w:rPr>
          <w:rFonts w:ascii="Calibri" w:hAnsi="Calibri"/>
          <w:noProof/>
        </w:rPr>
      </w:pPr>
      <w:bookmarkStart w:id="103" w:name="_ENREF_103"/>
      <w:r w:rsidRPr="003964A4">
        <w:rPr>
          <w:rFonts w:ascii="Calibri" w:hAnsi="Calibri"/>
          <w:noProof/>
        </w:rPr>
        <w:t>103.</w:t>
      </w:r>
      <w:r w:rsidRPr="003964A4">
        <w:rPr>
          <w:rFonts w:ascii="Calibri" w:hAnsi="Calibri"/>
          <w:noProof/>
        </w:rPr>
        <w:tab/>
        <w:t xml:space="preserve">Chang, C.C., et al., </w:t>
      </w:r>
      <w:r w:rsidRPr="003964A4">
        <w:rPr>
          <w:rFonts w:ascii="Calibri" w:hAnsi="Calibri"/>
          <w:i/>
          <w:noProof/>
        </w:rPr>
        <w:t>The impact of admission etiology on recurrent or frequent admission a hospital-based cohort comparing three dementia subtypes with 4 years longitudinal follow-ups.</w:t>
      </w:r>
      <w:r w:rsidRPr="003964A4">
        <w:rPr>
          <w:rFonts w:ascii="Calibri" w:hAnsi="Calibri"/>
          <w:noProof/>
        </w:rPr>
        <w:t xml:space="preserve"> Medicine (United States), 2015. </w:t>
      </w:r>
      <w:r w:rsidRPr="003964A4">
        <w:rPr>
          <w:rFonts w:ascii="Calibri" w:hAnsi="Calibri"/>
          <w:b/>
          <w:noProof/>
        </w:rPr>
        <w:t>94</w:t>
      </w:r>
      <w:r w:rsidRPr="003964A4">
        <w:rPr>
          <w:rFonts w:ascii="Calibri" w:hAnsi="Calibri"/>
          <w:noProof/>
        </w:rPr>
        <w:t>(46): p. e2091.</w:t>
      </w:r>
      <w:bookmarkEnd w:id="103"/>
    </w:p>
    <w:p w:rsidR="003964A4" w:rsidRPr="003964A4" w:rsidRDefault="003964A4" w:rsidP="003964A4">
      <w:pPr>
        <w:spacing w:after="0" w:line="240" w:lineRule="auto"/>
        <w:ind w:left="720" w:hanging="720"/>
        <w:rPr>
          <w:rFonts w:ascii="Calibri" w:hAnsi="Calibri"/>
          <w:noProof/>
        </w:rPr>
      </w:pPr>
      <w:bookmarkStart w:id="104" w:name="_ENREF_104"/>
      <w:r w:rsidRPr="003964A4">
        <w:rPr>
          <w:rFonts w:ascii="Calibri" w:hAnsi="Calibri"/>
          <w:noProof/>
        </w:rPr>
        <w:t>104.</w:t>
      </w:r>
      <w:r w:rsidRPr="003964A4">
        <w:rPr>
          <w:rFonts w:ascii="Calibri" w:hAnsi="Calibri"/>
          <w:noProof/>
        </w:rPr>
        <w:tab/>
        <w:t xml:space="preserve">Lane, M.J., et al., </w:t>
      </w:r>
      <w:r w:rsidRPr="003964A4">
        <w:rPr>
          <w:rFonts w:ascii="Calibri" w:hAnsi="Calibri"/>
          <w:i/>
          <w:noProof/>
        </w:rPr>
        <w:t>Location of death as an indicator of end-of-life costs for the person with dementia.</w:t>
      </w:r>
      <w:r w:rsidRPr="003964A4">
        <w:rPr>
          <w:rFonts w:ascii="Calibri" w:hAnsi="Calibri"/>
          <w:noProof/>
        </w:rPr>
        <w:t xml:space="preserve"> American Journal of Alzheimer's Disease, 1998. </w:t>
      </w:r>
      <w:r w:rsidRPr="003964A4">
        <w:rPr>
          <w:rFonts w:ascii="Calibri" w:hAnsi="Calibri"/>
          <w:b/>
          <w:noProof/>
        </w:rPr>
        <w:t>13</w:t>
      </w:r>
      <w:r w:rsidRPr="003964A4">
        <w:rPr>
          <w:rFonts w:ascii="Calibri" w:hAnsi="Calibri"/>
          <w:noProof/>
        </w:rPr>
        <w:t>(4): p. 208-210.</w:t>
      </w:r>
      <w:bookmarkEnd w:id="104"/>
    </w:p>
    <w:p w:rsidR="003964A4" w:rsidRPr="003964A4" w:rsidRDefault="003964A4" w:rsidP="003964A4">
      <w:pPr>
        <w:spacing w:after="0" w:line="240" w:lineRule="auto"/>
        <w:ind w:left="720" w:hanging="720"/>
        <w:rPr>
          <w:rFonts w:ascii="Calibri" w:hAnsi="Calibri"/>
          <w:noProof/>
        </w:rPr>
      </w:pPr>
      <w:bookmarkStart w:id="105" w:name="_ENREF_105"/>
      <w:r w:rsidRPr="003964A4">
        <w:rPr>
          <w:rFonts w:ascii="Calibri" w:hAnsi="Calibri"/>
          <w:noProof/>
        </w:rPr>
        <w:t>105.</w:t>
      </w:r>
      <w:r w:rsidRPr="003964A4">
        <w:rPr>
          <w:rFonts w:ascii="Calibri" w:hAnsi="Calibri"/>
          <w:noProof/>
        </w:rPr>
        <w:tab/>
        <w:t xml:space="preserve">Araw, M., et al., </w:t>
      </w:r>
      <w:r w:rsidRPr="003964A4">
        <w:rPr>
          <w:rFonts w:ascii="Calibri" w:hAnsi="Calibri"/>
          <w:i/>
          <w:noProof/>
        </w:rPr>
        <w:t>Does a palliative care consult decrease the cost of caring for hospitalized patients with dementia?</w:t>
      </w:r>
      <w:r w:rsidRPr="003964A4">
        <w:rPr>
          <w:rFonts w:ascii="Calibri" w:hAnsi="Calibri"/>
          <w:noProof/>
        </w:rPr>
        <w:t xml:space="preserve"> Palliative &amp; Supportive Care, 2015. </w:t>
      </w:r>
      <w:r w:rsidRPr="003964A4">
        <w:rPr>
          <w:rFonts w:ascii="Calibri" w:hAnsi="Calibri"/>
          <w:b/>
          <w:noProof/>
        </w:rPr>
        <w:t>13</w:t>
      </w:r>
      <w:r w:rsidRPr="003964A4">
        <w:rPr>
          <w:rFonts w:ascii="Calibri" w:hAnsi="Calibri"/>
          <w:noProof/>
        </w:rPr>
        <w:t>(6): p. 1535-1540.</w:t>
      </w:r>
      <w:bookmarkEnd w:id="105"/>
    </w:p>
    <w:p w:rsidR="003964A4" w:rsidRPr="003964A4" w:rsidRDefault="003964A4" w:rsidP="003964A4">
      <w:pPr>
        <w:spacing w:after="0" w:line="240" w:lineRule="auto"/>
        <w:ind w:left="720" w:hanging="720"/>
        <w:rPr>
          <w:rFonts w:ascii="Calibri" w:hAnsi="Calibri"/>
          <w:noProof/>
        </w:rPr>
      </w:pPr>
      <w:bookmarkStart w:id="106" w:name="_ENREF_106"/>
      <w:r w:rsidRPr="003964A4">
        <w:rPr>
          <w:rFonts w:ascii="Calibri" w:hAnsi="Calibri"/>
          <w:noProof/>
        </w:rPr>
        <w:t>106.</w:t>
      </w:r>
      <w:r w:rsidRPr="003964A4">
        <w:rPr>
          <w:rFonts w:ascii="Calibri" w:hAnsi="Calibri"/>
          <w:noProof/>
        </w:rPr>
        <w:tab/>
        <w:t xml:space="preserve">Harrison, J.K., et al., </w:t>
      </w:r>
      <w:r w:rsidRPr="003964A4">
        <w:rPr>
          <w:rFonts w:ascii="Calibri" w:hAnsi="Calibri"/>
          <w:i/>
          <w:noProof/>
        </w:rPr>
        <w:t>New institutionalisation following acute hospital admission: A retrospective cohort study.</w:t>
      </w:r>
      <w:r w:rsidRPr="003964A4">
        <w:rPr>
          <w:rFonts w:ascii="Calibri" w:hAnsi="Calibri"/>
          <w:noProof/>
        </w:rPr>
        <w:t xml:space="preserve"> Age and Ageing, 2017. </w:t>
      </w:r>
      <w:r w:rsidRPr="003964A4">
        <w:rPr>
          <w:rFonts w:ascii="Calibri" w:hAnsi="Calibri"/>
          <w:b/>
          <w:noProof/>
        </w:rPr>
        <w:t>46</w:t>
      </w:r>
      <w:r w:rsidRPr="003964A4">
        <w:rPr>
          <w:rFonts w:ascii="Calibri" w:hAnsi="Calibri"/>
          <w:noProof/>
        </w:rPr>
        <w:t>(2): p. 238-244.</w:t>
      </w:r>
      <w:bookmarkEnd w:id="106"/>
    </w:p>
    <w:p w:rsidR="003964A4" w:rsidRPr="003964A4" w:rsidRDefault="003964A4" w:rsidP="003964A4">
      <w:pPr>
        <w:spacing w:after="0" w:line="240" w:lineRule="auto"/>
        <w:ind w:left="720" w:hanging="720"/>
        <w:rPr>
          <w:rFonts w:ascii="Calibri" w:hAnsi="Calibri"/>
          <w:noProof/>
        </w:rPr>
      </w:pPr>
      <w:bookmarkStart w:id="107" w:name="_ENREF_107"/>
      <w:r w:rsidRPr="003964A4">
        <w:rPr>
          <w:rFonts w:ascii="Calibri" w:hAnsi="Calibri"/>
          <w:noProof/>
        </w:rPr>
        <w:t>107.</w:t>
      </w:r>
      <w:r w:rsidRPr="003964A4">
        <w:rPr>
          <w:rFonts w:ascii="Calibri" w:hAnsi="Calibri"/>
          <w:noProof/>
        </w:rPr>
        <w:tab/>
        <w:t xml:space="preserve">Harrison, J.K., et al., </w:t>
      </w:r>
      <w:r w:rsidRPr="003964A4">
        <w:rPr>
          <w:rFonts w:ascii="Calibri" w:hAnsi="Calibri"/>
          <w:i/>
          <w:noProof/>
        </w:rPr>
        <w:t>Predicting discharge to institutional long-term care following acute hospitalisation: a systematic review and meta-analysis.</w:t>
      </w:r>
      <w:r w:rsidRPr="003964A4">
        <w:rPr>
          <w:rFonts w:ascii="Calibri" w:hAnsi="Calibri"/>
          <w:noProof/>
        </w:rPr>
        <w:t xml:space="preserve"> Age &amp; Ageing, 2017. </w:t>
      </w:r>
      <w:r w:rsidRPr="003964A4">
        <w:rPr>
          <w:rFonts w:ascii="Calibri" w:hAnsi="Calibri"/>
          <w:b/>
          <w:noProof/>
        </w:rPr>
        <w:t>46</w:t>
      </w:r>
      <w:r w:rsidRPr="003964A4">
        <w:rPr>
          <w:rFonts w:ascii="Calibri" w:hAnsi="Calibri"/>
          <w:noProof/>
        </w:rPr>
        <w:t>(4): p. 547-558.</w:t>
      </w:r>
      <w:bookmarkEnd w:id="107"/>
    </w:p>
    <w:p w:rsidR="003964A4" w:rsidRPr="003964A4" w:rsidRDefault="003964A4" w:rsidP="003964A4">
      <w:pPr>
        <w:spacing w:after="0" w:line="240" w:lineRule="auto"/>
        <w:ind w:left="720" w:hanging="720"/>
        <w:rPr>
          <w:rFonts w:ascii="Calibri" w:hAnsi="Calibri"/>
          <w:noProof/>
        </w:rPr>
      </w:pPr>
      <w:bookmarkStart w:id="108" w:name="_ENREF_108"/>
      <w:r w:rsidRPr="003964A4">
        <w:rPr>
          <w:rFonts w:ascii="Calibri" w:hAnsi="Calibri"/>
          <w:noProof/>
        </w:rPr>
        <w:t>108.</w:t>
      </w:r>
      <w:r w:rsidRPr="003964A4">
        <w:rPr>
          <w:rFonts w:ascii="Calibri" w:hAnsi="Calibri"/>
          <w:noProof/>
        </w:rPr>
        <w:tab/>
        <w:t xml:space="preserve">Kasteridis, P., et al., </w:t>
      </w:r>
      <w:r w:rsidRPr="003964A4">
        <w:rPr>
          <w:rFonts w:ascii="Calibri" w:hAnsi="Calibri"/>
          <w:i/>
          <w:noProof/>
        </w:rPr>
        <w:t>Risk of Care Home Placement following Acute Hospital Admission: Effects of a Pay-for-Performance Scheme for Dementia.</w:t>
      </w:r>
      <w:r w:rsidRPr="003964A4">
        <w:rPr>
          <w:rFonts w:ascii="Calibri" w:hAnsi="Calibri"/>
          <w:noProof/>
        </w:rPr>
        <w:t xml:space="preserve"> PLoS ONE, 2016. </w:t>
      </w:r>
      <w:r w:rsidRPr="003964A4">
        <w:rPr>
          <w:rFonts w:ascii="Calibri" w:hAnsi="Calibri"/>
          <w:b/>
          <w:noProof/>
        </w:rPr>
        <w:t>11</w:t>
      </w:r>
      <w:r w:rsidRPr="003964A4">
        <w:rPr>
          <w:rFonts w:ascii="Calibri" w:hAnsi="Calibri"/>
          <w:noProof/>
        </w:rPr>
        <w:t>(5): p. 1.</w:t>
      </w:r>
      <w:bookmarkEnd w:id="108"/>
    </w:p>
    <w:p w:rsidR="003964A4" w:rsidRPr="003964A4" w:rsidRDefault="003964A4" w:rsidP="003964A4">
      <w:pPr>
        <w:spacing w:after="0" w:line="240" w:lineRule="auto"/>
        <w:ind w:left="720" w:hanging="720"/>
        <w:rPr>
          <w:rFonts w:ascii="Calibri" w:hAnsi="Calibri"/>
          <w:noProof/>
        </w:rPr>
      </w:pPr>
      <w:bookmarkStart w:id="109" w:name="_ENREF_109"/>
      <w:r w:rsidRPr="003964A4">
        <w:rPr>
          <w:rFonts w:ascii="Calibri" w:hAnsi="Calibri"/>
          <w:noProof/>
        </w:rPr>
        <w:t>109.</w:t>
      </w:r>
      <w:r w:rsidRPr="003964A4">
        <w:rPr>
          <w:rFonts w:ascii="Calibri" w:hAnsi="Calibri"/>
          <w:noProof/>
        </w:rPr>
        <w:tab/>
        <w:t xml:space="preserve">Leung, D. and J. Todd, </w:t>
      </w:r>
      <w:r w:rsidRPr="003964A4">
        <w:rPr>
          <w:rFonts w:ascii="Calibri" w:hAnsi="Calibri"/>
          <w:i/>
          <w:noProof/>
        </w:rPr>
        <w:t>Dementia care in the acute district general hospital.</w:t>
      </w:r>
      <w:r w:rsidRPr="003964A4">
        <w:rPr>
          <w:rFonts w:ascii="Calibri" w:hAnsi="Calibri"/>
          <w:noProof/>
        </w:rPr>
        <w:t xml:space="preserve"> Clinical Medicine, 2010. </w:t>
      </w:r>
      <w:r w:rsidRPr="003964A4">
        <w:rPr>
          <w:rFonts w:ascii="Calibri" w:hAnsi="Calibri"/>
          <w:b/>
          <w:noProof/>
        </w:rPr>
        <w:t>10</w:t>
      </w:r>
      <w:r w:rsidRPr="003964A4">
        <w:rPr>
          <w:rFonts w:ascii="Calibri" w:hAnsi="Calibri"/>
          <w:noProof/>
        </w:rPr>
        <w:t>(3): p. 220-222.</w:t>
      </w:r>
      <w:bookmarkEnd w:id="109"/>
    </w:p>
    <w:p w:rsidR="003964A4" w:rsidRPr="003964A4" w:rsidRDefault="003964A4" w:rsidP="003964A4">
      <w:pPr>
        <w:spacing w:after="0" w:line="240" w:lineRule="auto"/>
        <w:ind w:left="720" w:hanging="720"/>
        <w:rPr>
          <w:rFonts w:ascii="Calibri" w:hAnsi="Calibri"/>
          <w:noProof/>
        </w:rPr>
      </w:pPr>
      <w:bookmarkStart w:id="110" w:name="_ENREF_110"/>
      <w:r w:rsidRPr="003964A4">
        <w:rPr>
          <w:rFonts w:ascii="Calibri" w:hAnsi="Calibri"/>
          <w:noProof/>
        </w:rPr>
        <w:t>110.</w:t>
      </w:r>
      <w:r w:rsidRPr="003964A4">
        <w:rPr>
          <w:rFonts w:ascii="Calibri" w:hAnsi="Calibri"/>
          <w:noProof/>
        </w:rPr>
        <w:tab/>
        <w:t xml:space="preserve">Tochimoto, S., et al., </w:t>
      </w:r>
      <w:r w:rsidRPr="003964A4">
        <w:rPr>
          <w:rFonts w:ascii="Calibri" w:hAnsi="Calibri"/>
          <w:i/>
          <w:noProof/>
        </w:rPr>
        <w:t>Predictors of home discharge among patients hospitalized for behavioural and psychological symptoms of dementia.</w:t>
      </w:r>
      <w:r w:rsidRPr="003964A4">
        <w:rPr>
          <w:rFonts w:ascii="Calibri" w:hAnsi="Calibri"/>
          <w:noProof/>
        </w:rPr>
        <w:t xml:space="preserve"> Psychogeriatrics, 2015. </w:t>
      </w:r>
      <w:r w:rsidRPr="003964A4">
        <w:rPr>
          <w:rFonts w:ascii="Calibri" w:hAnsi="Calibri"/>
          <w:b/>
          <w:noProof/>
        </w:rPr>
        <w:t>15</w:t>
      </w:r>
      <w:r w:rsidRPr="003964A4">
        <w:rPr>
          <w:rFonts w:ascii="Calibri" w:hAnsi="Calibri"/>
          <w:noProof/>
        </w:rPr>
        <w:t>(4): p. 248-254.</w:t>
      </w:r>
      <w:bookmarkEnd w:id="110"/>
    </w:p>
    <w:p w:rsidR="003964A4" w:rsidRPr="003964A4" w:rsidRDefault="003964A4" w:rsidP="003964A4">
      <w:pPr>
        <w:spacing w:after="0" w:line="240" w:lineRule="auto"/>
        <w:ind w:left="720" w:hanging="720"/>
        <w:rPr>
          <w:rFonts w:ascii="Calibri" w:hAnsi="Calibri"/>
          <w:noProof/>
        </w:rPr>
      </w:pPr>
      <w:bookmarkStart w:id="111" w:name="_ENREF_111"/>
      <w:r w:rsidRPr="003964A4">
        <w:rPr>
          <w:rFonts w:ascii="Calibri" w:hAnsi="Calibri"/>
          <w:noProof/>
        </w:rPr>
        <w:t>111.</w:t>
      </w:r>
      <w:r w:rsidRPr="003964A4">
        <w:rPr>
          <w:rFonts w:ascii="Calibri" w:hAnsi="Calibri"/>
          <w:noProof/>
        </w:rPr>
        <w:tab/>
        <w:t xml:space="preserve">Brindle, N. and J. Holmes, </w:t>
      </w:r>
      <w:r w:rsidRPr="003964A4">
        <w:rPr>
          <w:rFonts w:ascii="Calibri" w:hAnsi="Calibri"/>
          <w:i/>
          <w:noProof/>
        </w:rPr>
        <w:t>Capacity and coercion: dilemmas in the discharge of older people with dementia from general hospital settings.</w:t>
      </w:r>
      <w:r w:rsidRPr="003964A4">
        <w:rPr>
          <w:rFonts w:ascii="Calibri" w:hAnsi="Calibri"/>
          <w:noProof/>
        </w:rPr>
        <w:t xml:space="preserve"> Age &amp; Ageing, 2005. </w:t>
      </w:r>
      <w:r w:rsidRPr="003964A4">
        <w:rPr>
          <w:rFonts w:ascii="Calibri" w:hAnsi="Calibri"/>
          <w:b/>
          <w:noProof/>
        </w:rPr>
        <w:t>34</w:t>
      </w:r>
      <w:r w:rsidRPr="003964A4">
        <w:rPr>
          <w:rFonts w:ascii="Calibri" w:hAnsi="Calibri"/>
          <w:noProof/>
        </w:rPr>
        <w:t>(1): p. 16-20.</w:t>
      </w:r>
      <w:bookmarkEnd w:id="111"/>
    </w:p>
    <w:p w:rsidR="003964A4" w:rsidRPr="003964A4" w:rsidRDefault="003964A4" w:rsidP="003964A4">
      <w:pPr>
        <w:spacing w:after="0" w:line="240" w:lineRule="auto"/>
        <w:ind w:left="720" w:hanging="720"/>
        <w:rPr>
          <w:rFonts w:ascii="Calibri" w:hAnsi="Calibri"/>
          <w:noProof/>
        </w:rPr>
      </w:pPr>
      <w:bookmarkStart w:id="112" w:name="_ENREF_112"/>
      <w:r w:rsidRPr="003964A4">
        <w:rPr>
          <w:rFonts w:ascii="Calibri" w:hAnsi="Calibri"/>
          <w:noProof/>
        </w:rPr>
        <w:t>112.</w:t>
      </w:r>
      <w:r w:rsidRPr="003964A4">
        <w:rPr>
          <w:rFonts w:ascii="Calibri" w:hAnsi="Calibri"/>
          <w:noProof/>
        </w:rPr>
        <w:tab/>
        <w:t xml:space="preserve">Houttekier, D., et al., </w:t>
      </w:r>
      <w:r w:rsidRPr="003964A4">
        <w:rPr>
          <w:rFonts w:ascii="Calibri" w:hAnsi="Calibri"/>
          <w:i/>
          <w:noProof/>
        </w:rPr>
        <w:t>Dying in hospital with dementia and pneumonia: a nationwide study using death certificate data.</w:t>
      </w:r>
      <w:r w:rsidRPr="003964A4">
        <w:rPr>
          <w:rFonts w:ascii="Calibri" w:hAnsi="Calibri"/>
          <w:noProof/>
        </w:rPr>
        <w:t xml:space="preserve"> Gerontology, 2014. </w:t>
      </w:r>
      <w:r w:rsidRPr="003964A4">
        <w:rPr>
          <w:rFonts w:ascii="Calibri" w:hAnsi="Calibri"/>
          <w:b/>
          <w:noProof/>
        </w:rPr>
        <w:t>60</w:t>
      </w:r>
      <w:r w:rsidRPr="003964A4">
        <w:rPr>
          <w:rFonts w:ascii="Calibri" w:hAnsi="Calibri"/>
          <w:noProof/>
        </w:rPr>
        <w:t>(1): p. 31-37.</w:t>
      </w:r>
      <w:bookmarkEnd w:id="112"/>
    </w:p>
    <w:p w:rsidR="003964A4" w:rsidRPr="003964A4" w:rsidRDefault="003964A4" w:rsidP="003964A4">
      <w:pPr>
        <w:spacing w:after="0" w:line="240" w:lineRule="auto"/>
        <w:ind w:left="720" w:hanging="720"/>
        <w:rPr>
          <w:rFonts w:ascii="Calibri" w:hAnsi="Calibri"/>
          <w:noProof/>
        </w:rPr>
      </w:pPr>
      <w:bookmarkStart w:id="113" w:name="_ENREF_113"/>
      <w:r w:rsidRPr="003964A4">
        <w:rPr>
          <w:rFonts w:ascii="Calibri" w:hAnsi="Calibri"/>
          <w:noProof/>
        </w:rPr>
        <w:t>113.</w:t>
      </w:r>
      <w:r w:rsidRPr="003964A4">
        <w:rPr>
          <w:rFonts w:ascii="Calibri" w:hAnsi="Calibri"/>
          <w:noProof/>
        </w:rPr>
        <w:tab/>
        <w:t xml:space="preserve">Houttekier, D., et al., </w:t>
      </w:r>
      <w:r w:rsidRPr="003964A4">
        <w:rPr>
          <w:rFonts w:ascii="Calibri" w:hAnsi="Calibri"/>
          <w:i/>
          <w:noProof/>
        </w:rPr>
        <w:t>Hospitalizations of nursing home residents with dementia in the last month of life: results from a nationwide survey.</w:t>
      </w:r>
      <w:r w:rsidRPr="003964A4">
        <w:rPr>
          <w:rFonts w:ascii="Calibri" w:hAnsi="Calibri"/>
          <w:noProof/>
        </w:rPr>
        <w:t xml:space="preserve"> Palliative Medicine, 2014. </w:t>
      </w:r>
      <w:r w:rsidRPr="003964A4">
        <w:rPr>
          <w:rFonts w:ascii="Calibri" w:hAnsi="Calibri"/>
          <w:b/>
          <w:noProof/>
        </w:rPr>
        <w:t>28</w:t>
      </w:r>
      <w:r w:rsidRPr="003964A4">
        <w:rPr>
          <w:rFonts w:ascii="Calibri" w:hAnsi="Calibri"/>
          <w:noProof/>
        </w:rPr>
        <w:t>(9): p. 1110-1117.</w:t>
      </w:r>
      <w:bookmarkEnd w:id="113"/>
    </w:p>
    <w:p w:rsidR="003964A4" w:rsidRPr="003964A4" w:rsidRDefault="003964A4" w:rsidP="003964A4">
      <w:pPr>
        <w:spacing w:after="0" w:line="240" w:lineRule="auto"/>
        <w:ind w:left="720" w:hanging="720"/>
        <w:rPr>
          <w:rFonts w:ascii="Calibri" w:hAnsi="Calibri"/>
          <w:noProof/>
        </w:rPr>
      </w:pPr>
      <w:bookmarkStart w:id="114" w:name="_ENREF_114"/>
      <w:r w:rsidRPr="003964A4">
        <w:rPr>
          <w:rFonts w:ascii="Calibri" w:hAnsi="Calibri"/>
          <w:noProof/>
        </w:rPr>
        <w:t>114.</w:t>
      </w:r>
      <w:r w:rsidRPr="003964A4">
        <w:rPr>
          <w:rFonts w:ascii="Calibri" w:hAnsi="Calibri"/>
          <w:noProof/>
        </w:rPr>
        <w:tab/>
        <w:t xml:space="preserve">Houttekier, D., et al., </w:t>
      </w:r>
      <w:r w:rsidRPr="003964A4">
        <w:rPr>
          <w:rFonts w:ascii="Calibri" w:hAnsi="Calibri"/>
          <w:i/>
          <w:noProof/>
        </w:rPr>
        <w:t>Place of death of older persons with dementia. A study in five European countries.</w:t>
      </w:r>
      <w:r w:rsidRPr="003964A4">
        <w:rPr>
          <w:rFonts w:ascii="Calibri" w:hAnsi="Calibri"/>
          <w:noProof/>
        </w:rPr>
        <w:t xml:space="preserve"> Journal Of The American Geriatrics Society, 2010. </w:t>
      </w:r>
      <w:r w:rsidRPr="003964A4">
        <w:rPr>
          <w:rFonts w:ascii="Calibri" w:hAnsi="Calibri"/>
          <w:b/>
          <w:noProof/>
        </w:rPr>
        <w:t>58</w:t>
      </w:r>
      <w:r w:rsidRPr="003964A4">
        <w:rPr>
          <w:rFonts w:ascii="Calibri" w:hAnsi="Calibri"/>
          <w:noProof/>
        </w:rPr>
        <w:t>(4): p. 751-756.</w:t>
      </w:r>
      <w:bookmarkEnd w:id="114"/>
    </w:p>
    <w:p w:rsidR="003964A4" w:rsidRPr="003964A4" w:rsidRDefault="003964A4" w:rsidP="003964A4">
      <w:pPr>
        <w:spacing w:after="0" w:line="240" w:lineRule="auto"/>
        <w:ind w:left="720" w:hanging="720"/>
        <w:rPr>
          <w:rFonts w:ascii="Calibri" w:hAnsi="Calibri"/>
          <w:noProof/>
        </w:rPr>
      </w:pPr>
      <w:bookmarkStart w:id="115" w:name="_ENREF_115"/>
      <w:r w:rsidRPr="003964A4">
        <w:rPr>
          <w:rFonts w:ascii="Calibri" w:hAnsi="Calibri"/>
          <w:noProof/>
        </w:rPr>
        <w:t>115.</w:t>
      </w:r>
      <w:r w:rsidRPr="003964A4">
        <w:rPr>
          <w:rFonts w:ascii="Calibri" w:hAnsi="Calibri"/>
          <w:noProof/>
        </w:rPr>
        <w:tab/>
        <w:t xml:space="preserve">Lamberg, J.L., et al., </w:t>
      </w:r>
      <w:r w:rsidRPr="003964A4">
        <w:rPr>
          <w:rFonts w:ascii="Calibri" w:hAnsi="Calibri"/>
          <w:i/>
          <w:noProof/>
        </w:rPr>
        <w:t>Decisions to hospitalize nursing home residents dying with advanced dementia.</w:t>
      </w:r>
      <w:r w:rsidRPr="003964A4">
        <w:rPr>
          <w:rFonts w:ascii="Calibri" w:hAnsi="Calibri"/>
          <w:noProof/>
        </w:rPr>
        <w:t xml:space="preserve"> Journal of the American Geriatrics Society, 2005. </w:t>
      </w:r>
      <w:r w:rsidRPr="003964A4">
        <w:rPr>
          <w:rFonts w:ascii="Calibri" w:hAnsi="Calibri"/>
          <w:b/>
          <w:noProof/>
        </w:rPr>
        <w:t>53</w:t>
      </w:r>
      <w:r w:rsidRPr="003964A4">
        <w:rPr>
          <w:rFonts w:ascii="Calibri" w:hAnsi="Calibri"/>
          <w:noProof/>
        </w:rPr>
        <w:t>(8): p. 1396-1401.</w:t>
      </w:r>
      <w:bookmarkEnd w:id="115"/>
    </w:p>
    <w:p w:rsidR="003964A4" w:rsidRPr="003964A4" w:rsidRDefault="003964A4" w:rsidP="003964A4">
      <w:pPr>
        <w:spacing w:after="0" w:line="240" w:lineRule="auto"/>
        <w:ind w:left="720" w:hanging="720"/>
        <w:rPr>
          <w:rFonts w:ascii="Calibri" w:hAnsi="Calibri"/>
          <w:noProof/>
        </w:rPr>
      </w:pPr>
      <w:bookmarkStart w:id="116" w:name="_ENREF_116"/>
      <w:r w:rsidRPr="003964A4">
        <w:rPr>
          <w:rFonts w:ascii="Calibri" w:hAnsi="Calibri"/>
          <w:noProof/>
        </w:rPr>
        <w:t>116.</w:t>
      </w:r>
      <w:r w:rsidRPr="003964A4">
        <w:rPr>
          <w:rFonts w:ascii="Calibri" w:hAnsi="Calibri"/>
          <w:noProof/>
        </w:rPr>
        <w:tab/>
        <w:t xml:space="preserve">Angunawela, I.I., A. Barker, and S.D. Nicholson, </w:t>
      </w:r>
      <w:r w:rsidRPr="003964A4">
        <w:rPr>
          <w:rFonts w:ascii="Calibri" w:hAnsi="Calibri"/>
          <w:i/>
          <w:noProof/>
        </w:rPr>
        <w:t>The NHS and Community Care Act 1990: Impact on the discharge profile of patients with dementia.</w:t>
      </w:r>
      <w:r w:rsidRPr="003964A4">
        <w:rPr>
          <w:rFonts w:ascii="Calibri" w:hAnsi="Calibri"/>
          <w:noProof/>
        </w:rPr>
        <w:t xml:space="preserve"> Psychiatric Bulletin, 2000. </w:t>
      </w:r>
      <w:r w:rsidRPr="003964A4">
        <w:rPr>
          <w:rFonts w:ascii="Calibri" w:hAnsi="Calibri"/>
          <w:b/>
          <w:noProof/>
        </w:rPr>
        <w:t>24</w:t>
      </w:r>
      <w:r w:rsidRPr="003964A4">
        <w:rPr>
          <w:rFonts w:ascii="Calibri" w:hAnsi="Calibri"/>
          <w:noProof/>
        </w:rPr>
        <w:t>(5): p. 177-178.</w:t>
      </w:r>
      <w:bookmarkEnd w:id="116"/>
    </w:p>
    <w:p w:rsidR="003964A4" w:rsidRPr="003964A4" w:rsidRDefault="003964A4" w:rsidP="003964A4">
      <w:pPr>
        <w:spacing w:after="0" w:line="240" w:lineRule="auto"/>
        <w:ind w:left="720" w:hanging="720"/>
        <w:rPr>
          <w:rFonts w:ascii="Calibri" w:hAnsi="Calibri"/>
          <w:noProof/>
        </w:rPr>
      </w:pPr>
      <w:bookmarkStart w:id="117" w:name="_ENREF_117"/>
      <w:r w:rsidRPr="003964A4">
        <w:rPr>
          <w:rFonts w:ascii="Calibri" w:hAnsi="Calibri"/>
          <w:noProof/>
        </w:rPr>
        <w:t>117.</w:t>
      </w:r>
      <w:r w:rsidRPr="003964A4">
        <w:rPr>
          <w:rFonts w:ascii="Calibri" w:hAnsi="Calibri"/>
          <w:noProof/>
        </w:rPr>
        <w:tab/>
        <w:t xml:space="preserve">Bail, K. and L. Grealish, </w:t>
      </w:r>
      <w:r w:rsidRPr="003964A4">
        <w:rPr>
          <w:rFonts w:ascii="Calibri" w:hAnsi="Calibri"/>
          <w:i/>
          <w:noProof/>
        </w:rPr>
        <w:t>'Failure to Maintain': A theoretical proposition for a new quality indicator of nurse care rationing for complex older people in hospital.</w:t>
      </w:r>
      <w:r w:rsidRPr="003964A4">
        <w:rPr>
          <w:rFonts w:ascii="Calibri" w:hAnsi="Calibri"/>
          <w:noProof/>
        </w:rPr>
        <w:t xml:space="preserve"> International Journal Of Nursing Studies, 2016. </w:t>
      </w:r>
      <w:r w:rsidRPr="003964A4">
        <w:rPr>
          <w:rFonts w:ascii="Calibri" w:hAnsi="Calibri"/>
          <w:b/>
          <w:noProof/>
        </w:rPr>
        <w:t>63</w:t>
      </w:r>
      <w:r w:rsidRPr="003964A4">
        <w:rPr>
          <w:rFonts w:ascii="Calibri" w:hAnsi="Calibri"/>
          <w:noProof/>
        </w:rPr>
        <w:t>: p. 146-161.</w:t>
      </w:r>
      <w:bookmarkEnd w:id="117"/>
    </w:p>
    <w:p w:rsidR="003964A4" w:rsidRPr="003964A4" w:rsidRDefault="003964A4" w:rsidP="003964A4">
      <w:pPr>
        <w:spacing w:after="0" w:line="240" w:lineRule="auto"/>
        <w:ind w:left="720" w:hanging="720"/>
        <w:rPr>
          <w:rFonts w:ascii="Calibri" w:hAnsi="Calibri"/>
          <w:noProof/>
        </w:rPr>
      </w:pPr>
      <w:bookmarkStart w:id="118" w:name="_ENREF_118"/>
      <w:r w:rsidRPr="003964A4">
        <w:rPr>
          <w:rFonts w:ascii="Calibri" w:hAnsi="Calibri"/>
          <w:noProof/>
        </w:rPr>
        <w:t>118.</w:t>
      </w:r>
      <w:r w:rsidRPr="003964A4">
        <w:rPr>
          <w:rFonts w:ascii="Calibri" w:hAnsi="Calibri"/>
          <w:noProof/>
        </w:rPr>
        <w:tab/>
        <w:t xml:space="preserve">George, J., S. Long, and C. Vincent, </w:t>
      </w:r>
      <w:r w:rsidRPr="003964A4">
        <w:rPr>
          <w:rFonts w:ascii="Calibri" w:hAnsi="Calibri"/>
          <w:i/>
          <w:noProof/>
        </w:rPr>
        <w:t>How can we keep patients with dementia safe in our acute hospitals? A review of challenges and solutions.</w:t>
      </w:r>
      <w:r w:rsidRPr="003964A4">
        <w:rPr>
          <w:rFonts w:ascii="Calibri" w:hAnsi="Calibri"/>
          <w:noProof/>
        </w:rPr>
        <w:t xml:space="preserve"> J R Soc Med, 2013. </w:t>
      </w:r>
      <w:r w:rsidRPr="003964A4">
        <w:rPr>
          <w:rFonts w:ascii="Calibri" w:hAnsi="Calibri"/>
          <w:b/>
          <w:noProof/>
        </w:rPr>
        <w:t>106</w:t>
      </w:r>
      <w:r w:rsidRPr="003964A4">
        <w:rPr>
          <w:rFonts w:ascii="Calibri" w:hAnsi="Calibri"/>
          <w:noProof/>
        </w:rPr>
        <w:t>(9): p. 355-61.</w:t>
      </w:r>
      <w:bookmarkEnd w:id="118"/>
    </w:p>
    <w:p w:rsidR="003964A4" w:rsidRPr="003964A4" w:rsidRDefault="003964A4" w:rsidP="003964A4">
      <w:pPr>
        <w:spacing w:after="0" w:line="240" w:lineRule="auto"/>
        <w:ind w:left="720" w:hanging="720"/>
        <w:rPr>
          <w:rFonts w:ascii="Calibri" w:hAnsi="Calibri"/>
          <w:noProof/>
        </w:rPr>
      </w:pPr>
      <w:bookmarkStart w:id="119" w:name="_ENREF_119"/>
      <w:r w:rsidRPr="003964A4">
        <w:rPr>
          <w:rFonts w:ascii="Calibri" w:hAnsi="Calibri"/>
          <w:noProof/>
        </w:rPr>
        <w:t>119.</w:t>
      </w:r>
      <w:r w:rsidRPr="003964A4">
        <w:rPr>
          <w:rFonts w:ascii="Calibri" w:hAnsi="Calibri"/>
          <w:noProof/>
        </w:rPr>
        <w:tab/>
        <w:t xml:space="preserve">Sampson, E.L., et al., </w:t>
      </w:r>
      <w:r w:rsidRPr="003964A4">
        <w:rPr>
          <w:rFonts w:ascii="Calibri" w:hAnsi="Calibri"/>
          <w:i/>
          <w:noProof/>
        </w:rPr>
        <w:t>Survival of people with dementia after unplanned acute hospital admission: a prospective cohort study.</w:t>
      </w:r>
      <w:r w:rsidRPr="003964A4">
        <w:rPr>
          <w:rFonts w:ascii="Calibri" w:hAnsi="Calibri"/>
          <w:noProof/>
        </w:rPr>
        <w:t xml:space="preserve"> Int J Geriatr Psychiatry, 2013. </w:t>
      </w:r>
      <w:r w:rsidRPr="003964A4">
        <w:rPr>
          <w:rFonts w:ascii="Calibri" w:hAnsi="Calibri"/>
          <w:b/>
          <w:noProof/>
        </w:rPr>
        <w:t>28</w:t>
      </w:r>
      <w:r w:rsidRPr="003964A4">
        <w:rPr>
          <w:rFonts w:ascii="Calibri" w:hAnsi="Calibri"/>
          <w:noProof/>
        </w:rPr>
        <w:t>(10): p. 1015-22.</w:t>
      </w:r>
      <w:bookmarkEnd w:id="119"/>
    </w:p>
    <w:p w:rsidR="003964A4" w:rsidRPr="003964A4" w:rsidRDefault="003964A4" w:rsidP="003964A4">
      <w:pPr>
        <w:spacing w:after="0" w:line="240" w:lineRule="auto"/>
        <w:ind w:left="720" w:hanging="720"/>
        <w:rPr>
          <w:rFonts w:ascii="Calibri" w:hAnsi="Calibri"/>
          <w:noProof/>
        </w:rPr>
      </w:pPr>
      <w:bookmarkStart w:id="120" w:name="_ENREF_120"/>
      <w:r w:rsidRPr="003964A4">
        <w:rPr>
          <w:rFonts w:ascii="Calibri" w:hAnsi="Calibri"/>
          <w:noProof/>
        </w:rPr>
        <w:t>120.</w:t>
      </w:r>
      <w:r w:rsidRPr="003964A4">
        <w:rPr>
          <w:rFonts w:ascii="Calibri" w:hAnsi="Calibri"/>
          <w:noProof/>
        </w:rPr>
        <w:tab/>
        <w:t xml:space="preserve">Joray, S., V. Wietlisbach, and C.J. Büla, </w:t>
      </w:r>
      <w:r w:rsidRPr="003964A4">
        <w:rPr>
          <w:rFonts w:ascii="Calibri" w:hAnsi="Calibri"/>
          <w:i/>
          <w:noProof/>
        </w:rPr>
        <w:t>Cognitive impairment in elderly medical inpatients: detection and associated six-month outcomes.</w:t>
      </w:r>
      <w:r w:rsidRPr="003964A4">
        <w:rPr>
          <w:rFonts w:ascii="Calibri" w:hAnsi="Calibri"/>
          <w:noProof/>
        </w:rPr>
        <w:t xml:space="preserve"> The American Journal Of Geriatric Psychiatry: Official Journal Of The American Association For Geriatric Psychiatry, 2004. </w:t>
      </w:r>
      <w:r w:rsidRPr="003964A4">
        <w:rPr>
          <w:rFonts w:ascii="Calibri" w:hAnsi="Calibri"/>
          <w:b/>
          <w:noProof/>
        </w:rPr>
        <w:t>12</w:t>
      </w:r>
      <w:r w:rsidRPr="003964A4">
        <w:rPr>
          <w:rFonts w:ascii="Calibri" w:hAnsi="Calibri"/>
          <w:noProof/>
        </w:rPr>
        <w:t>(6): p. 639-647.</w:t>
      </w:r>
      <w:bookmarkEnd w:id="120"/>
    </w:p>
    <w:p w:rsidR="003964A4" w:rsidRPr="003964A4" w:rsidRDefault="003964A4" w:rsidP="003964A4">
      <w:pPr>
        <w:spacing w:after="0" w:line="240" w:lineRule="auto"/>
        <w:ind w:left="720" w:hanging="720"/>
        <w:rPr>
          <w:rFonts w:ascii="Calibri" w:hAnsi="Calibri"/>
          <w:noProof/>
        </w:rPr>
      </w:pPr>
      <w:bookmarkStart w:id="121" w:name="_ENREF_121"/>
      <w:r w:rsidRPr="003964A4">
        <w:rPr>
          <w:rFonts w:ascii="Calibri" w:hAnsi="Calibri"/>
          <w:noProof/>
        </w:rPr>
        <w:t>121.</w:t>
      </w:r>
      <w:r w:rsidRPr="003964A4">
        <w:rPr>
          <w:rFonts w:ascii="Calibri" w:hAnsi="Calibri"/>
          <w:noProof/>
        </w:rPr>
        <w:tab/>
        <w:t xml:space="preserve">Dramé, M., et al., </w:t>
      </w:r>
      <w:r w:rsidRPr="003964A4">
        <w:rPr>
          <w:rFonts w:ascii="Calibri" w:hAnsi="Calibri"/>
          <w:i/>
          <w:noProof/>
        </w:rPr>
        <w:t>Predictors of institution admission in the year following acute hospitalisation of elderly people.</w:t>
      </w:r>
      <w:r w:rsidRPr="003964A4">
        <w:rPr>
          <w:rFonts w:ascii="Calibri" w:hAnsi="Calibri"/>
          <w:noProof/>
        </w:rPr>
        <w:t xml:space="preserve"> The Journal Of Nutrition, Health &amp; Aging, 2011. </w:t>
      </w:r>
      <w:r w:rsidRPr="003964A4">
        <w:rPr>
          <w:rFonts w:ascii="Calibri" w:hAnsi="Calibri"/>
          <w:b/>
          <w:noProof/>
        </w:rPr>
        <w:t>15</w:t>
      </w:r>
      <w:r w:rsidRPr="003964A4">
        <w:rPr>
          <w:rFonts w:ascii="Calibri" w:hAnsi="Calibri"/>
          <w:noProof/>
        </w:rPr>
        <w:t>(5): p. 399-403.</w:t>
      </w:r>
      <w:bookmarkEnd w:id="121"/>
    </w:p>
    <w:p w:rsidR="003964A4" w:rsidRPr="003964A4" w:rsidRDefault="003964A4" w:rsidP="003964A4">
      <w:pPr>
        <w:spacing w:after="0" w:line="240" w:lineRule="auto"/>
        <w:ind w:left="720" w:hanging="720"/>
        <w:rPr>
          <w:rFonts w:ascii="Calibri" w:hAnsi="Calibri"/>
          <w:noProof/>
        </w:rPr>
      </w:pPr>
      <w:bookmarkStart w:id="122" w:name="_ENREF_122"/>
      <w:r w:rsidRPr="003964A4">
        <w:rPr>
          <w:rFonts w:ascii="Calibri" w:hAnsi="Calibri"/>
          <w:noProof/>
        </w:rPr>
        <w:t>122.</w:t>
      </w:r>
      <w:r w:rsidRPr="003964A4">
        <w:rPr>
          <w:rFonts w:ascii="Calibri" w:hAnsi="Calibri"/>
          <w:noProof/>
        </w:rPr>
        <w:tab/>
        <w:t xml:space="preserve">Dramé, M., et al., </w:t>
      </w:r>
      <w:r w:rsidRPr="003964A4">
        <w:rPr>
          <w:rFonts w:ascii="Calibri" w:hAnsi="Calibri"/>
          <w:i/>
          <w:noProof/>
        </w:rPr>
        <w:t>Original article: Six-month outcome of elderly people hospitalized via the emergency department: The SAFES cohort.</w:t>
      </w:r>
      <w:r w:rsidRPr="003964A4">
        <w:rPr>
          <w:rFonts w:ascii="Calibri" w:hAnsi="Calibri"/>
          <w:noProof/>
        </w:rPr>
        <w:t xml:space="preserve"> Devenir à six mois de personnes âgées hospitalisées en urgence : la cohorte SAFES (French), 2012. </w:t>
      </w:r>
      <w:r w:rsidRPr="003964A4">
        <w:rPr>
          <w:rFonts w:ascii="Calibri" w:hAnsi="Calibri"/>
          <w:b/>
          <w:noProof/>
        </w:rPr>
        <w:t>60</w:t>
      </w:r>
      <w:r w:rsidRPr="003964A4">
        <w:rPr>
          <w:rFonts w:ascii="Calibri" w:hAnsi="Calibri"/>
          <w:noProof/>
        </w:rPr>
        <w:t>: p. 189-196.</w:t>
      </w:r>
      <w:bookmarkEnd w:id="122"/>
    </w:p>
    <w:p w:rsidR="003964A4" w:rsidRPr="003964A4" w:rsidRDefault="003964A4" w:rsidP="003964A4">
      <w:pPr>
        <w:spacing w:after="0" w:line="240" w:lineRule="auto"/>
        <w:ind w:left="720" w:hanging="720"/>
        <w:rPr>
          <w:rFonts w:ascii="Calibri" w:hAnsi="Calibri"/>
          <w:noProof/>
        </w:rPr>
      </w:pPr>
      <w:bookmarkStart w:id="123" w:name="_ENREF_123"/>
      <w:r w:rsidRPr="003964A4">
        <w:rPr>
          <w:rFonts w:ascii="Calibri" w:hAnsi="Calibri"/>
          <w:noProof/>
        </w:rPr>
        <w:t>123.</w:t>
      </w:r>
      <w:r w:rsidRPr="003964A4">
        <w:rPr>
          <w:rFonts w:ascii="Calibri" w:hAnsi="Calibri"/>
          <w:noProof/>
        </w:rPr>
        <w:tab/>
        <w:t xml:space="preserve">Tropea, J., et al., </w:t>
      </w:r>
      <w:r w:rsidRPr="003964A4">
        <w:rPr>
          <w:rFonts w:ascii="Calibri" w:hAnsi="Calibri"/>
          <w:i/>
          <w:noProof/>
        </w:rPr>
        <w:t>Caring for people with dementia in hospital: findings from a survey to identify barriers and facilitators to implementing best practice dementia care.</w:t>
      </w:r>
      <w:r w:rsidRPr="003964A4">
        <w:rPr>
          <w:rFonts w:ascii="Calibri" w:hAnsi="Calibri"/>
          <w:noProof/>
        </w:rPr>
        <w:t xml:space="preserve"> Int Psychogeriatr, 2017. </w:t>
      </w:r>
      <w:r w:rsidRPr="003964A4">
        <w:rPr>
          <w:rFonts w:ascii="Calibri" w:hAnsi="Calibri"/>
          <w:b/>
          <w:noProof/>
        </w:rPr>
        <w:t>29</w:t>
      </w:r>
      <w:r w:rsidRPr="003964A4">
        <w:rPr>
          <w:rFonts w:ascii="Calibri" w:hAnsi="Calibri"/>
          <w:noProof/>
        </w:rPr>
        <w:t>(3): p. 467-474.</w:t>
      </w:r>
      <w:bookmarkEnd w:id="123"/>
    </w:p>
    <w:p w:rsidR="003964A4" w:rsidRPr="003964A4" w:rsidRDefault="003964A4" w:rsidP="003964A4">
      <w:pPr>
        <w:spacing w:after="0" w:line="240" w:lineRule="auto"/>
        <w:ind w:left="720" w:hanging="720"/>
        <w:rPr>
          <w:rFonts w:ascii="Calibri" w:hAnsi="Calibri"/>
          <w:noProof/>
        </w:rPr>
      </w:pPr>
      <w:bookmarkStart w:id="124" w:name="_ENREF_124"/>
      <w:r w:rsidRPr="003964A4">
        <w:rPr>
          <w:rFonts w:ascii="Calibri" w:hAnsi="Calibri"/>
          <w:noProof/>
        </w:rPr>
        <w:t>124.</w:t>
      </w:r>
      <w:r w:rsidRPr="003964A4">
        <w:rPr>
          <w:rFonts w:ascii="Calibri" w:hAnsi="Calibri"/>
          <w:noProof/>
        </w:rPr>
        <w:tab/>
        <w:t xml:space="preserve">Edvardsson, D., et al., </w:t>
      </w:r>
      <w:r w:rsidRPr="003964A4">
        <w:rPr>
          <w:rFonts w:ascii="Calibri" w:hAnsi="Calibri"/>
          <w:i/>
          <w:noProof/>
        </w:rPr>
        <w:t>The person-centred care of older people with cognitive impairment in acute care scale (POPAC).</w:t>
      </w:r>
      <w:r w:rsidRPr="003964A4">
        <w:rPr>
          <w:rFonts w:ascii="Calibri" w:hAnsi="Calibri"/>
          <w:noProof/>
        </w:rPr>
        <w:t xml:space="preserve"> Journal of Nursing Management, 2013. </w:t>
      </w:r>
      <w:r w:rsidRPr="003964A4">
        <w:rPr>
          <w:rFonts w:ascii="Calibri" w:hAnsi="Calibri"/>
          <w:b/>
          <w:noProof/>
        </w:rPr>
        <w:t>21</w:t>
      </w:r>
      <w:r w:rsidRPr="003964A4">
        <w:rPr>
          <w:rFonts w:ascii="Calibri" w:hAnsi="Calibri"/>
          <w:noProof/>
        </w:rPr>
        <w:t>(1): p. 79-86.</w:t>
      </w:r>
      <w:bookmarkEnd w:id="124"/>
    </w:p>
    <w:p w:rsidR="003964A4" w:rsidRPr="003964A4" w:rsidRDefault="003964A4" w:rsidP="003964A4">
      <w:pPr>
        <w:spacing w:after="0" w:line="240" w:lineRule="auto"/>
        <w:ind w:left="720" w:hanging="720"/>
        <w:rPr>
          <w:rFonts w:ascii="Calibri" w:hAnsi="Calibri"/>
          <w:noProof/>
        </w:rPr>
      </w:pPr>
      <w:bookmarkStart w:id="125" w:name="_ENREF_125"/>
      <w:r w:rsidRPr="003964A4">
        <w:rPr>
          <w:rFonts w:ascii="Calibri" w:hAnsi="Calibri"/>
          <w:noProof/>
        </w:rPr>
        <w:t>125.</w:t>
      </w:r>
      <w:r w:rsidRPr="003964A4">
        <w:rPr>
          <w:rFonts w:ascii="Calibri" w:hAnsi="Calibri"/>
          <w:noProof/>
        </w:rPr>
        <w:tab/>
        <w:t xml:space="preserve">Barca, M.L., et al., </w:t>
      </w:r>
      <w:r w:rsidRPr="003964A4">
        <w:rPr>
          <w:rFonts w:ascii="Calibri" w:hAnsi="Calibri"/>
          <w:i/>
          <w:noProof/>
        </w:rPr>
        <w:t>Quality of life among elderly patients with dementia in institutions.</w:t>
      </w:r>
      <w:r w:rsidRPr="003964A4">
        <w:rPr>
          <w:rFonts w:ascii="Calibri" w:hAnsi="Calibri"/>
          <w:noProof/>
        </w:rPr>
        <w:t xml:space="preserve"> Dementia And Geriatric Cognitive Disorders, 2011. </w:t>
      </w:r>
      <w:r w:rsidRPr="003964A4">
        <w:rPr>
          <w:rFonts w:ascii="Calibri" w:hAnsi="Calibri"/>
          <w:b/>
          <w:noProof/>
        </w:rPr>
        <w:t>31</w:t>
      </w:r>
      <w:r w:rsidRPr="003964A4">
        <w:rPr>
          <w:rFonts w:ascii="Calibri" w:hAnsi="Calibri"/>
          <w:noProof/>
        </w:rPr>
        <w:t>(6): p. 435-442.</w:t>
      </w:r>
      <w:bookmarkEnd w:id="125"/>
    </w:p>
    <w:p w:rsidR="003964A4" w:rsidRPr="003964A4" w:rsidRDefault="003964A4" w:rsidP="003964A4">
      <w:pPr>
        <w:spacing w:line="240" w:lineRule="auto"/>
        <w:ind w:left="720" w:hanging="720"/>
        <w:rPr>
          <w:rFonts w:ascii="Calibri" w:hAnsi="Calibri"/>
          <w:noProof/>
        </w:rPr>
      </w:pPr>
      <w:bookmarkStart w:id="126" w:name="_ENREF_126"/>
      <w:r w:rsidRPr="003964A4">
        <w:rPr>
          <w:rFonts w:ascii="Calibri" w:hAnsi="Calibri"/>
          <w:noProof/>
        </w:rPr>
        <w:t>126.</w:t>
      </w:r>
      <w:r w:rsidRPr="003964A4">
        <w:rPr>
          <w:rFonts w:ascii="Calibri" w:hAnsi="Calibri"/>
          <w:noProof/>
        </w:rPr>
        <w:tab/>
        <w:t xml:space="preserve">Borbasi, S., et al., </w:t>
      </w:r>
      <w:r w:rsidRPr="003964A4">
        <w:rPr>
          <w:rFonts w:ascii="Calibri" w:hAnsi="Calibri"/>
          <w:i/>
          <w:noProof/>
        </w:rPr>
        <w:t>Health professionals' perspectives of providing care to people with dementia in the acute setting: Toward better practice.</w:t>
      </w:r>
      <w:r w:rsidRPr="003964A4">
        <w:rPr>
          <w:rFonts w:ascii="Calibri" w:hAnsi="Calibri"/>
          <w:noProof/>
        </w:rPr>
        <w:t xml:space="preserve"> Geriatr Nurs, 2006. </w:t>
      </w:r>
      <w:r w:rsidRPr="003964A4">
        <w:rPr>
          <w:rFonts w:ascii="Calibri" w:hAnsi="Calibri"/>
          <w:b/>
          <w:noProof/>
        </w:rPr>
        <w:t>27</w:t>
      </w:r>
      <w:r w:rsidRPr="003964A4">
        <w:rPr>
          <w:rFonts w:ascii="Calibri" w:hAnsi="Calibri"/>
          <w:noProof/>
        </w:rPr>
        <w:t>(5): p. 300-8.</w:t>
      </w:r>
      <w:bookmarkEnd w:id="126"/>
    </w:p>
    <w:p w:rsidR="003964A4" w:rsidRDefault="003964A4" w:rsidP="003964A4">
      <w:pPr>
        <w:spacing w:line="240" w:lineRule="auto"/>
        <w:rPr>
          <w:rFonts w:ascii="Calibri" w:hAnsi="Calibri"/>
          <w:noProof/>
        </w:rPr>
      </w:pPr>
    </w:p>
    <w:p w:rsidR="001B3E6B" w:rsidRPr="004B31E6" w:rsidRDefault="001B3E6B" w:rsidP="006A7408">
      <w:r w:rsidRPr="004B31E6">
        <w:fldChar w:fldCharType="end"/>
      </w:r>
    </w:p>
    <w:sectPr w:rsidR="001B3E6B" w:rsidRPr="004B31E6" w:rsidSect="006A7408">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4CF5" w:rsidRDefault="00994CF5" w:rsidP="004354F5">
      <w:pPr>
        <w:spacing w:after="0" w:line="240" w:lineRule="auto"/>
      </w:pPr>
      <w:r>
        <w:separator/>
      </w:r>
    </w:p>
  </w:endnote>
  <w:endnote w:type="continuationSeparator" w:id="0">
    <w:p w:rsidR="00994CF5" w:rsidRDefault="00994CF5" w:rsidP="00435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roximaNova-Semibold">
    <w:panose1 w:val="00000000000000000000"/>
    <w:charset w:val="00"/>
    <w:family w:val="swiss"/>
    <w:notTrueType/>
    <w:pitch w:val="default"/>
    <w:sig w:usb0="00000003" w:usb1="00000000" w:usb2="00000000" w:usb3="00000000" w:csb0="00000001" w:csb1="00000000"/>
  </w:font>
  <w:font w:name="ProximaNova-Light">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1278436"/>
      <w:docPartObj>
        <w:docPartGallery w:val="Page Numbers (Bottom of Page)"/>
        <w:docPartUnique/>
      </w:docPartObj>
    </w:sdtPr>
    <w:sdtEndPr>
      <w:rPr>
        <w:noProof/>
      </w:rPr>
    </w:sdtEndPr>
    <w:sdtContent>
      <w:p w:rsidR="003964A4" w:rsidRDefault="003964A4">
        <w:pPr>
          <w:pStyle w:val="Footer"/>
          <w:jc w:val="right"/>
        </w:pPr>
        <w:r>
          <w:fldChar w:fldCharType="begin"/>
        </w:r>
        <w:r>
          <w:instrText xml:space="preserve"> PAGE   \* MERGEFORMAT </w:instrText>
        </w:r>
        <w:r>
          <w:fldChar w:fldCharType="separate"/>
        </w:r>
        <w:r w:rsidR="00FE2914">
          <w:rPr>
            <w:noProof/>
          </w:rPr>
          <w:t>1</w:t>
        </w:r>
        <w:r>
          <w:rPr>
            <w:noProof/>
          </w:rPr>
          <w:fldChar w:fldCharType="end"/>
        </w:r>
      </w:p>
    </w:sdtContent>
  </w:sdt>
  <w:p w:rsidR="003964A4" w:rsidRDefault="003964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4CF5" w:rsidRDefault="00994CF5" w:rsidP="004354F5">
      <w:pPr>
        <w:spacing w:after="0" w:line="240" w:lineRule="auto"/>
      </w:pPr>
      <w:r>
        <w:separator/>
      </w:r>
    </w:p>
  </w:footnote>
  <w:footnote w:type="continuationSeparator" w:id="0">
    <w:p w:rsidR="00994CF5" w:rsidRDefault="00994CF5" w:rsidP="004354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172BE"/>
    <w:multiLevelType w:val="hybridMultilevel"/>
    <w:tmpl w:val="65B693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61177B"/>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4E1B5D"/>
    <w:multiLevelType w:val="hybridMultilevel"/>
    <w:tmpl w:val="29DC248C"/>
    <w:lvl w:ilvl="0" w:tplc="44E6A6D0">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4778D4"/>
    <w:multiLevelType w:val="hybridMultilevel"/>
    <w:tmpl w:val="59D6E8E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3CF1828"/>
    <w:multiLevelType w:val="hybridMultilevel"/>
    <w:tmpl w:val="DF520B34"/>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BD57771"/>
    <w:multiLevelType w:val="hybridMultilevel"/>
    <w:tmpl w:val="EBF6B93C"/>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F5D5CA9"/>
    <w:multiLevelType w:val="hybridMultilevel"/>
    <w:tmpl w:val="00EEE412"/>
    <w:lvl w:ilvl="0" w:tplc="B73C01F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A1725"/>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877504"/>
    <w:multiLevelType w:val="hybridMultilevel"/>
    <w:tmpl w:val="E574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6A4F08"/>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8B4291"/>
    <w:multiLevelType w:val="hybridMultilevel"/>
    <w:tmpl w:val="B2F011E6"/>
    <w:lvl w:ilvl="0" w:tplc="856ACF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CE20CE"/>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D40A8F"/>
    <w:multiLevelType w:val="hybridMultilevel"/>
    <w:tmpl w:val="99746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C17743"/>
    <w:multiLevelType w:val="hybridMultilevel"/>
    <w:tmpl w:val="B2F011E6"/>
    <w:lvl w:ilvl="0" w:tplc="856ACF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24D5B"/>
    <w:multiLevelType w:val="hybridMultilevel"/>
    <w:tmpl w:val="A9CA1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4E7824"/>
    <w:multiLevelType w:val="hybridMultilevel"/>
    <w:tmpl w:val="1E063732"/>
    <w:lvl w:ilvl="0" w:tplc="856ACF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510FC5"/>
    <w:multiLevelType w:val="hybridMultilevel"/>
    <w:tmpl w:val="ACA27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732352"/>
    <w:multiLevelType w:val="hybridMultilevel"/>
    <w:tmpl w:val="9C1411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083E98"/>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0B2A07"/>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D61519"/>
    <w:multiLevelType w:val="hybridMultilevel"/>
    <w:tmpl w:val="39FCFF02"/>
    <w:lvl w:ilvl="0" w:tplc="2C5412BA">
      <w:start w:val="1"/>
      <w:numFmt w:val="lowerLetter"/>
      <w:lvlText w:val="%1."/>
      <w:lvlJc w:val="left"/>
      <w:pPr>
        <w:ind w:left="1440" w:hanging="360"/>
      </w:pPr>
      <w:rPr>
        <w:rFonts w:asciiTheme="minorHAnsi" w:hAnsiTheme="minorHAnsi" w:hint="default"/>
        <w:sz w:val="20"/>
        <w:szCs w:val="2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CF9258F"/>
    <w:multiLevelType w:val="hybridMultilevel"/>
    <w:tmpl w:val="658879F2"/>
    <w:lvl w:ilvl="0" w:tplc="8EC0EADA">
      <w:start w:val="4"/>
      <w:numFmt w:val="bullet"/>
      <w:lvlText w:val="-"/>
      <w:lvlJc w:val="left"/>
      <w:pPr>
        <w:ind w:left="720" w:hanging="360"/>
      </w:pPr>
      <w:rPr>
        <w:rFonts w:ascii="Calibri" w:eastAsiaTheme="minorHAnsi" w:hAnsi="Calibr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072E64"/>
    <w:multiLevelType w:val="hybridMultilevel"/>
    <w:tmpl w:val="F6908284"/>
    <w:lvl w:ilvl="0" w:tplc="8A2084D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6950FD"/>
    <w:multiLevelType w:val="hybridMultilevel"/>
    <w:tmpl w:val="992EE206"/>
    <w:lvl w:ilvl="0" w:tplc="ED929A2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D60E3B"/>
    <w:multiLevelType w:val="hybridMultilevel"/>
    <w:tmpl w:val="4118B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AD5EE3"/>
    <w:multiLevelType w:val="hybridMultilevel"/>
    <w:tmpl w:val="4AC4A2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A20C1B"/>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CD23DBD"/>
    <w:multiLevelType w:val="hybridMultilevel"/>
    <w:tmpl w:val="8D743CE6"/>
    <w:lvl w:ilvl="0" w:tplc="2C5412BA">
      <w:start w:val="1"/>
      <w:numFmt w:val="lowerLetter"/>
      <w:lvlText w:val="%1."/>
      <w:lvlJc w:val="left"/>
      <w:pPr>
        <w:ind w:left="1440" w:hanging="360"/>
      </w:pPr>
      <w:rPr>
        <w:rFonts w:asciiTheme="minorHAnsi" w:hAnsiTheme="minorHAnsi" w:hint="default"/>
        <w:sz w:val="20"/>
        <w:szCs w:val="2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430C9C"/>
    <w:multiLevelType w:val="hybridMultilevel"/>
    <w:tmpl w:val="DE98EF0C"/>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670F0946"/>
    <w:multiLevelType w:val="hybridMultilevel"/>
    <w:tmpl w:val="B5ECBA5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806962"/>
    <w:multiLevelType w:val="hybridMultilevel"/>
    <w:tmpl w:val="212AB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8D6A24"/>
    <w:multiLevelType w:val="hybridMultilevel"/>
    <w:tmpl w:val="29B8D6CE"/>
    <w:lvl w:ilvl="0" w:tplc="388259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EDD63AC"/>
    <w:multiLevelType w:val="hybridMultilevel"/>
    <w:tmpl w:val="5D6C7F1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12B6046"/>
    <w:multiLevelType w:val="hybridMultilevel"/>
    <w:tmpl w:val="47AC0272"/>
    <w:lvl w:ilvl="0" w:tplc="0809000F">
      <w:start w:val="1"/>
      <w:numFmt w:val="decimal"/>
      <w:lvlText w:val="%1."/>
      <w:lvlJc w:val="left"/>
      <w:pPr>
        <w:ind w:left="720" w:hanging="360"/>
      </w:pPr>
      <w:rPr>
        <w:rFonts w:hint="default"/>
      </w:rPr>
    </w:lvl>
    <w:lvl w:ilvl="1" w:tplc="2C5412BA">
      <w:start w:val="1"/>
      <w:numFmt w:val="lowerLetter"/>
      <w:lvlText w:val="%2."/>
      <w:lvlJc w:val="left"/>
      <w:pPr>
        <w:ind w:left="1440" w:hanging="360"/>
      </w:pPr>
      <w:rPr>
        <w:rFonts w:asciiTheme="minorHAnsi" w:hAnsiTheme="minorHAnsi" w:hint="default"/>
        <w:sz w:val="20"/>
        <w:szCs w:val="20"/>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3570E8B"/>
    <w:multiLevelType w:val="hybridMultilevel"/>
    <w:tmpl w:val="5BFAF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A77613"/>
    <w:multiLevelType w:val="hybridMultilevel"/>
    <w:tmpl w:val="A858DBBE"/>
    <w:lvl w:ilvl="0" w:tplc="0C72E32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175221"/>
    <w:multiLevelType w:val="hybridMultilevel"/>
    <w:tmpl w:val="086EE5FE"/>
    <w:lvl w:ilvl="0" w:tplc="CA885068">
      <w:start w:val="5"/>
      <w:numFmt w:val="bullet"/>
      <w:lvlText w:val="-"/>
      <w:lvlJc w:val="left"/>
      <w:pPr>
        <w:ind w:left="1800" w:hanging="360"/>
      </w:pPr>
      <w:rPr>
        <w:rFonts w:ascii="Calibri" w:eastAsiaTheme="minorHAnsi" w:hAnsi="Calibri"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7" w15:restartNumberingAfterBreak="0">
    <w:nsid w:val="7A002CD6"/>
    <w:multiLevelType w:val="hybridMultilevel"/>
    <w:tmpl w:val="450095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BAD7AB2"/>
    <w:multiLevelType w:val="hybridMultilevel"/>
    <w:tmpl w:val="824AE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37"/>
  </w:num>
  <w:num w:numId="3">
    <w:abstractNumId w:val="32"/>
  </w:num>
  <w:num w:numId="4">
    <w:abstractNumId w:val="36"/>
  </w:num>
  <w:num w:numId="5">
    <w:abstractNumId w:val="3"/>
  </w:num>
  <w:num w:numId="6">
    <w:abstractNumId w:val="23"/>
  </w:num>
  <w:num w:numId="7">
    <w:abstractNumId w:val="2"/>
  </w:num>
  <w:num w:numId="8">
    <w:abstractNumId w:val="22"/>
  </w:num>
  <w:num w:numId="9">
    <w:abstractNumId w:val="31"/>
  </w:num>
  <w:num w:numId="10">
    <w:abstractNumId w:val="18"/>
  </w:num>
  <w:num w:numId="11">
    <w:abstractNumId w:val="1"/>
  </w:num>
  <w:num w:numId="12">
    <w:abstractNumId w:val="11"/>
  </w:num>
  <w:num w:numId="13">
    <w:abstractNumId w:val="19"/>
  </w:num>
  <w:num w:numId="14">
    <w:abstractNumId w:val="9"/>
  </w:num>
  <w:num w:numId="15">
    <w:abstractNumId w:val="7"/>
  </w:num>
  <w:num w:numId="16">
    <w:abstractNumId w:val="26"/>
  </w:num>
  <w:num w:numId="17">
    <w:abstractNumId w:val="38"/>
  </w:num>
  <w:num w:numId="18">
    <w:abstractNumId w:val="30"/>
  </w:num>
  <w:num w:numId="19">
    <w:abstractNumId w:val="6"/>
  </w:num>
  <w:num w:numId="20">
    <w:abstractNumId w:val="35"/>
  </w:num>
  <w:num w:numId="21">
    <w:abstractNumId w:val="0"/>
  </w:num>
  <w:num w:numId="22">
    <w:abstractNumId w:val="14"/>
  </w:num>
  <w:num w:numId="23">
    <w:abstractNumId w:val="12"/>
  </w:num>
  <w:num w:numId="24">
    <w:abstractNumId w:val="25"/>
  </w:num>
  <w:num w:numId="25">
    <w:abstractNumId w:val="33"/>
  </w:num>
  <w:num w:numId="26">
    <w:abstractNumId w:val="29"/>
  </w:num>
  <w:num w:numId="27">
    <w:abstractNumId w:val="4"/>
  </w:num>
  <w:num w:numId="28">
    <w:abstractNumId w:val="28"/>
  </w:num>
  <w:num w:numId="29">
    <w:abstractNumId w:val="17"/>
  </w:num>
  <w:num w:numId="30">
    <w:abstractNumId w:val="8"/>
  </w:num>
  <w:num w:numId="31">
    <w:abstractNumId w:val="15"/>
  </w:num>
  <w:num w:numId="32">
    <w:abstractNumId w:val="10"/>
  </w:num>
  <w:num w:numId="33">
    <w:abstractNumId w:val="13"/>
  </w:num>
  <w:num w:numId="34">
    <w:abstractNumId w:val="27"/>
  </w:num>
  <w:num w:numId="35">
    <w:abstractNumId w:val="5"/>
  </w:num>
  <w:num w:numId="36">
    <w:abstractNumId w:val="20"/>
  </w:num>
  <w:num w:numId="37">
    <w:abstractNumId w:val="21"/>
  </w:num>
  <w:num w:numId="38">
    <w:abstractNumId w:val="34"/>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pzrevtzfzvfeed0d7pxpeer5zaxet0zrpv&quot;&gt;My EndNote Library&lt;record-ids&gt;&lt;item&gt;5&lt;/item&gt;&lt;item&gt;14&lt;/item&gt;&lt;item&gt;36&lt;/item&gt;&lt;item&gt;119&lt;/item&gt;&lt;item&gt;122&lt;/item&gt;&lt;item&gt;123&lt;/item&gt;&lt;item&gt;124&lt;/item&gt;&lt;item&gt;128&lt;/item&gt;&lt;item&gt;132&lt;/item&gt;&lt;item&gt;134&lt;/item&gt;&lt;item&gt;135&lt;/item&gt;&lt;item&gt;138&lt;/item&gt;&lt;item&gt;139&lt;/item&gt;&lt;item&gt;140&lt;/item&gt;&lt;item&gt;141&lt;/item&gt;&lt;item&gt;142&lt;/item&gt;&lt;item&gt;146&lt;/item&gt;&lt;item&gt;148&lt;/item&gt;&lt;item&gt;194&lt;/item&gt;&lt;item&gt;204&lt;/item&gt;&lt;item&gt;220&lt;/item&gt;&lt;item&gt;226&lt;/item&gt;&lt;item&gt;232&lt;/item&gt;&lt;item&gt;256&lt;/item&gt;&lt;item&gt;314&lt;/item&gt;&lt;item&gt;347&lt;/item&gt;&lt;item&gt;377&lt;/item&gt;&lt;item&gt;403&lt;/item&gt;&lt;item&gt;442&lt;/item&gt;&lt;item&gt;469&lt;/item&gt;&lt;item&gt;481&lt;/item&gt;&lt;item&gt;495&lt;/item&gt;&lt;item&gt;516&lt;/item&gt;&lt;item&gt;523&lt;/item&gt;&lt;item&gt;530&lt;/item&gt;&lt;item&gt;533&lt;/item&gt;&lt;item&gt;548&lt;/item&gt;&lt;item&gt;552&lt;/item&gt;&lt;item&gt;553&lt;/item&gt;&lt;item&gt;565&lt;/item&gt;&lt;item&gt;573&lt;/item&gt;&lt;item&gt;576&lt;/item&gt;&lt;item&gt;577&lt;/item&gt;&lt;item&gt;596&lt;/item&gt;&lt;item&gt;599&lt;/item&gt;&lt;item&gt;603&lt;/item&gt;&lt;item&gt;606&lt;/item&gt;&lt;item&gt;616&lt;/item&gt;&lt;item&gt;622&lt;/item&gt;&lt;item&gt;629&lt;/item&gt;&lt;item&gt;632&lt;/item&gt;&lt;item&gt;636&lt;/item&gt;&lt;item&gt;641&lt;/item&gt;&lt;item&gt;646&lt;/item&gt;&lt;item&gt;662&lt;/item&gt;&lt;item&gt;668&lt;/item&gt;&lt;item&gt;674&lt;/item&gt;&lt;item&gt;675&lt;/item&gt;&lt;item&gt;676&lt;/item&gt;&lt;item&gt;692&lt;/item&gt;&lt;item&gt;693&lt;/item&gt;&lt;item&gt;694&lt;/item&gt;&lt;item&gt;701&lt;/item&gt;&lt;item&gt;711&lt;/item&gt;&lt;item&gt;713&lt;/item&gt;&lt;item&gt;720&lt;/item&gt;&lt;item&gt;726&lt;/item&gt;&lt;item&gt;730&lt;/item&gt;&lt;item&gt;736&lt;/item&gt;&lt;item&gt;737&lt;/item&gt;&lt;item&gt;762&lt;/item&gt;&lt;item&gt;780&lt;/item&gt;&lt;item&gt;800&lt;/item&gt;&lt;item&gt;813&lt;/item&gt;&lt;item&gt;887&lt;/item&gt;&lt;item&gt;900&lt;/item&gt;&lt;item&gt;912&lt;/item&gt;&lt;item&gt;1006&lt;/item&gt;&lt;item&gt;1016&lt;/item&gt;&lt;item&gt;1024&lt;/item&gt;&lt;item&gt;1025&lt;/item&gt;&lt;item&gt;1031&lt;/item&gt;&lt;item&gt;1043&lt;/item&gt;&lt;item&gt;1044&lt;/item&gt;&lt;item&gt;1065&lt;/item&gt;&lt;item&gt;1093&lt;/item&gt;&lt;item&gt;1128&lt;/item&gt;&lt;item&gt;1132&lt;/item&gt;&lt;item&gt;1173&lt;/item&gt;&lt;item&gt;1174&lt;/item&gt;&lt;item&gt;1218&lt;/item&gt;&lt;item&gt;1269&lt;/item&gt;&lt;item&gt;1282&lt;/item&gt;&lt;item&gt;1307&lt;/item&gt;&lt;item&gt;1314&lt;/item&gt;&lt;item&gt;1317&lt;/item&gt;&lt;item&gt;1357&lt;/item&gt;&lt;item&gt;1415&lt;/item&gt;&lt;item&gt;1453&lt;/item&gt;&lt;item&gt;1469&lt;/item&gt;&lt;item&gt;1532&lt;/item&gt;&lt;item&gt;1540&lt;/item&gt;&lt;item&gt;1566&lt;/item&gt;&lt;item&gt;1574&lt;/item&gt;&lt;item&gt;1586&lt;/item&gt;&lt;item&gt;1587&lt;/item&gt;&lt;item&gt;1604&lt;/item&gt;&lt;item&gt;1612&lt;/item&gt;&lt;item&gt;1613&lt;/item&gt;&lt;item&gt;1640&lt;/item&gt;&lt;item&gt;1680&lt;/item&gt;&lt;item&gt;1750&lt;/item&gt;&lt;item&gt;1752&lt;/item&gt;&lt;item&gt;1851&lt;/item&gt;&lt;item&gt;1872&lt;/item&gt;&lt;item&gt;1988&lt;/item&gt;&lt;item&gt;2009&lt;/item&gt;&lt;item&gt;2060&lt;/item&gt;&lt;item&gt;2114&lt;/item&gt;&lt;item&gt;2115&lt;/item&gt;&lt;item&gt;2117&lt;/item&gt;&lt;item&gt;2118&lt;/item&gt;&lt;item&gt;2128&lt;/item&gt;&lt;item&gt;2130&lt;/item&gt;&lt;item&gt;2146&lt;/item&gt;&lt;item&gt;2150&lt;/item&gt;&lt;/record-ids&gt;&lt;/item&gt;&lt;/Libraries&gt;"/>
  </w:docVars>
  <w:rsids>
    <w:rsidRoot w:val="0052110C"/>
    <w:rsid w:val="000023A6"/>
    <w:rsid w:val="0000352E"/>
    <w:rsid w:val="00004831"/>
    <w:rsid w:val="0000492B"/>
    <w:rsid w:val="00005088"/>
    <w:rsid w:val="00006B98"/>
    <w:rsid w:val="0001088D"/>
    <w:rsid w:val="00017EB6"/>
    <w:rsid w:val="00021186"/>
    <w:rsid w:val="0002223A"/>
    <w:rsid w:val="00024516"/>
    <w:rsid w:val="000306AD"/>
    <w:rsid w:val="00031AE4"/>
    <w:rsid w:val="00033529"/>
    <w:rsid w:val="00036677"/>
    <w:rsid w:val="000370C3"/>
    <w:rsid w:val="000373CE"/>
    <w:rsid w:val="00045099"/>
    <w:rsid w:val="00046956"/>
    <w:rsid w:val="0004717F"/>
    <w:rsid w:val="00050482"/>
    <w:rsid w:val="0005050B"/>
    <w:rsid w:val="00050C4B"/>
    <w:rsid w:val="000519E5"/>
    <w:rsid w:val="00052B63"/>
    <w:rsid w:val="00054A83"/>
    <w:rsid w:val="00054B17"/>
    <w:rsid w:val="00054E18"/>
    <w:rsid w:val="00055A7D"/>
    <w:rsid w:val="0006052E"/>
    <w:rsid w:val="00061727"/>
    <w:rsid w:val="00062E71"/>
    <w:rsid w:val="00063D22"/>
    <w:rsid w:val="00064AAE"/>
    <w:rsid w:val="00064B69"/>
    <w:rsid w:val="00066371"/>
    <w:rsid w:val="000666D7"/>
    <w:rsid w:val="0006745D"/>
    <w:rsid w:val="00070000"/>
    <w:rsid w:val="0007074E"/>
    <w:rsid w:val="00071176"/>
    <w:rsid w:val="00072E0B"/>
    <w:rsid w:val="0007670C"/>
    <w:rsid w:val="000777DF"/>
    <w:rsid w:val="00080869"/>
    <w:rsid w:val="00080DB5"/>
    <w:rsid w:val="0008331A"/>
    <w:rsid w:val="00086080"/>
    <w:rsid w:val="000908FF"/>
    <w:rsid w:val="00093B6D"/>
    <w:rsid w:val="000943A8"/>
    <w:rsid w:val="00095EFB"/>
    <w:rsid w:val="000962DD"/>
    <w:rsid w:val="00096F2F"/>
    <w:rsid w:val="000A0141"/>
    <w:rsid w:val="000A08ED"/>
    <w:rsid w:val="000A1D6A"/>
    <w:rsid w:val="000A373E"/>
    <w:rsid w:val="000A3920"/>
    <w:rsid w:val="000A3F5E"/>
    <w:rsid w:val="000A58F5"/>
    <w:rsid w:val="000A699D"/>
    <w:rsid w:val="000A6E17"/>
    <w:rsid w:val="000A7206"/>
    <w:rsid w:val="000B1458"/>
    <w:rsid w:val="000B18A0"/>
    <w:rsid w:val="000B1F6A"/>
    <w:rsid w:val="000B2D16"/>
    <w:rsid w:val="000B3D85"/>
    <w:rsid w:val="000B54DD"/>
    <w:rsid w:val="000B61EB"/>
    <w:rsid w:val="000B63CA"/>
    <w:rsid w:val="000B7BA6"/>
    <w:rsid w:val="000B7BB4"/>
    <w:rsid w:val="000B7D60"/>
    <w:rsid w:val="000C0FF6"/>
    <w:rsid w:val="000C1E24"/>
    <w:rsid w:val="000C314A"/>
    <w:rsid w:val="000C3D21"/>
    <w:rsid w:val="000D266B"/>
    <w:rsid w:val="000D294C"/>
    <w:rsid w:val="000D3BE2"/>
    <w:rsid w:val="000D4091"/>
    <w:rsid w:val="000D486A"/>
    <w:rsid w:val="000D4A26"/>
    <w:rsid w:val="000D5972"/>
    <w:rsid w:val="000D663D"/>
    <w:rsid w:val="000D776B"/>
    <w:rsid w:val="000E5C40"/>
    <w:rsid w:val="000F1E32"/>
    <w:rsid w:val="000F477D"/>
    <w:rsid w:val="000F7EFD"/>
    <w:rsid w:val="001016B2"/>
    <w:rsid w:val="00103D1F"/>
    <w:rsid w:val="00105488"/>
    <w:rsid w:val="001104F4"/>
    <w:rsid w:val="001122F1"/>
    <w:rsid w:val="001134C3"/>
    <w:rsid w:val="001147E4"/>
    <w:rsid w:val="00114FBB"/>
    <w:rsid w:val="00120228"/>
    <w:rsid w:val="00121225"/>
    <w:rsid w:val="001217D8"/>
    <w:rsid w:val="0012479F"/>
    <w:rsid w:val="00124D4A"/>
    <w:rsid w:val="00124D77"/>
    <w:rsid w:val="00124E4A"/>
    <w:rsid w:val="00124E5A"/>
    <w:rsid w:val="00130213"/>
    <w:rsid w:val="00133374"/>
    <w:rsid w:val="001339BE"/>
    <w:rsid w:val="001353A9"/>
    <w:rsid w:val="0013688B"/>
    <w:rsid w:val="00136CFF"/>
    <w:rsid w:val="00137EAB"/>
    <w:rsid w:val="0014278E"/>
    <w:rsid w:val="00143420"/>
    <w:rsid w:val="001435CB"/>
    <w:rsid w:val="001437CC"/>
    <w:rsid w:val="00143926"/>
    <w:rsid w:val="00146240"/>
    <w:rsid w:val="00146DF2"/>
    <w:rsid w:val="00150428"/>
    <w:rsid w:val="00150633"/>
    <w:rsid w:val="00152613"/>
    <w:rsid w:val="001553C9"/>
    <w:rsid w:val="0016148B"/>
    <w:rsid w:val="00162A2D"/>
    <w:rsid w:val="0016303E"/>
    <w:rsid w:val="00164F50"/>
    <w:rsid w:val="00170D76"/>
    <w:rsid w:val="00171F8B"/>
    <w:rsid w:val="00172212"/>
    <w:rsid w:val="00175ABA"/>
    <w:rsid w:val="00177BBB"/>
    <w:rsid w:val="0018010C"/>
    <w:rsid w:val="00180FE9"/>
    <w:rsid w:val="00181968"/>
    <w:rsid w:val="001851AF"/>
    <w:rsid w:val="001862EC"/>
    <w:rsid w:val="00190533"/>
    <w:rsid w:val="00196351"/>
    <w:rsid w:val="001971F3"/>
    <w:rsid w:val="001A2618"/>
    <w:rsid w:val="001A35BD"/>
    <w:rsid w:val="001B0479"/>
    <w:rsid w:val="001B1228"/>
    <w:rsid w:val="001B198C"/>
    <w:rsid w:val="001B3C7B"/>
    <w:rsid w:val="001B3E6B"/>
    <w:rsid w:val="001B484A"/>
    <w:rsid w:val="001B5182"/>
    <w:rsid w:val="001B5937"/>
    <w:rsid w:val="001C1395"/>
    <w:rsid w:val="001C1A3A"/>
    <w:rsid w:val="001C48AF"/>
    <w:rsid w:val="001C5508"/>
    <w:rsid w:val="001C581A"/>
    <w:rsid w:val="001D4663"/>
    <w:rsid w:val="001D59D6"/>
    <w:rsid w:val="001E0FAF"/>
    <w:rsid w:val="001E1491"/>
    <w:rsid w:val="001E264F"/>
    <w:rsid w:val="001E3404"/>
    <w:rsid w:val="001E4229"/>
    <w:rsid w:val="001E687C"/>
    <w:rsid w:val="001E7B29"/>
    <w:rsid w:val="001F2E47"/>
    <w:rsid w:val="001F4B25"/>
    <w:rsid w:val="00200CDB"/>
    <w:rsid w:val="0020110F"/>
    <w:rsid w:val="00202435"/>
    <w:rsid w:val="00202DF2"/>
    <w:rsid w:val="00205B2E"/>
    <w:rsid w:val="00210197"/>
    <w:rsid w:val="00211ACD"/>
    <w:rsid w:val="00216E44"/>
    <w:rsid w:val="0021794B"/>
    <w:rsid w:val="00217996"/>
    <w:rsid w:val="00221F61"/>
    <w:rsid w:val="0022657D"/>
    <w:rsid w:val="00230682"/>
    <w:rsid w:val="00233DBE"/>
    <w:rsid w:val="0023432F"/>
    <w:rsid w:val="002347F0"/>
    <w:rsid w:val="00234C12"/>
    <w:rsid w:val="00236357"/>
    <w:rsid w:val="002366E1"/>
    <w:rsid w:val="00237DDA"/>
    <w:rsid w:val="00241288"/>
    <w:rsid w:val="00242305"/>
    <w:rsid w:val="00245AA2"/>
    <w:rsid w:val="00246CAE"/>
    <w:rsid w:val="00246F54"/>
    <w:rsid w:val="002506EC"/>
    <w:rsid w:val="002516AD"/>
    <w:rsid w:val="00251884"/>
    <w:rsid w:val="0025238F"/>
    <w:rsid w:val="002569C0"/>
    <w:rsid w:val="0025719A"/>
    <w:rsid w:val="00260575"/>
    <w:rsid w:val="0026115F"/>
    <w:rsid w:val="00262232"/>
    <w:rsid w:val="00262D7E"/>
    <w:rsid w:val="00262F89"/>
    <w:rsid w:val="0026440D"/>
    <w:rsid w:val="002649DF"/>
    <w:rsid w:val="0026560A"/>
    <w:rsid w:val="00265892"/>
    <w:rsid w:val="00267386"/>
    <w:rsid w:val="00267C61"/>
    <w:rsid w:val="0027019F"/>
    <w:rsid w:val="00271088"/>
    <w:rsid w:val="00271F0A"/>
    <w:rsid w:val="0027554F"/>
    <w:rsid w:val="002757EF"/>
    <w:rsid w:val="00276390"/>
    <w:rsid w:val="00277B76"/>
    <w:rsid w:val="002800A2"/>
    <w:rsid w:val="0028046E"/>
    <w:rsid w:val="00281490"/>
    <w:rsid w:val="002814C0"/>
    <w:rsid w:val="00282D6D"/>
    <w:rsid w:val="00283EC5"/>
    <w:rsid w:val="0028531E"/>
    <w:rsid w:val="00287DC9"/>
    <w:rsid w:val="00287E28"/>
    <w:rsid w:val="002919A4"/>
    <w:rsid w:val="00292B21"/>
    <w:rsid w:val="002A1D10"/>
    <w:rsid w:val="002A2E41"/>
    <w:rsid w:val="002A36BA"/>
    <w:rsid w:val="002A66FB"/>
    <w:rsid w:val="002B1570"/>
    <w:rsid w:val="002B2601"/>
    <w:rsid w:val="002B2CAB"/>
    <w:rsid w:val="002B446D"/>
    <w:rsid w:val="002B490D"/>
    <w:rsid w:val="002B6270"/>
    <w:rsid w:val="002C222B"/>
    <w:rsid w:val="002C2820"/>
    <w:rsid w:val="002C370D"/>
    <w:rsid w:val="002C4527"/>
    <w:rsid w:val="002C769F"/>
    <w:rsid w:val="002D1365"/>
    <w:rsid w:val="002D27FF"/>
    <w:rsid w:val="002D32D9"/>
    <w:rsid w:val="002D358C"/>
    <w:rsid w:val="002D5DCA"/>
    <w:rsid w:val="002D73BE"/>
    <w:rsid w:val="002D74DE"/>
    <w:rsid w:val="002D74ED"/>
    <w:rsid w:val="002E0BD5"/>
    <w:rsid w:val="002E27CA"/>
    <w:rsid w:val="002E43DB"/>
    <w:rsid w:val="002E72E5"/>
    <w:rsid w:val="002E765E"/>
    <w:rsid w:val="002E7ABA"/>
    <w:rsid w:val="002F0E68"/>
    <w:rsid w:val="002F1911"/>
    <w:rsid w:val="002F271A"/>
    <w:rsid w:val="002F6BCA"/>
    <w:rsid w:val="003008FB"/>
    <w:rsid w:val="003035CE"/>
    <w:rsid w:val="003041B6"/>
    <w:rsid w:val="00305CAA"/>
    <w:rsid w:val="00305E77"/>
    <w:rsid w:val="0030701A"/>
    <w:rsid w:val="003107F2"/>
    <w:rsid w:val="00310A68"/>
    <w:rsid w:val="0031280A"/>
    <w:rsid w:val="00313E80"/>
    <w:rsid w:val="00316FD1"/>
    <w:rsid w:val="00317E28"/>
    <w:rsid w:val="00317EBB"/>
    <w:rsid w:val="00320D1D"/>
    <w:rsid w:val="00321B26"/>
    <w:rsid w:val="00321B41"/>
    <w:rsid w:val="00323470"/>
    <w:rsid w:val="003238E3"/>
    <w:rsid w:val="00324907"/>
    <w:rsid w:val="00325CA1"/>
    <w:rsid w:val="00326339"/>
    <w:rsid w:val="00326558"/>
    <w:rsid w:val="00327508"/>
    <w:rsid w:val="00330DB1"/>
    <w:rsid w:val="00332C59"/>
    <w:rsid w:val="00333A0F"/>
    <w:rsid w:val="0033407F"/>
    <w:rsid w:val="00335D0A"/>
    <w:rsid w:val="00336566"/>
    <w:rsid w:val="003369D3"/>
    <w:rsid w:val="00340742"/>
    <w:rsid w:val="003439DE"/>
    <w:rsid w:val="00345215"/>
    <w:rsid w:val="00346D59"/>
    <w:rsid w:val="003517AC"/>
    <w:rsid w:val="003518CD"/>
    <w:rsid w:val="00351A6B"/>
    <w:rsid w:val="00352B1D"/>
    <w:rsid w:val="00354F54"/>
    <w:rsid w:val="00360B00"/>
    <w:rsid w:val="00365FB6"/>
    <w:rsid w:val="003672A9"/>
    <w:rsid w:val="00370DB9"/>
    <w:rsid w:val="00371D9C"/>
    <w:rsid w:val="003751AD"/>
    <w:rsid w:val="003757AC"/>
    <w:rsid w:val="00376E42"/>
    <w:rsid w:val="00381303"/>
    <w:rsid w:val="00381983"/>
    <w:rsid w:val="00382526"/>
    <w:rsid w:val="00382D15"/>
    <w:rsid w:val="003837FB"/>
    <w:rsid w:val="00386702"/>
    <w:rsid w:val="00387411"/>
    <w:rsid w:val="00387BD2"/>
    <w:rsid w:val="0039126F"/>
    <w:rsid w:val="00391570"/>
    <w:rsid w:val="00395F30"/>
    <w:rsid w:val="003964A4"/>
    <w:rsid w:val="0039699A"/>
    <w:rsid w:val="00396D99"/>
    <w:rsid w:val="003A0415"/>
    <w:rsid w:val="003A38D9"/>
    <w:rsid w:val="003A3D7F"/>
    <w:rsid w:val="003A772C"/>
    <w:rsid w:val="003B1B48"/>
    <w:rsid w:val="003B487E"/>
    <w:rsid w:val="003B68C2"/>
    <w:rsid w:val="003B6BBE"/>
    <w:rsid w:val="003B7E0A"/>
    <w:rsid w:val="003C0485"/>
    <w:rsid w:val="003C3794"/>
    <w:rsid w:val="003C3E60"/>
    <w:rsid w:val="003C78BE"/>
    <w:rsid w:val="003D0849"/>
    <w:rsid w:val="003E06DD"/>
    <w:rsid w:val="003E10D0"/>
    <w:rsid w:val="003E5F5C"/>
    <w:rsid w:val="003E7BAE"/>
    <w:rsid w:val="003E7CF5"/>
    <w:rsid w:val="003F35BE"/>
    <w:rsid w:val="003F3A1C"/>
    <w:rsid w:val="003F3E7D"/>
    <w:rsid w:val="003F4986"/>
    <w:rsid w:val="003F4B3C"/>
    <w:rsid w:val="003F5B12"/>
    <w:rsid w:val="003F6A68"/>
    <w:rsid w:val="003F6D9F"/>
    <w:rsid w:val="003F761B"/>
    <w:rsid w:val="003F7947"/>
    <w:rsid w:val="004037A0"/>
    <w:rsid w:val="004062A4"/>
    <w:rsid w:val="004070FB"/>
    <w:rsid w:val="00410316"/>
    <w:rsid w:val="00410721"/>
    <w:rsid w:val="00410E9A"/>
    <w:rsid w:val="004113B0"/>
    <w:rsid w:val="0041375C"/>
    <w:rsid w:val="00413CE6"/>
    <w:rsid w:val="00414AF0"/>
    <w:rsid w:val="00415E97"/>
    <w:rsid w:val="00416342"/>
    <w:rsid w:val="004173C0"/>
    <w:rsid w:val="00420FD6"/>
    <w:rsid w:val="0042328E"/>
    <w:rsid w:val="00423CE0"/>
    <w:rsid w:val="004258E4"/>
    <w:rsid w:val="00427D06"/>
    <w:rsid w:val="0043087E"/>
    <w:rsid w:val="004321A3"/>
    <w:rsid w:val="004338E9"/>
    <w:rsid w:val="004354F5"/>
    <w:rsid w:val="00436C72"/>
    <w:rsid w:val="00436EB2"/>
    <w:rsid w:val="00440F8D"/>
    <w:rsid w:val="00443102"/>
    <w:rsid w:val="00443A17"/>
    <w:rsid w:val="0044584D"/>
    <w:rsid w:val="00446998"/>
    <w:rsid w:val="00447921"/>
    <w:rsid w:val="00447B21"/>
    <w:rsid w:val="00450CD6"/>
    <w:rsid w:val="0045161D"/>
    <w:rsid w:val="004518DC"/>
    <w:rsid w:val="00451C41"/>
    <w:rsid w:val="00452FBF"/>
    <w:rsid w:val="00453502"/>
    <w:rsid w:val="00453FAC"/>
    <w:rsid w:val="0045693A"/>
    <w:rsid w:val="00461C51"/>
    <w:rsid w:val="00462A70"/>
    <w:rsid w:val="004650EA"/>
    <w:rsid w:val="004679AD"/>
    <w:rsid w:val="0047091B"/>
    <w:rsid w:val="00470F52"/>
    <w:rsid w:val="00471C02"/>
    <w:rsid w:val="00473EF5"/>
    <w:rsid w:val="00474D1D"/>
    <w:rsid w:val="00476288"/>
    <w:rsid w:val="00480867"/>
    <w:rsid w:val="00481B6E"/>
    <w:rsid w:val="0048273A"/>
    <w:rsid w:val="00483A9E"/>
    <w:rsid w:val="00483C73"/>
    <w:rsid w:val="004849A1"/>
    <w:rsid w:val="00484D70"/>
    <w:rsid w:val="00485B82"/>
    <w:rsid w:val="00492793"/>
    <w:rsid w:val="00494D99"/>
    <w:rsid w:val="00494E10"/>
    <w:rsid w:val="00496C5E"/>
    <w:rsid w:val="004A1732"/>
    <w:rsid w:val="004A2C48"/>
    <w:rsid w:val="004A74A2"/>
    <w:rsid w:val="004B15FC"/>
    <w:rsid w:val="004B1635"/>
    <w:rsid w:val="004B31E6"/>
    <w:rsid w:val="004B6798"/>
    <w:rsid w:val="004B68F6"/>
    <w:rsid w:val="004B6ECF"/>
    <w:rsid w:val="004C17BC"/>
    <w:rsid w:val="004C1896"/>
    <w:rsid w:val="004C2370"/>
    <w:rsid w:val="004C27FE"/>
    <w:rsid w:val="004C32C4"/>
    <w:rsid w:val="004C377D"/>
    <w:rsid w:val="004C441A"/>
    <w:rsid w:val="004C74F1"/>
    <w:rsid w:val="004C7E0C"/>
    <w:rsid w:val="004D033C"/>
    <w:rsid w:val="004D1848"/>
    <w:rsid w:val="004D3DDE"/>
    <w:rsid w:val="004E133D"/>
    <w:rsid w:val="004E1476"/>
    <w:rsid w:val="004E14D4"/>
    <w:rsid w:val="004E2B07"/>
    <w:rsid w:val="004E30D3"/>
    <w:rsid w:val="004E4747"/>
    <w:rsid w:val="004E4EA1"/>
    <w:rsid w:val="004F0DE7"/>
    <w:rsid w:val="004F0E04"/>
    <w:rsid w:val="004F35E8"/>
    <w:rsid w:val="004F3607"/>
    <w:rsid w:val="004F41FE"/>
    <w:rsid w:val="0050208F"/>
    <w:rsid w:val="0050485C"/>
    <w:rsid w:val="00504F09"/>
    <w:rsid w:val="00506266"/>
    <w:rsid w:val="005101E2"/>
    <w:rsid w:val="005110B8"/>
    <w:rsid w:val="0051119F"/>
    <w:rsid w:val="00513577"/>
    <w:rsid w:val="00516586"/>
    <w:rsid w:val="00516C94"/>
    <w:rsid w:val="00517BDE"/>
    <w:rsid w:val="0052110C"/>
    <w:rsid w:val="0052562D"/>
    <w:rsid w:val="00526FF2"/>
    <w:rsid w:val="00532EA9"/>
    <w:rsid w:val="005337F1"/>
    <w:rsid w:val="005348E2"/>
    <w:rsid w:val="00535951"/>
    <w:rsid w:val="00536183"/>
    <w:rsid w:val="00537118"/>
    <w:rsid w:val="00540B17"/>
    <w:rsid w:val="00540CC8"/>
    <w:rsid w:val="00545E81"/>
    <w:rsid w:val="005501CA"/>
    <w:rsid w:val="005601CD"/>
    <w:rsid w:val="00563AD9"/>
    <w:rsid w:val="00565323"/>
    <w:rsid w:val="00570919"/>
    <w:rsid w:val="00575A17"/>
    <w:rsid w:val="005847A5"/>
    <w:rsid w:val="00584A3F"/>
    <w:rsid w:val="005851CF"/>
    <w:rsid w:val="00585ECB"/>
    <w:rsid w:val="00593F46"/>
    <w:rsid w:val="00594098"/>
    <w:rsid w:val="005940F3"/>
    <w:rsid w:val="0059658B"/>
    <w:rsid w:val="00596E2D"/>
    <w:rsid w:val="005971D1"/>
    <w:rsid w:val="005A0196"/>
    <w:rsid w:val="005A16DA"/>
    <w:rsid w:val="005A340D"/>
    <w:rsid w:val="005A3766"/>
    <w:rsid w:val="005A4C73"/>
    <w:rsid w:val="005A55E1"/>
    <w:rsid w:val="005A5C1A"/>
    <w:rsid w:val="005A6FC9"/>
    <w:rsid w:val="005A70DA"/>
    <w:rsid w:val="005B1A4D"/>
    <w:rsid w:val="005B1FAD"/>
    <w:rsid w:val="005B447A"/>
    <w:rsid w:val="005C2165"/>
    <w:rsid w:val="005C2781"/>
    <w:rsid w:val="005C7B12"/>
    <w:rsid w:val="005D09EF"/>
    <w:rsid w:val="005D1BD9"/>
    <w:rsid w:val="005D1F65"/>
    <w:rsid w:val="005D5665"/>
    <w:rsid w:val="005E1F57"/>
    <w:rsid w:val="005E23CE"/>
    <w:rsid w:val="005E2A8F"/>
    <w:rsid w:val="005E621D"/>
    <w:rsid w:val="005F1799"/>
    <w:rsid w:val="005F339D"/>
    <w:rsid w:val="005F3728"/>
    <w:rsid w:val="005F4432"/>
    <w:rsid w:val="005F5A54"/>
    <w:rsid w:val="00601561"/>
    <w:rsid w:val="0060184D"/>
    <w:rsid w:val="006026E8"/>
    <w:rsid w:val="00602FDC"/>
    <w:rsid w:val="0060380A"/>
    <w:rsid w:val="00603A54"/>
    <w:rsid w:val="0060415A"/>
    <w:rsid w:val="0060476D"/>
    <w:rsid w:val="00605D37"/>
    <w:rsid w:val="006065DF"/>
    <w:rsid w:val="00607068"/>
    <w:rsid w:val="0061089A"/>
    <w:rsid w:val="00611724"/>
    <w:rsid w:val="00612073"/>
    <w:rsid w:val="00612101"/>
    <w:rsid w:val="00616BC8"/>
    <w:rsid w:val="00620E7A"/>
    <w:rsid w:val="00626379"/>
    <w:rsid w:val="00626C23"/>
    <w:rsid w:val="00633812"/>
    <w:rsid w:val="00633C3B"/>
    <w:rsid w:val="00634879"/>
    <w:rsid w:val="00635DD2"/>
    <w:rsid w:val="00637F08"/>
    <w:rsid w:val="00640434"/>
    <w:rsid w:val="006412A8"/>
    <w:rsid w:val="00641454"/>
    <w:rsid w:val="00642A06"/>
    <w:rsid w:val="00642E4A"/>
    <w:rsid w:val="0064470A"/>
    <w:rsid w:val="006456B5"/>
    <w:rsid w:val="0065089E"/>
    <w:rsid w:val="00656A3C"/>
    <w:rsid w:val="0066158A"/>
    <w:rsid w:val="0066796A"/>
    <w:rsid w:val="00667F38"/>
    <w:rsid w:val="00672182"/>
    <w:rsid w:val="006746C0"/>
    <w:rsid w:val="00675E3A"/>
    <w:rsid w:val="00675E8F"/>
    <w:rsid w:val="006801F2"/>
    <w:rsid w:val="006836A7"/>
    <w:rsid w:val="00683E83"/>
    <w:rsid w:val="00685385"/>
    <w:rsid w:val="00686044"/>
    <w:rsid w:val="006872C5"/>
    <w:rsid w:val="0069154C"/>
    <w:rsid w:val="00693112"/>
    <w:rsid w:val="006951F8"/>
    <w:rsid w:val="006A1E5D"/>
    <w:rsid w:val="006A3A63"/>
    <w:rsid w:val="006A69A2"/>
    <w:rsid w:val="006A7408"/>
    <w:rsid w:val="006A7AA8"/>
    <w:rsid w:val="006B05A1"/>
    <w:rsid w:val="006B37D9"/>
    <w:rsid w:val="006B623D"/>
    <w:rsid w:val="006B7053"/>
    <w:rsid w:val="006B711C"/>
    <w:rsid w:val="006C1B67"/>
    <w:rsid w:val="006C1BE1"/>
    <w:rsid w:val="006C582B"/>
    <w:rsid w:val="006C6617"/>
    <w:rsid w:val="006C6D22"/>
    <w:rsid w:val="006D03B6"/>
    <w:rsid w:val="006D0C27"/>
    <w:rsid w:val="006D20FC"/>
    <w:rsid w:val="006E0292"/>
    <w:rsid w:val="006E07A5"/>
    <w:rsid w:val="006E0CF6"/>
    <w:rsid w:val="006E1799"/>
    <w:rsid w:val="006E1A77"/>
    <w:rsid w:val="006E2EAB"/>
    <w:rsid w:val="006E765C"/>
    <w:rsid w:val="006F0452"/>
    <w:rsid w:val="006F2CB3"/>
    <w:rsid w:val="006F318D"/>
    <w:rsid w:val="006F31C0"/>
    <w:rsid w:val="006F37E4"/>
    <w:rsid w:val="006F55E8"/>
    <w:rsid w:val="006F5640"/>
    <w:rsid w:val="006F5683"/>
    <w:rsid w:val="00704392"/>
    <w:rsid w:val="00705980"/>
    <w:rsid w:val="00707CEC"/>
    <w:rsid w:val="007104F7"/>
    <w:rsid w:val="00711C60"/>
    <w:rsid w:val="00713604"/>
    <w:rsid w:val="0071481D"/>
    <w:rsid w:val="0071685D"/>
    <w:rsid w:val="00717A4C"/>
    <w:rsid w:val="0072275F"/>
    <w:rsid w:val="00722AB4"/>
    <w:rsid w:val="00724B93"/>
    <w:rsid w:val="00726483"/>
    <w:rsid w:val="007302F7"/>
    <w:rsid w:val="00733E89"/>
    <w:rsid w:val="0073426B"/>
    <w:rsid w:val="00735BE8"/>
    <w:rsid w:val="0073615B"/>
    <w:rsid w:val="00742554"/>
    <w:rsid w:val="007428C1"/>
    <w:rsid w:val="00743FF2"/>
    <w:rsid w:val="00751DB3"/>
    <w:rsid w:val="00753B8F"/>
    <w:rsid w:val="00756BDB"/>
    <w:rsid w:val="00757AE0"/>
    <w:rsid w:val="007636E6"/>
    <w:rsid w:val="00763B45"/>
    <w:rsid w:val="007640B3"/>
    <w:rsid w:val="00764322"/>
    <w:rsid w:val="00766E1C"/>
    <w:rsid w:val="0077009E"/>
    <w:rsid w:val="007704E0"/>
    <w:rsid w:val="00771C96"/>
    <w:rsid w:val="007725C1"/>
    <w:rsid w:val="00774091"/>
    <w:rsid w:val="00774A78"/>
    <w:rsid w:val="00776E36"/>
    <w:rsid w:val="00780D6F"/>
    <w:rsid w:val="00783355"/>
    <w:rsid w:val="00785270"/>
    <w:rsid w:val="007856DF"/>
    <w:rsid w:val="007858C3"/>
    <w:rsid w:val="007875A6"/>
    <w:rsid w:val="00787EA9"/>
    <w:rsid w:val="007901B4"/>
    <w:rsid w:val="007933B0"/>
    <w:rsid w:val="007947E3"/>
    <w:rsid w:val="007979E5"/>
    <w:rsid w:val="00797A3A"/>
    <w:rsid w:val="007A3C6A"/>
    <w:rsid w:val="007A54C1"/>
    <w:rsid w:val="007A5552"/>
    <w:rsid w:val="007A5820"/>
    <w:rsid w:val="007A7360"/>
    <w:rsid w:val="007A7A9C"/>
    <w:rsid w:val="007B2156"/>
    <w:rsid w:val="007B22FB"/>
    <w:rsid w:val="007B6E2A"/>
    <w:rsid w:val="007C05B4"/>
    <w:rsid w:val="007C0AFF"/>
    <w:rsid w:val="007C2CD2"/>
    <w:rsid w:val="007C3A76"/>
    <w:rsid w:val="007C3ADE"/>
    <w:rsid w:val="007C3DDC"/>
    <w:rsid w:val="007C45DC"/>
    <w:rsid w:val="007D0185"/>
    <w:rsid w:val="007D0785"/>
    <w:rsid w:val="007D22F8"/>
    <w:rsid w:val="007D240E"/>
    <w:rsid w:val="007D3FC5"/>
    <w:rsid w:val="007D440E"/>
    <w:rsid w:val="007D4AA0"/>
    <w:rsid w:val="007E1B70"/>
    <w:rsid w:val="007E7020"/>
    <w:rsid w:val="007F0DE1"/>
    <w:rsid w:val="007F27D6"/>
    <w:rsid w:val="007F3722"/>
    <w:rsid w:val="007F459B"/>
    <w:rsid w:val="007F5D73"/>
    <w:rsid w:val="007F601C"/>
    <w:rsid w:val="007F7144"/>
    <w:rsid w:val="007F78BC"/>
    <w:rsid w:val="0080269C"/>
    <w:rsid w:val="0080282E"/>
    <w:rsid w:val="00802C42"/>
    <w:rsid w:val="00803890"/>
    <w:rsid w:val="008043B9"/>
    <w:rsid w:val="00806BB5"/>
    <w:rsid w:val="008100BF"/>
    <w:rsid w:val="00811490"/>
    <w:rsid w:val="0081197E"/>
    <w:rsid w:val="00812846"/>
    <w:rsid w:val="00815846"/>
    <w:rsid w:val="008172A0"/>
    <w:rsid w:val="00822A5B"/>
    <w:rsid w:val="0082420D"/>
    <w:rsid w:val="0082462C"/>
    <w:rsid w:val="00824E8C"/>
    <w:rsid w:val="00825003"/>
    <w:rsid w:val="0082661F"/>
    <w:rsid w:val="008312B5"/>
    <w:rsid w:val="00831CD1"/>
    <w:rsid w:val="00831D53"/>
    <w:rsid w:val="008332DF"/>
    <w:rsid w:val="00834168"/>
    <w:rsid w:val="00835A0E"/>
    <w:rsid w:val="008372E7"/>
    <w:rsid w:val="0083770D"/>
    <w:rsid w:val="00840A94"/>
    <w:rsid w:val="0084215E"/>
    <w:rsid w:val="0084455A"/>
    <w:rsid w:val="0084757A"/>
    <w:rsid w:val="00847D25"/>
    <w:rsid w:val="00853D59"/>
    <w:rsid w:val="00854670"/>
    <w:rsid w:val="00855D5A"/>
    <w:rsid w:val="00864363"/>
    <w:rsid w:val="008710B5"/>
    <w:rsid w:val="00873305"/>
    <w:rsid w:val="00874135"/>
    <w:rsid w:val="0087458D"/>
    <w:rsid w:val="00874EC5"/>
    <w:rsid w:val="00876092"/>
    <w:rsid w:val="00877CD8"/>
    <w:rsid w:val="00884C9D"/>
    <w:rsid w:val="00885122"/>
    <w:rsid w:val="0088735B"/>
    <w:rsid w:val="00890A41"/>
    <w:rsid w:val="00891FAB"/>
    <w:rsid w:val="008921EB"/>
    <w:rsid w:val="008931C2"/>
    <w:rsid w:val="00893D39"/>
    <w:rsid w:val="00894AC2"/>
    <w:rsid w:val="00894D8F"/>
    <w:rsid w:val="00897489"/>
    <w:rsid w:val="008A10D2"/>
    <w:rsid w:val="008A1490"/>
    <w:rsid w:val="008A5278"/>
    <w:rsid w:val="008A7389"/>
    <w:rsid w:val="008B1ECC"/>
    <w:rsid w:val="008B4CE4"/>
    <w:rsid w:val="008C09CD"/>
    <w:rsid w:val="008C1849"/>
    <w:rsid w:val="008C44F8"/>
    <w:rsid w:val="008C54A7"/>
    <w:rsid w:val="008C597E"/>
    <w:rsid w:val="008C6844"/>
    <w:rsid w:val="008C7977"/>
    <w:rsid w:val="008D0401"/>
    <w:rsid w:val="008D4C22"/>
    <w:rsid w:val="008D4D18"/>
    <w:rsid w:val="008D5F94"/>
    <w:rsid w:val="008D6105"/>
    <w:rsid w:val="008E0DEC"/>
    <w:rsid w:val="008E35B9"/>
    <w:rsid w:val="008E3BD1"/>
    <w:rsid w:val="008E3EE3"/>
    <w:rsid w:val="008E4E80"/>
    <w:rsid w:val="008F29D7"/>
    <w:rsid w:val="008F6172"/>
    <w:rsid w:val="008F716A"/>
    <w:rsid w:val="00900546"/>
    <w:rsid w:val="009007E5"/>
    <w:rsid w:val="009020F4"/>
    <w:rsid w:val="00902569"/>
    <w:rsid w:val="009027D3"/>
    <w:rsid w:val="00905810"/>
    <w:rsid w:val="009147C8"/>
    <w:rsid w:val="00915B6A"/>
    <w:rsid w:val="00916623"/>
    <w:rsid w:val="0091673D"/>
    <w:rsid w:val="00921016"/>
    <w:rsid w:val="009220F3"/>
    <w:rsid w:val="00922BF4"/>
    <w:rsid w:val="0092332D"/>
    <w:rsid w:val="009302D5"/>
    <w:rsid w:val="00930C1A"/>
    <w:rsid w:val="009316B4"/>
    <w:rsid w:val="009324BF"/>
    <w:rsid w:val="00932863"/>
    <w:rsid w:val="009337E5"/>
    <w:rsid w:val="00935AE8"/>
    <w:rsid w:val="009360BD"/>
    <w:rsid w:val="009377C9"/>
    <w:rsid w:val="00943292"/>
    <w:rsid w:val="00945A25"/>
    <w:rsid w:val="009522E4"/>
    <w:rsid w:val="009528DB"/>
    <w:rsid w:val="0095643E"/>
    <w:rsid w:val="00960384"/>
    <w:rsid w:val="00971C9D"/>
    <w:rsid w:val="00971CAF"/>
    <w:rsid w:val="009728BC"/>
    <w:rsid w:val="00976766"/>
    <w:rsid w:val="009802FA"/>
    <w:rsid w:val="00980CC1"/>
    <w:rsid w:val="009822D3"/>
    <w:rsid w:val="00982A9C"/>
    <w:rsid w:val="00982B25"/>
    <w:rsid w:val="00984541"/>
    <w:rsid w:val="00984CD9"/>
    <w:rsid w:val="0098518E"/>
    <w:rsid w:val="00985738"/>
    <w:rsid w:val="0098693A"/>
    <w:rsid w:val="00990316"/>
    <w:rsid w:val="00991894"/>
    <w:rsid w:val="00992924"/>
    <w:rsid w:val="00992CA1"/>
    <w:rsid w:val="00994CF5"/>
    <w:rsid w:val="00997671"/>
    <w:rsid w:val="009976DE"/>
    <w:rsid w:val="009A359D"/>
    <w:rsid w:val="009A3E1E"/>
    <w:rsid w:val="009A5033"/>
    <w:rsid w:val="009B00B0"/>
    <w:rsid w:val="009B1208"/>
    <w:rsid w:val="009B1E38"/>
    <w:rsid w:val="009B3961"/>
    <w:rsid w:val="009B6C1B"/>
    <w:rsid w:val="009B73C0"/>
    <w:rsid w:val="009C0579"/>
    <w:rsid w:val="009C0E12"/>
    <w:rsid w:val="009C4F49"/>
    <w:rsid w:val="009C6075"/>
    <w:rsid w:val="009C76AE"/>
    <w:rsid w:val="009C783A"/>
    <w:rsid w:val="009D2F80"/>
    <w:rsid w:val="009D3744"/>
    <w:rsid w:val="009D42AA"/>
    <w:rsid w:val="009D5126"/>
    <w:rsid w:val="009D5D9B"/>
    <w:rsid w:val="009D680B"/>
    <w:rsid w:val="009D683B"/>
    <w:rsid w:val="009D685B"/>
    <w:rsid w:val="009D70D2"/>
    <w:rsid w:val="009D738E"/>
    <w:rsid w:val="009D7C36"/>
    <w:rsid w:val="009E166E"/>
    <w:rsid w:val="009E1714"/>
    <w:rsid w:val="009E617D"/>
    <w:rsid w:val="009F0665"/>
    <w:rsid w:val="009F2726"/>
    <w:rsid w:val="009F29CC"/>
    <w:rsid w:val="009F33CD"/>
    <w:rsid w:val="009F53F3"/>
    <w:rsid w:val="009F5EBD"/>
    <w:rsid w:val="009F72DB"/>
    <w:rsid w:val="00A011AB"/>
    <w:rsid w:val="00A02810"/>
    <w:rsid w:val="00A05C88"/>
    <w:rsid w:val="00A06CA1"/>
    <w:rsid w:val="00A07403"/>
    <w:rsid w:val="00A15533"/>
    <w:rsid w:val="00A20C02"/>
    <w:rsid w:val="00A24499"/>
    <w:rsid w:val="00A26A55"/>
    <w:rsid w:val="00A27504"/>
    <w:rsid w:val="00A31754"/>
    <w:rsid w:val="00A33900"/>
    <w:rsid w:val="00A33DE6"/>
    <w:rsid w:val="00A40188"/>
    <w:rsid w:val="00A407B0"/>
    <w:rsid w:val="00A40C27"/>
    <w:rsid w:val="00A43FFC"/>
    <w:rsid w:val="00A44E6E"/>
    <w:rsid w:val="00A452A9"/>
    <w:rsid w:val="00A46098"/>
    <w:rsid w:val="00A4788A"/>
    <w:rsid w:val="00A5246B"/>
    <w:rsid w:val="00A524AB"/>
    <w:rsid w:val="00A54670"/>
    <w:rsid w:val="00A573B3"/>
    <w:rsid w:val="00A60992"/>
    <w:rsid w:val="00A61042"/>
    <w:rsid w:val="00A676F6"/>
    <w:rsid w:val="00A7173A"/>
    <w:rsid w:val="00A71FA2"/>
    <w:rsid w:val="00A75257"/>
    <w:rsid w:val="00A76322"/>
    <w:rsid w:val="00A77D9B"/>
    <w:rsid w:val="00A800D4"/>
    <w:rsid w:val="00A8272A"/>
    <w:rsid w:val="00A83D58"/>
    <w:rsid w:val="00A84FCA"/>
    <w:rsid w:val="00A857DC"/>
    <w:rsid w:val="00A86138"/>
    <w:rsid w:val="00A86822"/>
    <w:rsid w:val="00A93ECA"/>
    <w:rsid w:val="00A93FBF"/>
    <w:rsid w:val="00A9685C"/>
    <w:rsid w:val="00A977F1"/>
    <w:rsid w:val="00AA05D4"/>
    <w:rsid w:val="00AA37C5"/>
    <w:rsid w:val="00AA40C0"/>
    <w:rsid w:val="00AA52EE"/>
    <w:rsid w:val="00AA5C63"/>
    <w:rsid w:val="00AA6A0A"/>
    <w:rsid w:val="00AB0380"/>
    <w:rsid w:val="00AB3313"/>
    <w:rsid w:val="00AB4215"/>
    <w:rsid w:val="00AC07A6"/>
    <w:rsid w:val="00AC1294"/>
    <w:rsid w:val="00AC36F6"/>
    <w:rsid w:val="00AC3DFF"/>
    <w:rsid w:val="00AC5017"/>
    <w:rsid w:val="00AC78AF"/>
    <w:rsid w:val="00AD6DEE"/>
    <w:rsid w:val="00AD70BF"/>
    <w:rsid w:val="00AD7A56"/>
    <w:rsid w:val="00AE1024"/>
    <w:rsid w:val="00AE29D6"/>
    <w:rsid w:val="00AE3576"/>
    <w:rsid w:val="00AE3B8F"/>
    <w:rsid w:val="00AE3FAC"/>
    <w:rsid w:val="00AE63A8"/>
    <w:rsid w:val="00AF0193"/>
    <w:rsid w:val="00AF0486"/>
    <w:rsid w:val="00AF2CFB"/>
    <w:rsid w:val="00AF4420"/>
    <w:rsid w:val="00AF6963"/>
    <w:rsid w:val="00AF6DF9"/>
    <w:rsid w:val="00AF7024"/>
    <w:rsid w:val="00B00C7E"/>
    <w:rsid w:val="00B00FE9"/>
    <w:rsid w:val="00B03952"/>
    <w:rsid w:val="00B10ECD"/>
    <w:rsid w:val="00B11509"/>
    <w:rsid w:val="00B127C2"/>
    <w:rsid w:val="00B12C7C"/>
    <w:rsid w:val="00B1507C"/>
    <w:rsid w:val="00B16B4B"/>
    <w:rsid w:val="00B20397"/>
    <w:rsid w:val="00B20C35"/>
    <w:rsid w:val="00B235EE"/>
    <w:rsid w:val="00B261B5"/>
    <w:rsid w:val="00B30D37"/>
    <w:rsid w:val="00B312EF"/>
    <w:rsid w:val="00B323FF"/>
    <w:rsid w:val="00B3446C"/>
    <w:rsid w:val="00B40837"/>
    <w:rsid w:val="00B40878"/>
    <w:rsid w:val="00B42AA3"/>
    <w:rsid w:val="00B43979"/>
    <w:rsid w:val="00B43A4F"/>
    <w:rsid w:val="00B467D8"/>
    <w:rsid w:val="00B47444"/>
    <w:rsid w:val="00B50168"/>
    <w:rsid w:val="00B50483"/>
    <w:rsid w:val="00B52350"/>
    <w:rsid w:val="00B52C2E"/>
    <w:rsid w:val="00B615D3"/>
    <w:rsid w:val="00B61B3D"/>
    <w:rsid w:val="00B61D49"/>
    <w:rsid w:val="00B627E7"/>
    <w:rsid w:val="00B6362B"/>
    <w:rsid w:val="00B65426"/>
    <w:rsid w:val="00B671C7"/>
    <w:rsid w:val="00B67FE2"/>
    <w:rsid w:val="00B700B1"/>
    <w:rsid w:val="00B7125E"/>
    <w:rsid w:val="00B7186D"/>
    <w:rsid w:val="00B74F2A"/>
    <w:rsid w:val="00B758AE"/>
    <w:rsid w:val="00B81425"/>
    <w:rsid w:val="00B82997"/>
    <w:rsid w:val="00B90270"/>
    <w:rsid w:val="00B93F65"/>
    <w:rsid w:val="00B94ECB"/>
    <w:rsid w:val="00B95FB1"/>
    <w:rsid w:val="00B9610C"/>
    <w:rsid w:val="00B965B4"/>
    <w:rsid w:val="00B9684D"/>
    <w:rsid w:val="00B97F9C"/>
    <w:rsid w:val="00BA02C5"/>
    <w:rsid w:val="00BA285C"/>
    <w:rsid w:val="00BA5E7A"/>
    <w:rsid w:val="00BA7356"/>
    <w:rsid w:val="00BB03B2"/>
    <w:rsid w:val="00BB09BF"/>
    <w:rsid w:val="00BB2B97"/>
    <w:rsid w:val="00BB3508"/>
    <w:rsid w:val="00BB3654"/>
    <w:rsid w:val="00BB4698"/>
    <w:rsid w:val="00BB6381"/>
    <w:rsid w:val="00BB7076"/>
    <w:rsid w:val="00BB7D40"/>
    <w:rsid w:val="00BC01EB"/>
    <w:rsid w:val="00BC0444"/>
    <w:rsid w:val="00BC390A"/>
    <w:rsid w:val="00BC40C7"/>
    <w:rsid w:val="00BC6B4C"/>
    <w:rsid w:val="00BD2616"/>
    <w:rsid w:val="00BD2769"/>
    <w:rsid w:val="00BD35C1"/>
    <w:rsid w:val="00BD67CA"/>
    <w:rsid w:val="00BD7B37"/>
    <w:rsid w:val="00BE0521"/>
    <w:rsid w:val="00BE1471"/>
    <w:rsid w:val="00BE1DBA"/>
    <w:rsid w:val="00BE1F3A"/>
    <w:rsid w:val="00BE272B"/>
    <w:rsid w:val="00BE2AC1"/>
    <w:rsid w:val="00BE51EE"/>
    <w:rsid w:val="00BE688C"/>
    <w:rsid w:val="00BE7363"/>
    <w:rsid w:val="00BF0E8C"/>
    <w:rsid w:val="00BF2921"/>
    <w:rsid w:val="00BF30E6"/>
    <w:rsid w:val="00BF782C"/>
    <w:rsid w:val="00BF7BC4"/>
    <w:rsid w:val="00BF7D3D"/>
    <w:rsid w:val="00C01AC8"/>
    <w:rsid w:val="00C03DD1"/>
    <w:rsid w:val="00C04498"/>
    <w:rsid w:val="00C07977"/>
    <w:rsid w:val="00C107AB"/>
    <w:rsid w:val="00C133AB"/>
    <w:rsid w:val="00C13E60"/>
    <w:rsid w:val="00C1538D"/>
    <w:rsid w:val="00C15BE3"/>
    <w:rsid w:val="00C16B61"/>
    <w:rsid w:val="00C20252"/>
    <w:rsid w:val="00C218FD"/>
    <w:rsid w:val="00C22120"/>
    <w:rsid w:val="00C22ED8"/>
    <w:rsid w:val="00C2549E"/>
    <w:rsid w:val="00C25ED0"/>
    <w:rsid w:val="00C27FF6"/>
    <w:rsid w:val="00C30A72"/>
    <w:rsid w:val="00C326B1"/>
    <w:rsid w:val="00C32AE9"/>
    <w:rsid w:val="00C34534"/>
    <w:rsid w:val="00C37737"/>
    <w:rsid w:val="00C40C75"/>
    <w:rsid w:val="00C41D47"/>
    <w:rsid w:val="00C41F16"/>
    <w:rsid w:val="00C42983"/>
    <w:rsid w:val="00C431AC"/>
    <w:rsid w:val="00C431B4"/>
    <w:rsid w:val="00C50A33"/>
    <w:rsid w:val="00C51CB2"/>
    <w:rsid w:val="00C52500"/>
    <w:rsid w:val="00C52F09"/>
    <w:rsid w:val="00C531DF"/>
    <w:rsid w:val="00C54642"/>
    <w:rsid w:val="00C56F71"/>
    <w:rsid w:val="00C60BB8"/>
    <w:rsid w:val="00C61F96"/>
    <w:rsid w:val="00C63DA0"/>
    <w:rsid w:val="00C722DD"/>
    <w:rsid w:val="00C73398"/>
    <w:rsid w:val="00C73DFD"/>
    <w:rsid w:val="00C7727A"/>
    <w:rsid w:val="00C77620"/>
    <w:rsid w:val="00C81568"/>
    <w:rsid w:val="00C8701D"/>
    <w:rsid w:val="00C92F06"/>
    <w:rsid w:val="00C94219"/>
    <w:rsid w:val="00C942D1"/>
    <w:rsid w:val="00C95C2F"/>
    <w:rsid w:val="00C96F4C"/>
    <w:rsid w:val="00C974F1"/>
    <w:rsid w:val="00CA0657"/>
    <w:rsid w:val="00CA1F18"/>
    <w:rsid w:val="00CA6952"/>
    <w:rsid w:val="00CB4B60"/>
    <w:rsid w:val="00CB66D9"/>
    <w:rsid w:val="00CB74CC"/>
    <w:rsid w:val="00CC33E2"/>
    <w:rsid w:val="00CC3809"/>
    <w:rsid w:val="00CC4850"/>
    <w:rsid w:val="00CC5456"/>
    <w:rsid w:val="00CC69B9"/>
    <w:rsid w:val="00CD1542"/>
    <w:rsid w:val="00CD4E35"/>
    <w:rsid w:val="00CE35D1"/>
    <w:rsid w:val="00CE457C"/>
    <w:rsid w:val="00CE4AEE"/>
    <w:rsid w:val="00CE4DD9"/>
    <w:rsid w:val="00CE70D4"/>
    <w:rsid w:val="00CF1087"/>
    <w:rsid w:val="00CF146C"/>
    <w:rsid w:val="00CF4D86"/>
    <w:rsid w:val="00CF5FFB"/>
    <w:rsid w:val="00D032E3"/>
    <w:rsid w:val="00D03582"/>
    <w:rsid w:val="00D049DD"/>
    <w:rsid w:val="00D055FD"/>
    <w:rsid w:val="00D05FC1"/>
    <w:rsid w:val="00D06619"/>
    <w:rsid w:val="00D0663E"/>
    <w:rsid w:val="00D07D46"/>
    <w:rsid w:val="00D07FFC"/>
    <w:rsid w:val="00D11A22"/>
    <w:rsid w:val="00D127FC"/>
    <w:rsid w:val="00D142FC"/>
    <w:rsid w:val="00D2256A"/>
    <w:rsid w:val="00D23484"/>
    <w:rsid w:val="00D2404C"/>
    <w:rsid w:val="00D24B1E"/>
    <w:rsid w:val="00D27930"/>
    <w:rsid w:val="00D3082C"/>
    <w:rsid w:val="00D31696"/>
    <w:rsid w:val="00D32C28"/>
    <w:rsid w:val="00D3459F"/>
    <w:rsid w:val="00D36204"/>
    <w:rsid w:val="00D37FB9"/>
    <w:rsid w:val="00D42A38"/>
    <w:rsid w:val="00D42C05"/>
    <w:rsid w:val="00D4324C"/>
    <w:rsid w:val="00D44C5A"/>
    <w:rsid w:val="00D50B3E"/>
    <w:rsid w:val="00D51911"/>
    <w:rsid w:val="00D53543"/>
    <w:rsid w:val="00D53DC1"/>
    <w:rsid w:val="00D53EA4"/>
    <w:rsid w:val="00D5434A"/>
    <w:rsid w:val="00D543F6"/>
    <w:rsid w:val="00D5480E"/>
    <w:rsid w:val="00D6058C"/>
    <w:rsid w:val="00D6319C"/>
    <w:rsid w:val="00D645F4"/>
    <w:rsid w:val="00D64819"/>
    <w:rsid w:val="00D655EC"/>
    <w:rsid w:val="00D65D85"/>
    <w:rsid w:val="00D662D8"/>
    <w:rsid w:val="00D664C2"/>
    <w:rsid w:val="00D668EF"/>
    <w:rsid w:val="00D679B8"/>
    <w:rsid w:val="00D771C4"/>
    <w:rsid w:val="00D81691"/>
    <w:rsid w:val="00D8322A"/>
    <w:rsid w:val="00D85453"/>
    <w:rsid w:val="00D85D16"/>
    <w:rsid w:val="00D868C4"/>
    <w:rsid w:val="00D86D6B"/>
    <w:rsid w:val="00D9050D"/>
    <w:rsid w:val="00D9402D"/>
    <w:rsid w:val="00D95B93"/>
    <w:rsid w:val="00DA1FC6"/>
    <w:rsid w:val="00DA4C85"/>
    <w:rsid w:val="00DA4E13"/>
    <w:rsid w:val="00DA536F"/>
    <w:rsid w:val="00DA7530"/>
    <w:rsid w:val="00DB08B2"/>
    <w:rsid w:val="00DB12D3"/>
    <w:rsid w:val="00DB1AF4"/>
    <w:rsid w:val="00DB1F17"/>
    <w:rsid w:val="00DB2D61"/>
    <w:rsid w:val="00DB3DBA"/>
    <w:rsid w:val="00DB43CA"/>
    <w:rsid w:val="00DB4509"/>
    <w:rsid w:val="00DB6234"/>
    <w:rsid w:val="00DB766F"/>
    <w:rsid w:val="00DB77AB"/>
    <w:rsid w:val="00DB784A"/>
    <w:rsid w:val="00DB7E1A"/>
    <w:rsid w:val="00DC2627"/>
    <w:rsid w:val="00DC3395"/>
    <w:rsid w:val="00DC4376"/>
    <w:rsid w:val="00DC4E0A"/>
    <w:rsid w:val="00DC6413"/>
    <w:rsid w:val="00DD1D3E"/>
    <w:rsid w:val="00DD2834"/>
    <w:rsid w:val="00DD4221"/>
    <w:rsid w:val="00DE01B3"/>
    <w:rsid w:val="00DE114F"/>
    <w:rsid w:val="00DE1CF9"/>
    <w:rsid w:val="00DE2658"/>
    <w:rsid w:val="00DE404A"/>
    <w:rsid w:val="00DE7822"/>
    <w:rsid w:val="00DF0630"/>
    <w:rsid w:val="00DF41B0"/>
    <w:rsid w:val="00DF52E6"/>
    <w:rsid w:val="00DF57D9"/>
    <w:rsid w:val="00DF722C"/>
    <w:rsid w:val="00E00541"/>
    <w:rsid w:val="00E009FF"/>
    <w:rsid w:val="00E012BE"/>
    <w:rsid w:val="00E04543"/>
    <w:rsid w:val="00E159B2"/>
    <w:rsid w:val="00E159CD"/>
    <w:rsid w:val="00E15C41"/>
    <w:rsid w:val="00E204E4"/>
    <w:rsid w:val="00E23220"/>
    <w:rsid w:val="00E26143"/>
    <w:rsid w:val="00E272C5"/>
    <w:rsid w:val="00E31D27"/>
    <w:rsid w:val="00E3392E"/>
    <w:rsid w:val="00E346CF"/>
    <w:rsid w:val="00E37C0D"/>
    <w:rsid w:val="00E42B73"/>
    <w:rsid w:val="00E43EC4"/>
    <w:rsid w:val="00E445B5"/>
    <w:rsid w:val="00E45EAA"/>
    <w:rsid w:val="00E46CEF"/>
    <w:rsid w:val="00E472BF"/>
    <w:rsid w:val="00E47793"/>
    <w:rsid w:val="00E4780F"/>
    <w:rsid w:val="00E50E9F"/>
    <w:rsid w:val="00E51866"/>
    <w:rsid w:val="00E531FF"/>
    <w:rsid w:val="00E53DE6"/>
    <w:rsid w:val="00E575DB"/>
    <w:rsid w:val="00E6319C"/>
    <w:rsid w:val="00E64333"/>
    <w:rsid w:val="00E661F7"/>
    <w:rsid w:val="00E678D8"/>
    <w:rsid w:val="00E67A7E"/>
    <w:rsid w:val="00E70CD5"/>
    <w:rsid w:val="00E81144"/>
    <w:rsid w:val="00E81ABD"/>
    <w:rsid w:val="00E82E2F"/>
    <w:rsid w:val="00E82FF7"/>
    <w:rsid w:val="00E867D6"/>
    <w:rsid w:val="00E9024F"/>
    <w:rsid w:val="00E937DD"/>
    <w:rsid w:val="00E9485B"/>
    <w:rsid w:val="00E96B50"/>
    <w:rsid w:val="00E96BD4"/>
    <w:rsid w:val="00E9707B"/>
    <w:rsid w:val="00EA3065"/>
    <w:rsid w:val="00EA32AC"/>
    <w:rsid w:val="00EA4A40"/>
    <w:rsid w:val="00EA4FCA"/>
    <w:rsid w:val="00EA6A8B"/>
    <w:rsid w:val="00EB1126"/>
    <w:rsid w:val="00EB2733"/>
    <w:rsid w:val="00EB3A6B"/>
    <w:rsid w:val="00EC082E"/>
    <w:rsid w:val="00EC1571"/>
    <w:rsid w:val="00EC3CBD"/>
    <w:rsid w:val="00EC6390"/>
    <w:rsid w:val="00ED1193"/>
    <w:rsid w:val="00ED25BA"/>
    <w:rsid w:val="00ED2E9A"/>
    <w:rsid w:val="00ED49DF"/>
    <w:rsid w:val="00ED6CB2"/>
    <w:rsid w:val="00EE21B3"/>
    <w:rsid w:val="00EE4BEB"/>
    <w:rsid w:val="00EE590E"/>
    <w:rsid w:val="00EE6505"/>
    <w:rsid w:val="00EF0D81"/>
    <w:rsid w:val="00EF127E"/>
    <w:rsid w:val="00EF2595"/>
    <w:rsid w:val="00EF4025"/>
    <w:rsid w:val="00EF5AA9"/>
    <w:rsid w:val="00EF5C0B"/>
    <w:rsid w:val="00EF659E"/>
    <w:rsid w:val="00EF6FF2"/>
    <w:rsid w:val="00EF70BE"/>
    <w:rsid w:val="00EF7B1E"/>
    <w:rsid w:val="00F00A6A"/>
    <w:rsid w:val="00F023D6"/>
    <w:rsid w:val="00F02935"/>
    <w:rsid w:val="00F05F64"/>
    <w:rsid w:val="00F06887"/>
    <w:rsid w:val="00F13E0B"/>
    <w:rsid w:val="00F21036"/>
    <w:rsid w:val="00F23D8D"/>
    <w:rsid w:val="00F248E0"/>
    <w:rsid w:val="00F25E1C"/>
    <w:rsid w:val="00F3001E"/>
    <w:rsid w:val="00F30A1B"/>
    <w:rsid w:val="00F3109F"/>
    <w:rsid w:val="00F32C12"/>
    <w:rsid w:val="00F333D3"/>
    <w:rsid w:val="00F334D7"/>
    <w:rsid w:val="00F3554D"/>
    <w:rsid w:val="00F35629"/>
    <w:rsid w:val="00F35D9C"/>
    <w:rsid w:val="00F36F88"/>
    <w:rsid w:val="00F370A9"/>
    <w:rsid w:val="00F40647"/>
    <w:rsid w:val="00F44C5E"/>
    <w:rsid w:val="00F50D0E"/>
    <w:rsid w:val="00F50F4E"/>
    <w:rsid w:val="00F51013"/>
    <w:rsid w:val="00F512E2"/>
    <w:rsid w:val="00F5331D"/>
    <w:rsid w:val="00F62E89"/>
    <w:rsid w:val="00F661B9"/>
    <w:rsid w:val="00F71D64"/>
    <w:rsid w:val="00F73AC5"/>
    <w:rsid w:val="00F73E7E"/>
    <w:rsid w:val="00F76D1B"/>
    <w:rsid w:val="00F80038"/>
    <w:rsid w:val="00F80272"/>
    <w:rsid w:val="00F81AAF"/>
    <w:rsid w:val="00F82648"/>
    <w:rsid w:val="00F82A82"/>
    <w:rsid w:val="00F84567"/>
    <w:rsid w:val="00F86588"/>
    <w:rsid w:val="00F91A5B"/>
    <w:rsid w:val="00F92695"/>
    <w:rsid w:val="00F94CDD"/>
    <w:rsid w:val="00FA2F0C"/>
    <w:rsid w:val="00FA48A0"/>
    <w:rsid w:val="00FA4B55"/>
    <w:rsid w:val="00FA4EC6"/>
    <w:rsid w:val="00FA67EA"/>
    <w:rsid w:val="00FB3A5F"/>
    <w:rsid w:val="00FB3EC9"/>
    <w:rsid w:val="00FB5B2C"/>
    <w:rsid w:val="00FB6039"/>
    <w:rsid w:val="00FB6162"/>
    <w:rsid w:val="00FC071D"/>
    <w:rsid w:val="00FC1A8D"/>
    <w:rsid w:val="00FC284C"/>
    <w:rsid w:val="00FC3784"/>
    <w:rsid w:val="00FC4368"/>
    <w:rsid w:val="00FC5A77"/>
    <w:rsid w:val="00FC76F9"/>
    <w:rsid w:val="00FD2523"/>
    <w:rsid w:val="00FD2661"/>
    <w:rsid w:val="00FD332B"/>
    <w:rsid w:val="00FD3B67"/>
    <w:rsid w:val="00FD45ED"/>
    <w:rsid w:val="00FD79F2"/>
    <w:rsid w:val="00FE2914"/>
    <w:rsid w:val="00FF3174"/>
    <w:rsid w:val="00FF3304"/>
    <w:rsid w:val="00FF43C4"/>
    <w:rsid w:val="00FF5654"/>
    <w:rsid w:val="00FF597A"/>
    <w:rsid w:val="00FF637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E7CF401-D100-40A1-A0EF-E3DE266A0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670C"/>
    <w:pPr>
      <w:ind w:left="720"/>
      <w:contextualSpacing/>
    </w:pPr>
  </w:style>
  <w:style w:type="character" w:styleId="Hyperlink">
    <w:name w:val="Hyperlink"/>
    <w:basedOn w:val="DefaultParagraphFont"/>
    <w:uiPriority w:val="99"/>
    <w:unhideWhenUsed/>
    <w:rsid w:val="005A5C1A"/>
    <w:rPr>
      <w:color w:val="0000FF" w:themeColor="hyperlink"/>
      <w:u w:val="single"/>
    </w:rPr>
  </w:style>
  <w:style w:type="character" w:styleId="CommentReference">
    <w:name w:val="annotation reference"/>
    <w:basedOn w:val="DefaultParagraphFont"/>
    <w:uiPriority w:val="99"/>
    <w:semiHidden/>
    <w:unhideWhenUsed/>
    <w:rsid w:val="00381983"/>
    <w:rPr>
      <w:sz w:val="16"/>
      <w:szCs w:val="16"/>
    </w:rPr>
  </w:style>
  <w:style w:type="paragraph" w:styleId="CommentText">
    <w:name w:val="annotation text"/>
    <w:basedOn w:val="Normal"/>
    <w:link w:val="CommentTextChar"/>
    <w:uiPriority w:val="99"/>
    <w:semiHidden/>
    <w:unhideWhenUsed/>
    <w:rsid w:val="00381983"/>
    <w:pPr>
      <w:spacing w:line="240" w:lineRule="auto"/>
    </w:pPr>
    <w:rPr>
      <w:sz w:val="20"/>
      <w:szCs w:val="20"/>
    </w:rPr>
  </w:style>
  <w:style w:type="character" w:customStyle="1" w:styleId="CommentTextChar">
    <w:name w:val="Comment Text Char"/>
    <w:basedOn w:val="DefaultParagraphFont"/>
    <w:link w:val="CommentText"/>
    <w:uiPriority w:val="99"/>
    <w:semiHidden/>
    <w:rsid w:val="00381983"/>
    <w:rPr>
      <w:sz w:val="20"/>
      <w:szCs w:val="20"/>
    </w:rPr>
  </w:style>
  <w:style w:type="paragraph" w:styleId="CommentSubject">
    <w:name w:val="annotation subject"/>
    <w:basedOn w:val="CommentText"/>
    <w:next w:val="CommentText"/>
    <w:link w:val="CommentSubjectChar"/>
    <w:uiPriority w:val="99"/>
    <w:semiHidden/>
    <w:unhideWhenUsed/>
    <w:rsid w:val="00381983"/>
    <w:rPr>
      <w:b/>
      <w:bCs/>
    </w:rPr>
  </w:style>
  <w:style w:type="character" w:customStyle="1" w:styleId="CommentSubjectChar">
    <w:name w:val="Comment Subject Char"/>
    <w:basedOn w:val="CommentTextChar"/>
    <w:link w:val="CommentSubject"/>
    <w:uiPriority w:val="99"/>
    <w:semiHidden/>
    <w:rsid w:val="00381983"/>
    <w:rPr>
      <w:b/>
      <w:bCs/>
      <w:sz w:val="20"/>
      <w:szCs w:val="20"/>
    </w:rPr>
  </w:style>
  <w:style w:type="paragraph" w:styleId="BalloonText">
    <w:name w:val="Balloon Text"/>
    <w:basedOn w:val="Normal"/>
    <w:link w:val="BalloonTextChar"/>
    <w:uiPriority w:val="99"/>
    <w:semiHidden/>
    <w:unhideWhenUsed/>
    <w:rsid w:val="003819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1983"/>
    <w:rPr>
      <w:rFonts w:ascii="Segoe UI" w:hAnsi="Segoe UI" w:cs="Segoe UI"/>
      <w:sz w:val="18"/>
      <w:szCs w:val="18"/>
    </w:rPr>
  </w:style>
  <w:style w:type="paragraph" w:customStyle="1" w:styleId="m5648503021257481213msolistparagraph">
    <w:name w:val="m_5648503021257481213msolistparagraph"/>
    <w:basedOn w:val="Normal"/>
    <w:rsid w:val="00124D4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685385"/>
  </w:style>
  <w:style w:type="paragraph" w:styleId="Header">
    <w:name w:val="header"/>
    <w:basedOn w:val="Normal"/>
    <w:link w:val="HeaderChar"/>
    <w:uiPriority w:val="99"/>
    <w:unhideWhenUsed/>
    <w:rsid w:val="004354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54F5"/>
  </w:style>
  <w:style w:type="paragraph" w:styleId="Footer">
    <w:name w:val="footer"/>
    <w:basedOn w:val="Normal"/>
    <w:link w:val="FooterChar"/>
    <w:uiPriority w:val="99"/>
    <w:unhideWhenUsed/>
    <w:rsid w:val="004354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4F5"/>
  </w:style>
  <w:style w:type="paragraph" w:styleId="NormalWeb">
    <w:name w:val="Normal (Web)"/>
    <w:basedOn w:val="Normal"/>
    <w:uiPriority w:val="99"/>
    <w:semiHidden/>
    <w:unhideWhenUsed/>
    <w:rsid w:val="000A6E1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A6E17"/>
    <w:rPr>
      <w:i/>
      <w:iCs/>
    </w:rPr>
  </w:style>
  <w:style w:type="character" w:customStyle="1" w:styleId="st">
    <w:name w:val="st"/>
    <w:basedOn w:val="DefaultParagraphFont"/>
    <w:rsid w:val="001C1395"/>
  </w:style>
  <w:style w:type="character" w:customStyle="1" w:styleId="tgc">
    <w:name w:val="_tgc"/>
    <w:basedOn w:val="DefaultParagraphFont"/>
    <w:rsid w:val="00B40837"/>
  </w:style>
  <w:style w:type="paragraph" w:customStyle="1" w:styleId="EndNoteBibliographyTitle">
    <w:name w:val="EndNote Bibliography Title"/>
    <w:basedOn w:val="Normal"/>
    <w:link w:val="EndNoteBibliographyTitleChar"/>
    <w:rsid w:val="00AE357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E3576"/>
    <w:rPr>
      <w:rFonts w:ascii="Calibri" w:hAnsi="Calibri"/>
      <w:noProof/>
      <w:lang w:val="en-US"/>
    </w:rPr>
  </w:style>
  <w:style w:type="paragraph" w:customStyle="1" w:styleId="EndNoteBibliography">
    <w:name w:val="EndNote Bibliography"/>
    <w:basedOn w:val="Normal"/>
    <w:link w:val="EndNoteBibliographyChar"/>
    <w:rsid w:val="00AE357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E3576"/>
    <w:rPr>
      <w:rFonts w:ascii="Calibri" w:hAnsi="Calibri"/>
      <w:noProof/>
      <w:lang w:val="en-US"/>
    </w:rPr>
  </w:style>
  <w:style w:type="character" w:styleId="FollowedHyperlink">
    <w:name w:val="FollowedHyperlink"/>
    <w:basedOn w:val="DefaultParagraphFont"/>
    <w:uiPriority w:val="99"/>
    <w:semiHidden/>
    <w:unhideWhenUsed/>
    <w:rsid w:val="00876092"/>
    <w:rPr>
      <w:color w:val="800080" w:themeColor="followedHyperlink"/>
      <w:u w:val="single"/>
    </w:rPr>
  </w:style>
  <w:style w:type="table" w:styleId="TableGrid">
    <w:name w:val="Table Grid"/>
    <w:basedOn w:val="TableNormal"/>
    <w:uiPriority w:val="59"/>
    <w:rsid w:val="00A524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92B21"/>
    <w:pPr>
      <w:spacing w:after="0" w:line="240" w:lineRule="auto"/>
    </w:pPr>
  </w:style>
  <w:style w:type="character" w:styleId="PlaceholderText">
    <w:name w:val="Placeholder Text"/>
    <w:basedOn w:val="DefaultParagraphFont"/>
    <w:uiPriority w:val="99"/>
    <w:semiHidden/>
    <w:rsid w:val="008266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67597">
      <w:bodyDiv w:val="1"/>
      <w:marLeft w:val="0"/>
      <w:marRight w:val="0"/>
      <w:marTop w:val="0"/>
      <w:marBottom w:val="0"/>
      <w:divBdr>
        <w:top w:val="none" w:sz="0" w:space="0" w:color="auto"/>
        <w:left w:val="none" w:sz="0" w:space="0" w:color="auto"/>
        <w:bottom w:val="none" w:sz="0" w:space="0" w:color="auto"/>
        <w:right w:val="none" w:sz="0" w:space="0" w:color="auto"/>
      </w:divBdr>
    </w:div>
    <w:div w:id="537930785">
      <w:bodyDiv w:val="1"/>
      <w:marLeft w:val="0"/>
      <w:marRight w:val="0"/>
      <w:marTop w:val="0"/>
      <w:marBottom w:val="0"/>
      <w:divBdr>
        <w:top w:val="none" w:sz="0" w:space="0" w:color="auto"/>
        <w:left w:val="none" w:sz="0" w:space="0" w:color="auto"/>
        <w:bottom w:val="none" w:sz="0" w:space="0" w:color="auto"/>
        <w:right w:val="none" w:sz="0" w:space="0" w:color="auto"/>
      </w:divBdr>
      <w:divsChild>
        <w:div w:id="273831766">
          <w:marLeft w:val="0"/>
          <w:marRight w:val="0"/>
          <w:marTop w:val="0"/>
          <w:marBottom w:val="0"/>
          <w:divBdr>
            <w:top w:val="none" w:sz="0" w:space="0" w:color="auto"/>
            <w:left w:val="none" w:sz="0" w:space="0" w:color="auto"/>
            <w:bottom w:val="none" w:sz="0" w:space="0" w:color="auto"/>
            <w:right w:val="none" w:sz="0" w:space="0" w:color="auto"/>
          </w:divBdr>
        </w:div>
        <w:div w:id="907544623">
          <w:marLeft w:val="0"/>
          <w:marRight w:val="0"/>
          <w:marTop w:val="0"/>
          <w:marBottom w:val="0"/>
          <w:divBdr>
            <w:top w:val="none" w:sz="0" w:space="0" w:color="auto"/>
            <w:left w:val="none" w:sz="0" w:space="0" w:color="auto"/>
            <w:bottom w:val="none" w:sz="0" w:space="0" w:color="auto"/>
            <w:right w:val="none" w:sz="0" w:space="0" w:color="auto"/>
          </w:divBdr>
        </w:div>
      </w:divsChild>
    </w:div>
    <w:div w:id="653219714">
      <w:bodyDiv w:val="1"/>
      <w:marLeft w:val="0"/>
      <w:marRight w:val="0"/>
      <w:marTop w:val="0"/>
      <w:marBottom w:val="0"/>
      <w:divBdr>
        <w:top w:val="none" w:sz="0" w:space="0" w:color="auto"/>
        <w:left w:val="none" w:sz="0" w:space="0" w:color="auto"/>
        <w:bottom w:val="none" w:sz="0" w:space="0" w:color="auto"/>
        <w:right w:val="none" w:sz="0" w:space="0" w:color="auto"/>
      </w:divBdr>
    </w:div>
    <w:div w:id="904412988">
      <w:bodyDiv w:val="1"/>
      <w:marLeft w:val="0"/>
      <w:marRight w:val="0"/>
      <w:marTop w:val="0"/>
      <w:marBottom w:val="0"/>
      <w:divBdr>
        <w:top w:val="none" w:sz="0" w:space="0" w:color="auto"/>
        <w:left w:val="none" w:sz="0" w:space="0" w:color="auto"/>
        <w:bottom w:val="none" w:sz="0" w:space="0" w:color="auto"/>
        <w:right w:val="none" w:sz="0" w:space="0" w:color="auto"/>
      </w:divBdr>
    </w:div>
    <w:div w:id="970090108">
      <w:bodyDiv w:val="1"/>
      <w:marLeft w:val="0"/>
      <w:marRight w:val="0"/>
      <w:marTop w:val="0"/>
      <w:marBottom w:val="0"/>
      <w:divBdr>
        <w:top w:val="none" w:sz="0" w:space="0" w:color="auto"/>
        <w:left w:val="none" w:sz="0" w:space="0" w:color="auto"/>
        <w:bottom w:val="none" w:sz="0" w:space="0" w:color="auto"/>
        <w:right w:val="none" w:sz="0" w:space="0" w:color="auto"/>
      </w:divBdr>
    </w:div>
    <w:div w:id="1370186311">
      <w:bodyDiv w:val="1"/>
      <w:marLeft w:val="0"/>
      <w:marRight w:val="0"/>
      <w:marTop w:val="0"/>
      <w:marBottom w:val="0"/>
      <w:divBdr>
        <w:top w:val="none" w:sz="0" w:space="0" w:color="auto"/>
        <w:left w:val="none" w:sz="0" w:space="0" w:color="auto"/>
        <w:bottom w:val="none" w:sz="0" w:space="0" w:color="auto"/>
        <w:right w:val="none" w:sz="0" w:space="0" w:color="auto"/>
      </w:divBdr>
    </w:div>
    <w:div w:id="1511679592">
      <w:bodyDiv w:val="1"/>
      <w:marLeft w:val="0"/>
      <w:marRight w:val="0"/>
      <w:marTop w:val="0"/>
      <w:marBottom w:val="0"/>
      <w:divBdr>
        <w:top w:val="none" w:sz="0" w:space="0" w:color="auto"/>
        <w:left w:val="none" w:sz="0" w:space="0" w:color="auto"/>
        <w:bottom w:val="none" w:sz="0" w:space="0" w:color="auto"/>
        <w:right w:val="none" w:sz="0" w:space="0" w:color="auto"/>
      </w:divBdr>
    </w:div>
    <w:div w:id="1633360436">
      <w:bodyDiv w:val="1"/>
      <w:marLeft w:val="0"/>
      <w:marRight w:val="0"/>
      <w:marTop w:val="0"/>
      <w:marBottom w:val="0"/>
      <w:divBdr>
        <w:top w:val="none" w:sz="0" w:space="0" w:color="auto"/>
        <w:left w:val="none" w:sz="0" w:space="0" w:color="auto"/>
        <w:bottom w:val="none" w:sz="0" w:space="0" w:color="auto"/>
        <w:right w:val="none" w:sz="0" w:space="0" w:color="auto"/>
      </w:divBdr>
    </w:div>
    <w:div w:id="1662270153">
      <w:bodyDiv w:val="1"/>
      <w:marLeft w:val="0"/>
      <w:marRight w:val="0"/>
      <w:marTop w:val="0"/>
      <w:marBottom w:val="0"/>
      <w:divBdr>
        <w:top w:val="none" w:sz="0" w:space="0" w:color="auto"/>
        <w:left w:val="none" w:sz="0" w:space="0" w:color="auto"/>
        <w:bottom w:val="none" w:sz="0" w:space="0" w:color="auto"/>
        <w:right w:val="none" w:sz="0" w:space="0" w:color="auto"/>
      </w:divBdr>
    </w:div>
    <w:div w:id="193554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e.fogg@port.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184A6-0D63-4F8C-AB1D-2AD1AE8DE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7802</Words>
  <Characters>101474</Characters>
  <Application>Microsoft Office Word</Application>
  <DocSecurity>4</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119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e Fogg</dc:creator>
  <cp:lastModifiedBy>Warren S.</cp:lastModifiedBy>
  <cp:revision>2</cp:revision>
  <cp:lastPrinted>2017-10-30T08:28:00Z</cp:lastPrinted>
  <dcterms:created xsi:type="dcterms:W3CDTF">2018-05-29T12:25:00Z</dcterms:created>
  <dcterms:modified xsi:type="dcterms:W3CDTF">2018-05-29T12:25:00Z</dcterms:modified>
</cp:coreProperties>
</file>